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518427052"/>
        <w:docPartObj>
          <w:docPartGallery w:val="Cover Pages"/>
          <w:docPartUnique/>
        </w:docPartObj>
      </w:sdtPr>
      <w:sdtEndPr/>
      <w:sdtContent>
        <w:p w14:paraId="439B82B5" w14:textId="333C5977" w:rsidR="00BE3DC0" w:rsidRDefault="00BE3DC0">
          <w:r>
            <w:rPr>
              <w:noProof/>
            </w:rPr>
            <mc:AlternateContent>
              <mc:Choice Requires="wpg">
                <w:drawing>
                  <wp:anchor distT="0" distB="0" distL="114300" distR="114300" simplePos="0" relativeHeight="251659264" behindDoc="1" locked="0" layoutInCell="1" allowOverlap="1" wp14:anchorId="3FF23611" wp14:editId="4A10FB9F">
                    <wp:simplePos x="0" y="0"/>
                    <wp:positionH relativeFrom="page">
                      <wp:align>center</wp:align>
                    </wp:positionH>
                    <wp:positionV relativeFrom="page">
                      <wp:align>center</wp:align>
                    </wp:positionV>
                    <wp:extent cx="6864824" cy="9123528"/>
                    <wp:effectExtent l="0" t="0" r="2540" b="635"/>
                    <wp:wrapNone/>
                    <wp:docPr id="193" name="Group 62"/>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00A95F" w14:textId="1FB69FDC" w:rsidR="00BE3DC0" w:rsidRDefault="00BE3DC0">
                                      <w:pPr>
                                        <w:pStyle w:val="NoSpacing"/>
                                        <w:spacing w:before="120"/>
                                        <w:jc w:val="center"/>
                                        <w:rPr>
                                          <w:color w:val="FFFFFF" w:themeColor="background1"/>
                                        </w:rPr>
                                      </w:pPr>
                                      <w:r>
                                        <w:rPr>
                                          <w:color w:val="FFFFFF" w:themeColor="background1"/>
                                        </w:rPr>
                                        <w:t>Aiden Inglis</w:t>
                                      </w:r>
                                    </w:p>
                                  </w:sdtContent>
                                </w:sdt>
                                <w:p w14:paraId="2D6E82C5" w14:textId="2ACE2ACE" w:rsidR="00BE3DC0" w:rsidRDefault="00B86329">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E3DC0">
                                        <w:rPr>
                                          <w:caps/>
                                          <w:color w:val="FFFFFF" w:themeColor="background1"/>
                                        </w:rPr>
                                        <w:t>NMIT</w:t>
                                      </w:r>
                                    </w:sdtContent>
                                  </w:sdt>
                                  <w:r w:rsidR="00BE3DC0">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EndPr/>
                                    <w:sdtContent>
                                      <w:r w:rsidR="00BE3DC0">
                                        <w:rPr>
                                          <w:color w:val="FFFFFF" w:themeColor="background1"/>
                                        </w:rPr>
                                        <w:t>322 Hardy St Nelson</w:t>
                                      </w:r>
                                    </w:sdtContent>
                                  </w:sdt>
                                  <w:r w:rsidR="00BE3DC0">
                                    <w:rPr>
                                      <w:color w:val="FFFFFF" w:themeColor="background1"/>
                                    </w:rPr>
                                    <w:t xml:space="preserve"> 7010</w:t>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205CBB8" w14:textId="3C76AAEC" w:rsidR="00BE3DC0" w:rsidRDefault="00BE3DC0">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AT601 – milstone 1</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F23611" id="Group 62"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4D00A95F" w14:textId="1FB69FDC" w:rsidR="00BE3DC0" w:rsidRDefault="00BE3DC0">
                                <w:pPr>
                                  <w:pStyle w:val="NoSpacing"/>
                                  <w:spacing w:before="120"/>
                                  <w:jc w:val="center"/>
                                  <w:rPr>
                                    <w:color w:val="FFFFFF" w:themeColor="background1"/>
                                  </w:rPr>
                                </w:pPr>
                                <w:r>
                                  <w:rPr>
                                    <w:color w:val="FFFFFF" w:themeColor="background1"/>
                                  </w:rPr>
                                  <w:t>Aiden Inglis</w:t>
                                </w:r>
                              </w:p>
                            </w:sdtContent>
                          </w:sdt>
                          <w:p w14:paraId="2D6E82C5" w14:textId="2ACE2ACE" w:rsidR="00BE3DC0" w:rsidRDefault="00B86329">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BE3DC0">
                                  <w:rPr>
                                    <w:caps/>
                                    <w:color w:val="FFFFFF" w:themeColor="background1"/>
                                  </w:rPr>
                                  <w:t>NMIT</w:t>
                                </w:r>
                              </w:sdtContent>
                            </w:sdt>
                            <w:r w:rsidR="00BE3DC0">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EndPr/>
                              <w:sdtContent>
                                <w:r w:rsidR="00BE3DC0">
                                  <w:rPr>
                                    <w:color w:val="FFFFFF" w:themeColor="background1"/>
                                  </w:rPr>
                                  <w:t>322 Hardy St Nelson</w:t>
                                </w:r>
                              </w:sdtContent>
                            </w:sdt>
                            <w:r w:rsidR="00BE3DC0">
                              <w:rPr>
                                <w:color w:val="FFFFFF" w:themeColor="background1"/>
                              </w:rPr>
                              <w:t xml:space="preserve"> 7010</w:t>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205CBB8" w14:textId="3C76AAEC" w:rsidR="00BE3DC0" w:rsidRDefault="00BE3DC0">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DAT601 – milstone 1</w:t>
                                </w:r>
                              </w:p>
                            </w:sdtContent>
                          </w:sdt>
                        </w:txbxContent>
                      </v:textbox>
                    </v:shape>
                    <w10:wrap anchorx="page" anchory="page"/>
                  </v:group>
                </w:pict>
              </mc:Fallback>
            </mc:AlternateContent>
          </w:r>
        </w:p>
        <w:p w14:paraId="0AD7A455" w14:textId="0891ED9D" w:rsidR="00BE3DC0" w:rsidRDefault="00BE3DC0">
          <w:r>
            <w:br w:type="page"/>
          </w:r>
        </w:p>
      </w:sdtContent>
    </w:sdt>
    <w:sdt>
      <w:sdtPr>
        <w:rPr>
          <w:rFonts w:asciiTheme="minorHAnsi" w:eastAsiaTheme="minorHAnsi" w:hAnsiTheme="minorHAnsi" w:cstheme="minorBidi"/>
          <w:color w:val="auto"/>
          <w:kern w:val="2"/>
          <w:sz w:val="22"/>
          <w:szCs w:val="22"/>
          <w:lang w:val="en-NZ"/>
          <w14:ligatures w14:val="standardContextual"/>
        </w:rPr>
        <w:id w:val="871047634"/>
        <w:docPartObj>
          <w:docPartGallery w:val="Table of Contents"/>
          <w:docPartUnique/>
        </w:docPartObj>
      </w:sdtPr>
      <w:sdtEndPr>
        <w:rPr>
          <w:b/>
          <w:bCs/>
          <w:noProof/>
        </w:rPr>
      </w:sdtEndPr>
      <w:sdtContent>
        <w:p w14:paraId="5FBF0D87" w14:textId="62881763" w:rsidR="00BE3DC0" w:rsidRDefault="00BE3DC0">
          <w:pPr>
            <w:pStyle w:val="TOCHeading"/>
          </w:pPr>
          <w:r>
            <w:t>Contents</w:t>
          </w:r>
        </w:p>
        <w:p w14:paraId="488DDE39" w14:textId="4D395F99" w:rsidR="00B21FE1" w:rsidRDefault="00BE3DC0">
          <w:pPr>
            <w:pStyle w:val="TOC1"/>
            <w:tabs>
              <w:tab w:val="right" w:leader="dot" w:pos="9016"/>
            </w:tabs>
            <w:rPr>
              <w:rFonts w:eastAsiaTheme="minorEastAsia"/>
              <w:noProof/>
              <w:sz w:val="24"/>
              <w:szCs w:val="24"/>
              <w:lang w:eastAsia="en-NZ"/>
            </w:rPr>
          </w:pPr>
          <w:r>
            <w:fldChar w:fldCharType="begin"/>
          </w:r>
          <w:r>
            <w:instrText xml:space="preserve"> TOC \o "1-3" \h \z \u </w:instrText>
          </w:r>
          <w:r>
            <w:fldChar w:fldCharType="separate"/>
          </w:r>
          <w:hyperlink w:anchor="_Toc194869999" w:history="1">
            <w:r w:rsidR="00B21FE1" w:rsidRPr="000B7687">
              <w:rPr>
                <w:rStyle w:val="Hyperlink"/>
                <w:noProof/>
              </w:rPr>
              <w:t>Description of conceptual modelling:</w:t>
            </w:r>
            <w:r w:rsidR="00B21FE1">
              <w:rPr>
                <w:noProof/>
                <w:webHidden/>
              </w:rPr>
              <w:tab/>
            </w:r>
            <w:r w:rsidR="00B21FE1">
              <w:rPr>
                <w:noProof/>
                <w:webHidden/>
              </w:rPr>
              <w:fldChar w:fldCharType="begin"/>
            </w:r>
            <w:r w:rsidR="00B21FE1">
              <w:rPr>
                <w:noProof/>
                <w:webHidden/>
              </w:rPr>
              <w:instrText xml:space="preserve"> PAGEREF _Toc194869999 \h </w:instrText>
            </w:r>
            <w:r w:rsidR="00B21FE1">
              <w:rPr>
                <w:noProof/>
                <w:webHidden/>
              </w:rPr>
            </w:r>
            <w:r w:rsidR="00B21FE1">
              <w:rPr>
                <w:noProof/>
                <w:webHidden/>
              </w:rPr>
              <w:fldChar w:fldCharType="separate"/>
            </w:r>
            <w:r w:rsidR="00B21FE1">
              <w:rPr>
                <w:noProof/>
                <w:webHidden/>
              </w:rPr>
              <w:t>2</w:t>
            </w:r>
            <w:r w:rsidR="00B21FE1">
              <w:rPr>
                <w:noProof/>
                <w:webHidden/>
              </w:rPr>
              <w:fldChar w:fldCharType="end"/>
            </w:r>
          </w:hyperlink>
        </w:p>
        <w:p w14:paraId="0593077A" w14:textId="2F85FB25" w:rsidR="00B21FE1" w:rsidRDefault="00B21FE1">
          <w:pPr>
            <w:pStyle w:val="TOC1"/>
            <w:tabs>
              <w:tab w:val="right" w:leader="dot" w:pos="9016"/>
            </w:tabs>
            <w:rPr>
              <w:rFonts w:eastAsiaTheme="minorEastAsia"/>
              <w:noProof/>
              <w:sz w:val="24"/>
              <w:szCs w:val="24"/>
              <w:lang w:eastAsia="en-NZ"/>
            </w:rPr>
          </w:pPr>
          <w:hyperlink w:anchor="_Toc194870000" w:history="1">
            <w:r w:rsidRPr="000B7687">
              <w:rPr>
                <w:rStyle w:val="Hyperlink"/>
                <w:noProof/>
              </w:rPr>
              <w:t>Common components of a entity Chen diagram/ERD:</w:t>
            </w:r>
            <w:r>
              <w:rPr>
                <w:noProof/>
                <w:webHidden/>
              </w:rPr>
              <w:tab/>
            </w:r>
            <w:r>
              <w:rPr>
                <w:noProof/>
                <w:webHidden/>
              </w:rPr>
              <w:fldChar w:fldCharType="begin"/>
            </w:r>
            <w:r>
              <w:rPr>
                <w:noProof/>
                <w:webHidden/>
              </w:rPr>
              <w:instrText xml:space="preserve"> PAGEREF _Toc194870000 \h </w:instrText>
            </w:r>
            <w:r>
              <w:rPr>
                <w:noProof/>
                <w:webHidden/>
              </w:rPr>
            </w:r>
            <w:r>
              <w:rPr>
                <w:noProof/>
                <w:webHidden/>
              </w:rPr>
              <w:fldChar w:fldCharType="separate"/>
            </w:r>
            <w:r>
              <w:rPr>
                <w:noProof/>
                <w:webHidden/>
              </w:rPr>
              <w:t>2</w:t>
            </w:r>
            <w:r>
              <w:rPr>
                <w:noProof/>
                <w:webHidden/>
              </w:rPr>
              <w:fldChar w:fldCharType="end"/>
            </w:r>
          </w:hyperlink>
        </w:p>
        <w:p w14:paraId="749293D5" w14:textId="4D498DB1" w:rsidR="00B21FE1" w:rsidRDefault="00B21FE1">
          <w:pPr>
            <w:pStyle w:val="TOC2"/>
            <w:tabs>
              <w:tab w:val="right" w:leader="dot" w:pos="9016"/>
            </w:tabs>
            <w:rPr>
              <w:rFonts w:eastAsiaTheme="minorEastAsia"/>
              <w:noProof/>
              <w:sz w:val="24"/>
              <w:szCs w:val="24"/>
              <w:lang w:eastAsia="en-NZ"/>
            </w:rPr>
          </w:pPr>
          <w:hyperlink w:anchor="_Toc194870001" w:history="1">
            <w:r w:rsidRPr="000B7687">
              <w:rPr>
                <w:rStyle w:val="Hyperlink"/>
                <w:noProof/>
              </w:rPr>
              <w:t>Entities:</w:t>
            </w:r>
            <w:r>
              <w:rPr>
                <w:noProof/>
                <w:webHidden/>
              </w:rPr>
              <w:tab/>
            </w:r>
            <w:r>
              <w:rPr>
                <w:noProof/>
                <w:webHidden/>
              </w:rPr>
              <w:fldChar w:fldCharType="begin"/>
            </w:r>
            <w:r>
              <w:rPr>
                <w:noProof/>
                <w:webHidden/>
              </w:rPr>
              <w:instrText xml:space="preserve"> PAGEREF _Toc194870001 \h </w:instrText>
            </w:r>
            <w:r>
              <w:rPr>
                <w:noProof/>
                <w:webHidden/>
              </w:rPr>
            </w:r>
            <w:r>
              <w:rPr>
                <w:noProof/>
                <w:webHidden/>
              </w:rPr>
              <w:fldChar w:fldCharType="separate"/>
            </w:r>
            <w:r>
              <w:rPr>
                <w:noProof/>
                <w:webHidden/>
              </w:rPr>
              <w:t>2</w:t>
            </w:r>
            <w:r>
              <w:rPr>
                <w:noProof/>
                <w:webHidden/>
              </w:rPr>
              <w:fldChar w:fldCharType="end"/>
            </w:r>
          </w:hyperlink>
        </w:p>
        <w:p w14:paraId="363E3B48" w14:textId="1F13B694" w:rsidR="00B21FE1" w:rsidRDefault="00B21FE1">
          <w:pPr>
            <w:pStyle w:val="TOC2"/>
            <w:tabs>
              <w:tab w:val="right" w:leader="dot" w:pos="9016"/>
            </w:tabs>
            <w:rPr>
              <w:rFonts w:eastAsiaTheme="minorEastAsia"/>
              <w:noProof/>
              <w:sz w:val="24"/>
              <w:szCs w:val="24"/>
              <w:lang w:eastAsia="en-NZ"/>
            </w:rPr>
          </w:pPr>
          <w:hyperlink w:anchor="_Toc194870002" w:history="1">
            <w:r w:rsidRPr="000B7687">
              <w:rPr>
                <w:rStyle w:val="Hyperlink"/>
                <w:noProof/>
              </w:rPr>
              <w:t>Attributes:</w:t>
            </w:r>
            <w:r>
              <w:rPr>
                <w:noProof/>
                <w:webHidden/>
              </w:rPr>
              <w:tab/>
            </w:r>
            <w:r>
              <w:rPr>
                <w:noProof/>
                <w:webHidden/>
              </w:rPr>
              <w:fldChar w:fldCharType="begin"/>
            </w:r>
            <w:r>
              <w:rPr>
                <w:noProof/>
                <w:webHidden/>
              </w:rPr>
              <w:instrText xml:space="preserve"> PAGEREF _Toc194870002 \h </w:instrText>
            </w:r>
            <w:r>
              <w:rPr>
                <w:noProof/>
                <w:webHidden/>
              </w:rPr>
            </w:r>
            <w:r>
              <w:rPr>
                <w:noProof/>
                <w:webHidden/>
              </w:rPr>
              <w:fldChar w:fldCharType="separate"/>
            </w:r>
            <w:r>
              <w:rPr>
                <w:noProof/>
                <w:webHidden/>
              </w:rPr>
              <w:t>2</w:t>
            </w:r>
            <w:r>
              <w:rPr>
                <w:noProof/>
                <w:webHidden/>
              </w:rPr>
              <w:fldChar w:fldCharType="end"/>
            </w:r>
          </w:hyperlink>
        </w:p>
        <w:p w14:paraId="0C74F806" w14:textId="444E8999" w:rsidR="00B21FE1" w:rsidRDefault="00B21FE1">
          <w:pPr>
            <w:pStyle w:val="TOC2"/>
            <w:tabs>
              <w:tab w:val="right" w:leader="dot" w:pos="9016"/>
            </w:tabs>
            <w:rPr>
              <w:rFonts w:eastAsiaTheme="minorEastAsia"/>
              <w:noProof/>
              <w:sz w:val="24"/>
              <w:szCs w:val="24"/>
              <w:lang w:eastAsia="en-NZ"/>
            </w:rPr>
          </w:pPr>
          <w:hyperlink w:anchor="_Toc194870003" w:history="1">
            <w:r w:rsidRPr="000B7687">
              <w:rPr>
                <w:rStyle w:val="Hyperlink"/>
                <w:noProof/>
              </w:rPr>
              <w:t>Relationships:</w:t>
            </w:r>
            <w:r>
              <w:rPr>
                <w:noProof/>
                <w:webHidden/>
              </w:rPr>
              <w:tab/>
            </w:r>
            <w:r>
              <w:rPr>
                <w:noProof/>
                <w:webHidden/>
              </w:rPr>
              <w:fldChar w:fldCharType="begin"/>
            </w:r>
            <w:r>
              <w:rPr>
                <w:noProof/>
                <w:webHidden/>
              </w:rPr>
              <w:instrText xml:space="preserve"> PAGEREF _Toc194870003 \h </w:instrText>
            </w:r>
            <w:r>
              <w:rPr>
                <w:noProof/>
                <w:webHidden/>
              </w:rPr>
            </w:r>
            <w:r>
              <w:rPr>
                <w:noProof/>
                <w:webHidden/>
              </w:rPr>
              <w:fldChar w:fldCharType="separate"/>
            </w:r>
            <w:r>
              <w:rPr>
                <w:noProof/>
                <w:webHidden/>
              </w:rPr>
              <w:t>2</w:t>
            </w:r>
            <w:r>
              <w:rPr>
                <w:noProof/>
                <w:webHidden/>
              </w:rPr>
              <w:fldChar w:fldCharType="end"/>
            </w:r>
          </w:hyperlink>
        </w:p>
        <w:p w14:paraId="7E5BC0DD" w14:textId="22051FC8" w:rsidR="00B21FE1" w:rsidRDefault="00B21FE1">
          <w:pPr>
            <w:pStyle w:val="TOC2"/>
            <w:tabs>
              <w:tab w:val="right" w:leader="dot" w:pos="9016"/>
            </w:tabs>
            <w:rPr>
              <w:rFonts w:eastAsiaTheme="minorEastAsia"/>
              <w:noProof/>
              <w:sz w:val="24"/>
              <w:szCs w:val="24"/>
              <w:lang w:eastAsia="en-NZ"/>
            </w:rPr>
          </w:pPr>
          <w:hyperlink w:anchor="_Toc194870004" w:history="1">
            <w:r w:rsidRPr="000B7687">
              <w:rPr>
                <w:rStyle w:val="Hyperlink"/>
                <w:noProof/>
              </w:rPr>
              <w:t>Relationships Degrees</w:t>
            </w:r>
            <w:r>
              <w:rPr>
                <w:noProof/>
                <w:webHidden/>
              </w:rPr>
              <w:tab/>
            </w:r>
            <w:r>
              <w:rPr>
                <w:noProof/>
                <w:webHidden/>
              </w:rPr>
              <w:fldChar w:fldCharType="begin"/>
            </w:r>
            <w:r>
              <w:rPr>
                <w:noProof/>
                <w:webHidden/>
              </w:rPr>
              <w:instrText xml:space="preserve"> PAGEREF _Toc194870004 \h </w:instrText>
            </w:r>
            <w:r>
              <w:rPr>
                <w:noProof/>
                <w:webHidden/>
              </w:rPr>
            </w:r>
            <w:r>
              <w:rPr>
                <w:noProof/>
                <w:webHidden/>
              </w:rPr>
              <w:fldChar w:fldCharType="separate"/>
            </w:r>
            <w:r>
              <w:rPr>
                <w:noProof/>
                <w:webHidden/>
              </w:rPr>
              <w:t>2</w:t>
            </w:r>
            <w:r>
              <w:rPr>
                <w:noProof/>
                <w:webHidden/>
              </w:rPr>
              <w:fldChar w:fldCharType="end"/>
            </w:r>
          </w:hyperlink>
        </w:p>
        <w:p w14:paraId="2102D174" w14:textId="1AEC0216" w:rsidR="00B21FE1" w:rsidRDefault="00B21FE1">
          <w:pPr>
            <w:pStyle w:val="TOC1"/>
            <w:tabs>
              <w:tab w:val="right" w:leader="dot" w:pos="9016"/>
            </w:tabs>
            <w:rPr>
              <w:rFonts w:eastAsiaTheme="minorEastAsia"/>
              <w:noProof/>
              <w:sz w:val="24"/>
              <w:szCs w:val="24"/>
              <w:lang w:eastAsia="en-NZ"/>
            </w:rPr>
          </w:pPr>
          <w:hyperlink w:anchor="_Toc194870005" w:history="1">
            <w:r w:rsidRPr="000B7687">
              <w:rPr>
                <w:rStyle w:val="Hyperlink"/>
                <w:noProof/>
              </w:rPr>
              <w:t>Chen conceptual Entity relationship model:</w:t>
            </w:r>
            <w:r>
              <w:rPr>
                <w:noProof/>
                <w:webHidden/>
              </w:rPr>
              <w:tab/>
            </w:r>
            <w:r>
              <w:rPr>
                <w:noProof/>
                <w:webHidden/>
              </w:rPr>
              <w:fldChar w:fldCharType="begin"/>
            </w:r>
            <w:r>
              <w:rPr>
                <w:noProof/>
                <w:webHidden/>
              </w:rPr>
              <w:instrText xml:space="preserve"> PAGEREF _Toc194870005 \h </w:instrText>
            </w:r>
            <w:r>
              <w:rPr>
                <w:noProof/>
                <w:webHidden/>
              </w:rPr>
            </w:r>
            <w:r>
              <w:rPr>
                <w:noProof/>
                <w:webHidden/>
              </w:rPr>
              <w:fldChar w:fldCharType="separate"/>
            </w:r>
            <w:r>
              <w:rPr>
                <w:noProof/>
                <w:webHidden/>
              </w:rPr>
              <w:t>2</w:t>
            </w:r>
            <w:r>
              <w:rPr>
                <w:noProof/>
                <w:webHidden/>
              </w:rPr>
              <w:fldChar w:fldCharType="end"/>
            </w:r>
          </w:hyperlink>
        </w:p>
        <w:p w14:paraId="042A09AA" w14:textId="0CF4B871" w:rsidR="00B21FE1" w:rsidRDefault="00B21FE1">
          <w:pPr>
            <w:pStyle w:val="TOC2"/>
            <w:tabs>
              <w:tab w:val="right" w:leader="dot" w:pos="9016"/>
            </w:tabs>
            <w:rPr>
              <w:rFonts w:eastAsiaTheme="minorEastAsia"/>
              <w:noProof/>
              <w:sz w:val="24"/>
              <w:szCs w:val="24"/>
              <w:lang w:eastAsia="en-NZ"/>
            </w:rPr>
          </w:pPr>
          <w:hyperlink w:anchor="_Toc194870006" w:history="1">
            <w:r w:rsidRPr="000B7687">
              <w:rPr>
                <w:rStyle w:val="Hyperlink"/>
                <w:noProof/>
              </w:rPr>
              <w:t>Reasoning and purpose of all parts of the model:</w:t>
            </w:r>
            <w:r>
              <w:rPr>
                <w:noProof/>
                <w:webHidden/>
              </w:rPr>
              <w:tab/>
            </w:r>
            <w:r>
              <w:rPr>
                <w:noProof/>
                <w:webHidden/>
              </w:rPr>
              <w:fldChar w:fldCharType="begin"/>
            </w:r>
            <w:r>
              <w:rPr>
                <w:noProof/>
                <w:webHidden/>
              </w:rPr>
              <w:instrText xml:space="preserve"> PAGEREF _Toc194870006 \h </w:instrText>
            </w:r>
            <w:r>
              <w:rPr>
                <w:noProof/>
                <w:webHidden/>
              </w:rPr>
            </w:r>
            <w:r>
              <w:rPr>
                <w:noProof/>
                <w:webHidden/>
              </w:rPr>
              <w:fldChar w:fldCharType="separate"/>
            </w:r>
            <w:r>
              <w:rPr>
                <w:noProof/>
                <w:webHidden/>
              </w:rPr>
              <w:t>2</w:t>
            </w:r>
            <w:r>
              <w:rPr>
                <w:noProof/>
                <w:webHidden/>
              </w:rPr>
              <w:fldChar w:fldCharType="end"/>
            </w:r>
          </w:hyperlink>
        </w:p>
        <w:p w14:paraId="5BC16CEA" w14:textId="7EFA148C" w:rsidR="00B21FE1" w:rsidRDefault="00B21FE1">
          <w:pPr>
            <w:pStyle w:val="TOC1"/>
            <w:tabs>
              <w:tab w:val="right" w:leader="dot" w:pos="9016"/>
            </w:tabs>
            <w:rPr>
              <w:rFonts w:eastAsiaTheme="minorEastAsia"/>
              <w:noProof/>
              <w:sz w:val="24"/>
              <w:szCs w:val="24"/>
              <w:lang w:eastAsia="en-NZ"/>
            </w:rPr>
          </w:pPr>
          <w:hyperlink w:anchor="_Toc194870007" w:history="1">
            <w:r w:rsidRPr="000B7687">
              <w:rPr>
                <w:rStyle w:val="Hyperlink"/>
                <w:noProof/>
              </w:rPr>
              <w:t>Data Dictionary:</w:t>
            </w:r>
            <w:r>
              <w:rPr>
                <w:noProof/>
                <w:webHidden/>
              </w:rPr>
              <w:tab/>
            </w:r>
            <w:r>
              <w:rPr>
                <w:noProof/>
                <w:webHidden/>
              </w:rPr>
              <w:fldChar w:fldCharType="begin"/>
            </w:r>
            <w:r>
              <w:rPr>
                <w:noProof/>
                <w:webHidden/>
              </w:rPr>
              <w:instrText xml:space="preserve"> PAGEREF _Toc194870007 \h </w:instrText>
            </w:r>
            <w:r>
              <w:rPr>
                <w:noProof/>
                <w:webHidden/>
              </w:rPr>
            </w:r>
            <w:r>
              <w:rPr>
                <w:noProof/>
                <w:webHidden/>
              </w:rPr>
              <w:fldChar w:fldCharType="separate"/>
            </w:r>
            <w:r>
              <w:rPr>
                <w:noProof/>
                <w:webHidden/>
              </w:rPr>
              <w:t>4</w:t>
            </w:r>
            <w:r>
              <w:rPr>
                <w:noProof/>
                <w:webHidden/>
              </w:rPr>
              <w:fldChar w:fldCharType="end"/>
            </w:r>
          </w:hyperlink>
        </w:p>
        <w:p w14:paraId="267C22A7" w14:textId="51365E9C" w:rsidR="00B21FE1" w:rsidRDefault="00B21FE1">
          <w:pPr>
            <w:pStyle w:val="TOC2"/>
            <w:tabs>
              <w:tab w:val="right" w:leader="dot" w:pos="9016"/>
            </w:tabs>
            <w:rPr>
              <w:rFonts w:eastAsiaTheme="minorEastAsia"/>
              <w:noProof/>
              <w:sz w:val="24"/>
              <w:szCs w:val="24"/>
              <w:lang w:eastAsia="en-NZ"/>
            </w:rPr>
          </w:pPr>
          <w:hyperlink w:anchor="_Toc194870008" w:history="1">
            <w:r w:rsidRPr="000B7687">
              <w:rPr>
                <w:rStyle w:val="Hyperlink"/>
                <w:noProof/>
              </w:rPr>
              <w:t>Entities:</w:t>
            </w:r>
            <w:r>
              <w:rPr>
                <w:noProof/>
                <w:webHidden/>
              </w:rPr>
              <w:tab/>
            </w:r>
            <w:r>
              <w:rPr>
                <w:noProof/>
                <w:webHidden/>
              </w:rPr>
              <w:fldChar w:fldCharType="begin"/>
            </w:r>
            <w:r>
              <w:rPr>
                <w:noProof/>
                <w:webHidden/>
              </w:rPr>
              <w:instrText xml:space="preserve"> PAGEREF _Toc194870008 \h </w:instrText>
            </w:r>
            <w:r>
              <w:rPr>
                <w:noProof/>
                <w:webHidden/>
              </w:rPr>
            </w:r>
            <w:r>
              <w:rPr>
                <w:noProof/>
                <w:webHidden/>
              </w:rPr>
              <w:fldChar w:fldCharType="separate"/>
            </w:r>
            <w:r>
              <w:rPr>
                <w:noProof/>
                <w:webHidden/>
              </w:rPr>
              <w:t>4</w:t>
            </w:r>
            <w:r>
              <w:rPr>
                <w:noProof/>
                <w:webHidden/>
              </w:rPr>
              <w:fldChar w:fldCharType="end"/>
            </w:r>
          </w:hyperlink>
        </w:p>
        <w:p w14:paraId="034A2BC0" w14:textId="74E09D45" w:rsidR="00B21FE1" w:rsidRDefault="00B21FE1">
          <w:pPr>
            <w:pStyle w:val="TOC2"/>
            <w:tabs>
              <w:tab w:val="right" w:leader="dot" w:pos="9016"/>
            </w:tabs>
            <w:rPr>
              <w:rFonts w:eastAsiaTheme="minorEastAsia"/>
              <w:noProof/>
              <w:sz w:val="24"/>
              <w:szCs w:val="24"/>
              <w:lang w:eastAsia="en-NZ"/>
            </w:rPr>
          </w:pPr>
          <w:hyperlink w:anchor="_Toc194870009" w:history="1">
            <w:r w:rsidRPr="000B7687">
              <w:rPr>
                <w:rStyle w:val="Hyperlink"/>
                <w:noProof/>
              </w:rPr>
              <w:t>Relationships:</w:t>
            </w:r>
            <w:r>
              <w:rPr>
                <w:noProof/>
                <w:webHidden/>
              </w:rPr>
              <w:tab/>
            </w:r>
            <w:r>
              <w:rPr>
                <w:noProof/>
                <w:webHidden/>
              </w:rPr>
              <w:fldChar w:fldCharType="begin"/>
            </w:r>
            <w:r>
              <w:rPr>
                <w:noProof/>
                <w:webHidden/>
              </w:rPr>
              <w:instrText xml:space="preserve"> PAGEREF _Toc194870009 \h </w:instrText>
            </w:r>
            <w:r>
              <w:rPr>
                <w:noProof/>
                <w:webHidden/>
              </w:rPr>
            </w:r>
            <w:r>
              <w:rPr>
                <w:noProof/>
                <w:webHidden/>
              </w:rPr>
              <w:fldChar w:fldCharType="separate"/>
            </w:r>
            <w:r>
              <w:rPr>
                <w:noProof/>
                <w:webHidden/>
              </w:rPr>
              <w:t>7</w:t>
            </w:r>
            <w:r>
              <w:rPr>
                <w:noProof/>
                <w:webHidden/>
              </w:rPr>
              <w:fldChar w:fldCharType="end"/>
            </w:r>
          </w:hyperlink>
        </w:p>
        <w:p w14:paraId="4F7D1860" w14:textId="1BD93B66" w:rsidR="00B21FE1" w:rsidRDefault="00B21FE1">
          <w:pPr>
            <w:pStyle w:val="TOC2"/>
            <w:tabs>
              <w:tab w:val="right" w:leader="dot" w:pos="9016"/>
            </w:tabs>
            <w:rPr>
              <w:rFonts w:eastAsiaTheme="minorEastAsia"/>
              <w:noProof/>
              <w:sz w:val="24"/>
              <w:szCs w:val="24"/>
              <w:lang w:eastAsia="en-NZ"/>
            </w:rPr>
          </w:pPr>
          <w:hyperlink w:anchor="_Toc194870010" w:history="1">
            <w:r w:rsidRPr="000B7687">
              <w:rPr>
                <w:rStyle w:val="Hyperlink"/>
                <w:noProof/>
              </w:rPr>
              <w:t>Attributes:</w:t>
            </w:r>
            <w:r>
              <w:rPr>
                <w:noProof/>
                <w:webHidden/>
              </w:rPr>
              <w:tab/>
            </w:r>
            <w:r>
              <w:rPr>
                <w:noProof/>
                <w:webHidden/>
              </w:rPr>
              <w:fldChar w:fldCharType="begin"/>
            </w:r>
            <w:r>
              <w:rPr>
                <w:noProof/>
                <w:webHidden/>
              </w:rPr>
              <w:instrText xml:space="preserve"> PAGEREF _Toc194870010 \h </w:instrText>
            </w:r>
            <w:r>
              <w:rPr>
                <w:noProof/>
                <w:webHidden/>
              </w:rPr>
            </w:r>
            <w:r>
              <w:rPr>
                <w:noProof/>
                <w:webHidden/>
              </w:rPr>
              <w:fldChar w:fldCharType="separate"/>
            </w:r>
            <w:r>
              <w:rPr>
                <w:noProof/>
                <w:webHidden/>
              </w:rPr>
              <w:t>8</w:t>
            </w:r>
            <w:r>
              <w:rPr>
                <w:noProof/>
                <w:webHidden/>
              </w:rPr>
              <w:fldChar w:fldCharType="end"/>
            </w:r>
          </w:hyperlink>
        </w:p>
        <w:p w14:paraId="0D1CFA7D" w14:textId="6B655BAF" w:rsidR="00B21FE1" w:rsidRDefault="00B21FE1">
          <w:pPr>
            <w:pStyle w:val="TOC3"/>
            <w:tabs>
              <w:tab w:val="right" w:leader="dot" w:pos="9016"/>
            </w:tabs>
            <w:rPr>
              <w:noProof/>
            </w:rPr>
          </w:pPr>
          <w:hyperlink w:anchor="_Toc194870011" w:history="1">
            <w:r w:rsidRPr="000B7687">
              <w:rPr>
                <w:rStyle w:val="Hyperlink"/>
                <w:noProof/>
              </w:rPr>
              <w:t>Director:</w:t>
            </w:r>
            <w:r>
              <w:rPr>
                <w:noProof/>
                <w:webHidden/>
              </w:rPr>
              <w:tab/>
            </w:r>
            <w:r>
              <w:rPr>
                <w:noProof/>
                <w:webHidden/>
              </w:rPr>
              <w:fldChar w:fldCharType="begin"/>
            </w:r>
            <w:r>
              <w:rPr>
                <w:noProof/>
                <w:webHidden/>
              </w:rPr>
              <w:instrText xml:space="preserve"> PAGEREF _Toc194870011 \h </w:instrText>
            </w:r>
            <w:r>
              <w:rPr>
                <w:noProof/>
                <w:webHidden/>
              </w:rPr>
            </w:r>
            <w:r>
              <w:rPr>
                <w:noProof/>
                <w:webHidden/>
              </w:rPr>
              <w:fldChar w:fldCharType="separate"/>
            </w:r>
            <w:r>
              <w:rPr>
                <w:noProof/>
                <w:webHidden/>
              </w:rPr>
              <w:t>8</w:t>
            </w:r>
            <w:r>
              <w:rPr>
                <w:noProof/>
                <w:webHidden/>
              </w:rPr>
              <w:fldChar w:fldCharType="end"/>
            </w:r>
          </w:hyperlink>
        </w:p>
        <w:p w14:paraId="2BC24F33" w14:textId="0CF51BF6" w:rsidR="00B21FE1" w:rsidRDefault="00B21FE1">
          <w:pPr>
            <w:pStyle w:val="TOC3"/>
            <w:tabs>
              <w:tab w:val="right" w:leader="dot" w:pos="9016"/>
            </w:tabs>
            <w:rPr>
              <w:noProof/>
            </w:rPr>
          </w:pPr>
          <w:hyperlink w:anchor="_Toc194870012" w:history="1">
            <w:r w:rsidRPr="000B7687">
              <w:rPr>
                <w:rStyle w:val="Hyperlink"/>
                <w:noProof/>
              </w:rPr>
              <w:t>Executive Administrator</w:t>
            </w:r>
            <w:r>
              <w:rPr>
                <w:noProof/>
                <w:webHidden/>
              </w:rPr>
              <w:tab/>
            </w:r>
            <w:r>
              <w:rPr>
                <w:noProof/>
                <w:webHidden/>
              </w:rPr>
              <w:fldChar w:fldCharType="begin"/>
            </w:r>
            <w:r>
              <w:rPr>
                <w:noProof/>
                <w:webHidden/>
              </w:rPr>
              <w:instrText xml:space="preserve"> PAGEREF _Toc194870012 \h </w:instrText>
            </w:r>
            <w:r>
              <w:rPr>
                <w:noProof/>
                <w:webHidden/>
              </w:rPr>
            </w:r>
            <w:r>
              <w:rPr>
                <w:noProof/>
                <w:webHidden/>
              </w:rPr>
              <w:fldChar w:fldCharType="separate"/>
            </w:r>
            <w:r>
              <w:rPr>
                <w:noProof/>
                <w:webHidden/>
              </w:rPr>
              <w:t>9</w:t>
            </w:r>
            <w:r>
              <w:rPr>
                <w:noProof/>
                <w:webHidden/>
              </w:rPr>
              <w:fldChar w:fldCharType="end"/>
            </w:r>
          </w:hyperlink>
        </w:p>
        <w:p w14:paraId="58651D6F" w14:textId="64A988FE" w:rsidR="00B21FE1" w:rsidRDefault="00B21FE1">
          <w:pPr>
            <w:pStyle w:val="TOC3"/>
            <w:tabs>
              <w:tab w:val="right" w:leader="dot" w:pos="9016"/>
            </w:tabs>
            <w:rPr>
              <w:noProof/>
            </w:rPr>
          </w:pPr>
          <w:hyperlink w:anchor="_Toc194870013" w:history="1">
            <w:r w:rsidRPr="000B7687">
              <w:rPr>
                <w:rStyle w:val="Hyperlink"/>
                <w:noProof/>
              </w:rPr>
              <w:t>Employee:</w:t>
            </w:r>
            <w:r>
              <w:rPr>
                <w:noProof/>
                <w:webHidden/>
              </w:rPr>
              <w:tab/>
            </w:r>
            <w:r>
              <w:rPr>
                <w:noProof/>
                <w:webHidden/>
              </w:rPr>
              <w:fldChar w:fldCharType="begin"/>
            </w:r>
            <w:r>
              <w:rPr>
                <w:noProof/>
                <w:webHidden/>
              </w:rPr>
              <w:instrText xml:space="preserve"> PAGEREF _Toc194870013 \h </w:instrText>
            </w:r>
            <w:r>
              <w:rPr>
                <w:noProof/>
                <w:webHidden/>
              </w:rPr>
            </w:r>
            <w:r>
              <w:rPr>
                <w:noProof/>
                <w:webHidden/>
              </w:rPr>
              <w:fldChar w:fldCharType="separate"/>
            </w:r>
            <w:r>
              <w:rPr>
                <w:noProof/>
                <w:webHidden/>
              </w:rPr>
              <w:t>11</w:t>
            </w:r>
            <w:r>
              <w:rPr>
                <w:noProof/>
                <w:webHidden/>
              </w:rPr>
              <w:fldChar w:fldCharType="end"/>
            </w:r>
          </w:hyperlink>
        </w:p>
        <w:p w14:paraId="3A271739" w14:textId="03943343" w:rsidR="00B21FE1" w:rsidRDefault="00B21FE1">
          <w:pPr>
            <w:pStyle w:val="TOC3"/>
            <w:tabs>
              <w:tab w:val="right" w:leader="dot" w:pos="9016"/>
            </w:tabs>
            <w:rPr>
              <w:noProof/>
            </w:rPr>
          </w:pPr>
          <w:hyperlink w:anchor="_Toc194870014" w:history="1">
            <w:r w:rsidRPr="000B7687">
              <w:rPr>
                <w:rStyle w:val="Hyperlink"/>
                <w:noProof/>
              </w:rPr>
              <w:t>Salesman:</w:t>
            </w:r>
            <w:r>
              <w:rPr>
                <w:noProof/>
                <w:webHidden/>
              </w:rPr>
              <w:tab/>
            </w:r>
            <w:r>
              <w:rPr>
                <w:noProof/>
                <w:webHidden/>
              </w:rPr>
              <w:fldChar w:fldCharType="begin"/>
            </w:r>
            <w:r>
              <w:rPr>
                <w:noProof/>
                <w:webHidden/>
              </w:rPr>
              <w:instrText xml:space="preserve"> PAGEREF _Toc194870014 \h </w:instrText>
            </w:r>
            <w:r>
              <w:rPr>
                <w:noProof/>
                <w:webHidden/>
              </w:rPr>
            </w:r>
            <w:r>
              <w:rPr>
                <w:noProof/>
                <w:webHidden/>
              </w:rPr>
              <w:fldChar w:fldCharType="separate"/>
            </w:r>
            <w:r>
              <w:rPr>
                <w:noProof/>
                <w:webHidden/>
              </w:rPr>
              <w:t>12</w:t>
            </w:r>
            <w:r>
              <w:rPr>
                <w:noProof/>
                <w:webHidden/>
              </w:rPr>
              <w:fldChar w:fldCharType="end"/>
            </w:r>
          </w:hyperlink>
        </w:p>
        <w:p w14:paraId="08B2AEC4" w14:textId="1EB3D3FB" w:rsidR="00B21FE1" w:rsidRDefault="00B21FE1">
          <w:pPr>
            <w:pStyle w:val="TOC3"/>
            <w:tabs>
              <w:tab w:val="right" w:leader="dot" w:pos="9016"/>
            </w:tabs>
            <w:rPr>
              <w:noProof/>
            </w:rPr>
          </w:pPr>
          <w:hyperlink w:anchor="_Toc194870015" w:history="1">
            <w:r w:rsidRPr="000B7687">
              <w:rPr>
                <w:rStyle w:val="Hyperlink"/>
                <w:noProof/>
              </w:rPr>
              <w:t>Engineer:</w:t>
            </w:r>
            <w:r>
              <w:rPr>
                <w:noProof/>
                <w:webHidden/>
              </w:rPr>
              <w:tab/>
            </w:r>
            <w:r>
              <w:rPr>
                <w:noProof/>
                <w:webHidden/>
              </w:rPr>
              <w:fldChar w:fldCharType="begin"/>
            </w:r>
            <w:r>
              <w:rPr>
                <w:noProof/>
                <w:webHidden/>
              </w:rPr>
              <w:instrText xml:space="preserve"> PAGEREF _Toc194870015 \h </w:instrText>
            </w:r>
            <w:r>
              <w:rPr>
                <w:noProof/>
                <w:webHidden/>
              </w:rPr>
            </w:r>
            <w:r>
              <w:rPr>
                <w:noProof/>
                <w:webHidden/>
              </w:rPr>
              <w:fldChar w:fldCharType="separate"/>
            </w:r>
            <w:r>
              <w:rPr>
                <w:noProof/>
                <w:webHidden/>
              </w:rPr>
              <w:t>12</w:t>
            </w:r>
            <w:r>
              <w:rPr>
                <w:noProof/>
                <w:webHidden/>
              </w:rPr>
              <w:fldChar w:fldCharType="end"/>
            </w:r>
          </w:hyperlink>
        </w:p>
        <w:p w14:paraId="49E74C80" w14:textId="2EE79A98" w:rsidR="00B21FE1" w:rsidRDefault="00B21FE1">
          <w:pPr>
            <w:pStyle w:val="TOC3"/>
            <w:tabs>
              <w:tab w:val="right" w:leader="dot" w:pos="9016"/>
            </w:tabs>
            <w:rPr>
              <w:noProof/>
            </w:rPr>
          </w:pPr>
          <w:hyperlink w:anchor="_Toc194870016" w:history="1">
            <w:r w:rsidRPr="000B7687">
              <w:rPr>
                <w:rStyle w:val="Hyperlink"/>
                <w:noProof/>
              </w:rPr>
              <w:t>Subscription:</w:t>
            </w:r>
            <w:r>
              <w:rPr>
                <w:noProof/>
                <w:webHidden/>
              </w:rPr>
              <w:tab/>
            </w:r>
            <w:r>
              <w:rPr>
                <w:noProof/>
                <w:webHidden/>
              </w:rPr>
              <w:fldChar w:fldCharType="begin"/>
            </w:r>
            <w:r>
              <w:rPr>
                <w:noProof/>
                <w:webHidden/>
              </w:rPr>
              <w:instrText xml:space="preserve"> PAGEREF _Toc194870016 \h </w:instrText>
            </w:r>
            <w:r>
              <w:rPr>
                <w:noProof/>
                <w:webHidden/>
              </w:rPr>
            </w:r>
            <w:r>
              <w:rPr>
                <w:noProof/>
                <w:webHidden/>
              </w:rPr>
              <w:fldChar w:fldCharType="separate"/>
            </w:r>
            <w:r>
              <w:rPr>
                <w:noProof/>
                <w:webHidden/>
              </w:rPr>
              <w:t>12</w:t>
            </w:r>
            <w:r>
              <w:rPr>
                <w:noProof/>
                <w:webHidden/>
              </w:rPr>
              <w:fldChar w:fldCharType="end"/>
            </w:r>
          </w:hyperlink>
        </w:p>
        <w:p w14:paraId="496EA649" w14:textId="548D9A31" w:rsidR="00B21FE1" w:rsidRDefault="00B21FE1">
          <w:pPr>
            <w:pStyle w:val="TOC3"/>
            <w:tabs>
              <w:tab w:val="right" w:leader="dot" w:pos="9016"/>
            </w:tabs>
            <w:rPr>
              <w:noProof/>
            </w:rPr>
          </w:pPr>
          <w:hyperlink w:anchor="_Toc194870017" w:history="1">
            <w:r w:rsidRPr="000B7687">
              <w:rPr>
                <w:rStyle w:val="Hyperlink"/>
                <w:noProof/>
              </w:rPr>
              <w:t>Customer</w:t>
            </w:r>
            <w:r>
              <w:rPr>
                <w:noProof/>
                <w:webHidden/>
              </w:rPr>
              <w:tab/>
            </w:r>
            <w:r>
              <w:rPr>
                <w:noProof/>
                <w:webHidden/>
              </w:rPr>
              <w:fldChar w:fldCharType="begin"/>
            </w:r>
            <w:r>
              <w:rPr>
                <w:noProof/>
                <w:webHidden/>
              </w:rPr>
              <w:instrText xml:space="preserve"> PAGEREF _Toc194870017 \h </w:instrText>
            </w:r>
            <w:r>
              <w:rPr>
                <w:noProof/>
                <w:webHidden/>
              </w:rPr>
            </w:r>
            <w:r>
              <w:rPr>
                <w:noProof/>
                <w:webHidden/>
              </w:rPr>
              <w:fldChar w:fldCharType="separate"/>
            </w:r>
            <w:r>
              <w:rPr>
                <w:noProof/>
                <w:webHidden/>
              </w:rPr>
              <w:t>12</w:t>
            </w:r>
            <w:r>
              <w:rPr>
                <w:noProof/>
                <w:webHidden/>
              </w:rPr>
              <w:fldChar w:fldCharType="end"/>
            </w:r>
          </w:hyperlink>
        </w:p>
        <w:p w14:paraId="34EE2BEA" w14:textId="7BDDA152" w:rsidR="00B21FE1" w:rsidRDefault="00B21FE1">
          <w:pPr>
            <w:pStyle w:val="TOC3"/>
            <w:tabs>
              <w:tab w:val="right" w:leader="dot" w:pos="9016"/>
            </w:tabs>
            <w:rPr>
              <w:noProof/>
            </w:rPr>
          </w:pPr>
          <w:hyperlink w:anchor="_Toc194870018" w:history="1">
            <w:r w:rsidRPr="000B7687">
              <w:rPr>
                <w:rStyle w:val="Hyperlink"/>
                <w:noProof/>
              </w:rPr>
              <w:t>Contract</w:t>
            </w:r>
            <w:r>
              <w:rPr>
                <w:noProof/>
                <w:webHidden/>
              </w:rPr>
              <w:tab/>
            </w:r>
            <w:r>
              <w:rPr>
                <w:noProof/>
                <w:webHidden/>
              </w:rPr>
              <w:fldChar w:fldCharType="begin"/>
            </w:r>
            <w:r>
              <w:rPr>
                <w:noProof/>
                <w:webHidden/>
              </w:rPr>
              <w:instrText xml:space="preserve"> PAGEREF _Toc194870018 \h </w:instrText>
            </w:r>
            <w:r>
              <w:rPr>
                <w:noProof/>
                <w:webHidden/>
              </w:rPr>
            </w:r>
            <w:r>
              <w:rPr>
                <w:noProof/>
                <w:webHidden/>
              </w:rPr>
              <w:fldChar w:fldCharType="separate"/>
            </w:r>
            <w:r>
              <w:rPr>
                <w:noProof/>
                <w:webHidden/>
              </w:rPr>
              <w:t>13</w:t>
            </w:r>
            <w:r>
              <w:rPr>
                <w:noProof/>
                <w:webHidden/>
              </w:rPr>
              <w:fldChar w:fldCharType="end"/>
            </w:r>
          </w:hyperlink>
        </w:p>
        <w:p w14:paraId="30179157" w14:textId="279812B0" w:rsidR="00B21FE1" w:rsidRDefault="00B21FE1">
          <w:pPr>
            <w:pStyle w:val="TOC3"/>
            <w:tabs>
              <w:tab w:val="right" w:leader="dot" w:pos="9016"/>
            </w:tabs>
            <w:rPr>
              <w:noProof/>
            </w:rPr>
          </w:pPr>
          <w:hyperlink w:anchor="_Toc194870019" w:history="1">
            <w:r w:rsidRPr="000B7687">
              <w:rPr>
                <w:rStyle w:val="Hyperlink"/>
                <w:noProof/>
              </w:rPr>
              <w:t>Invoice:</w:t>
            </w:r>
            <w:r>
              <w:rPr>
                <w:noProof/>
                <w:webHidden/>
              </w:rPr>
              <w:tab/>
            </w:r>
            <w:r>
              <w:rPr>
                <w:noProof/>
                <w:webHidden/>
              </w:rPr>
              <w:fldChar w:fldCharType="begin"/>
            </w:r>
            <w:r>
              <w:rPr>
                <w:noProof/>
                <w:webHidden/>
              </w:rPr>
              <w:instrText xml:space="preserve"> PAGEREF _Toc194870019 \h </w:instrText>
            </w:r>
            <w:r>
              <w:rPr>
                <w:noProof/>
                <w:webHidden/>
              </w:rPr>
            </w:r>
            <w:r>
              <w:rPr>
                <w:noProof/>
                <w:webHidden/>
              </w:rPr>
              <w:fldChar w:fldCharType="separate"/>
            </w:r>
            <w:r>
              <w:rPr>
                <w:noProof/>
                <w:webHidden/>
              </w:rPr>
              <w:t>13</w:t>
            </w:r>
            <w:r>
              <w:rPr>
                <w:noProof/>
                <w:webHidden/>
              </w:rPr>
              <w:fldChar w:fldCharType="end"/>
            </w:r>
          </w:hyperlink>
        </w:p>
        <w:p w14:paraId="132F8E93" w14:textId="2D58EC3C" w:rsidR="00B21FE1" w:rsidRDefault="00B21FE1">
          <w:pPr>
            <w:pStyle w:val="TOC3"/>
            <w:tabs>
              <w:tab w:val="right" w:leader="dot" w:pos="9016"/>
            </w:tabs>
            <w:rPr>
              <w:noProof/>
            </w:rPr>
          </w:pPr>
          <w:hyperlink w:anchor="_Toc194870020" w:history="1">
            <w:r w:rsidRPr="000B7687">
              <w:rPr>
                <w:rStyle w:val="Hyperlink"/>
                <w:noProof/>
              </w:rPr>
              <w:t>Region:</w:t>
            </w:r>
            <w:r>
              <w:rPr>
                <w:noProof/>
                <w:webHidden/>
              </w:rPr>
              <w:tab/>
            </w:r>
            <w:r>
              <w:rPr>
                <w:noProof/>
                <w:webHidden/>
              </w:rPr>
              <w:fldChar w:fldCharType="begin"/>
            </w:r>
            <w:r>
              <w:rPr>
                <w:noProof/>
                <w:webHidden/>
              </w:rPr>
              <w:instrText xml:space="preserve"> PAGEREF _Toc194870020 \h </w:instrText>
            </w:r>
            <w:r>
              <w:rPr>
                <w:noProof/>
                <w:webHidden/>
              </w:rPr>
            </w:r>
            <w:r>
              <w:rPr>
                <w:noProof/>
                <w:webHidden/>
              </w:rPr>
              <w:fldChar w:fldCharType="separate"/>
            </w:r>
            <w:r>
              <w:rPr>
                <w:noProof/>
                <w:webHidden/>
              </w:rPr>
              <w:t>14</w:t>
            </w:r>
            <w:r>
              <w:rPr>
                <w:noProof/>
                <w:webHidden/>
              </w:rPr>
              <w:fldChar w:fldCharType="end"/>
            </w:r>
          </w:hyperlink>
        </w:p>
        <w:p w14:paraId="227D5A52" w14:textId="38E32B6D" w:rsidR="00B21FE1" w:rsidRDefault="00B21FE1">
          <w:pPr>
            <w:pStyle w:val="TOC3"/>
            <w:tabs>
              <w:tab w:val="right" w:leader="dot" w:pos="9016"/>
            </w:tabs>
            <w:rPr>
              <w:noProof/>
            </w:rPr>
          </w:pPr>
          <w:hyperlink w:anchor="_Toc194870021" w:history="1">
            <w:r w:rsidRPr="000B7687">
              <w:rPr>
                <w:rStyle w:val="Hyperlink"/>
                <w:noProof/>
              </w:rPr>
              <w:t>Zone:</w:t>
            </w:r>
            <w:r>
              <w:rPr>
                <w:noProof/>
                <w:webHidden/>
              </w:rPr>
              <w:tab/>
            </w:r>
            <w:r>
              <w:rPr>
                <w:noProof/>
                <w:webHidden/>
              </w:rPr>
              <w:fldChar w:fldCharType="begin"/>
            </w:r>
            <w:r>
              <w:rPr>
                <w:noProof/>
                <w:webHidden/>
              </w:rPr>
              <w:instrText xml:space="preserve"> PAGEREF _Toc194870021 \h </w:instrText>
            </w:r>
            <w:r>
              <w:rPr>
                <w:noProof/>
                <w:webHidden/>
              </w:rPr>
            </w:r>
            <w:r>
              <w:rPr>
                <w:noProof/>
                <w:webHidden/>
              </w:rPr>
              <w:fldChar w:fldCharType="separate"/>
            </w:r>
            <w:r>
              <w:rPr>
                <w:noProof/>
                <w:webHidden/>
              </w:rPr>
              <w:t>15</w:t>
            </w:r>
            <w:r>
              <w:rPr>
                <w:noProof/>
                <w:webHidden/>
              </w:rPr>
              <w:fldChar w:fldCharType="end"/>
            </w:r>
          </w:hyperlink>
        </w:p>
        <w:p w14:paraId="3DFEC91E" w14:textId="23AAEC88" w:rsidR="00B21FE1" w:rsidRDefault="00B21FE1">
          <w:pPr>
            <w:pStyle w:val="TOC3"/>
            <w:tabs>
              <w:tab w:val="right" w:leader="dot" w:pos="9016"/>
            </w:tabs>
            <w:rPr>
              <w:noProof/>
            </w:rPr>
          </w:pPr>
          <w:hyperlink w:anchor="_Toc194870022" w:history="1">
            <w:r w:rsidRPr="000B7687">
              <w:rPr>
                <w:rStyle w:val="Hyperlink"/>
                <w:noProof/>
              </w:rPr>
              <w:t>Data:</w:t>
            </w:r>
            <w:r>
              <w:rPr>
                <w:noProof/>
                <w:webHidden/>
              </w:rPr>
              <w:tab/>
            </w:r>
            <w:r>
              <w:rPr>
                <w:noProof/>
                <w:webHidden/>
              </w:rPr>
              <w:fldChar w:fldCharType="begin"/>
            </w:r>
            <w:r>
              <w:rPr>
                <w:noProof/>
                <w:webHidden/>
              </w:rPr>
              <w:instrText xml:space="preserve"> PAGEREF _Toc194870022 \h </w:instrText>
            </w:r>
            <w:r>
              <w:rPr>
                <w:noProof/>
                <w:webHidden/>
              </w:rPr>
            </w:r>
            <w:r>
              <w:rPr>
                <w:noProof/>
                <w:webHidden/>
              </w:rPr>
              <w:fldChar w:fldCharType="separate"/>
            </w:r>
            <w:r>
              <w:rPr>
                <w:noProof/>
                <w:webHidden/>
              </w:rPr>
              <w:t>15</w:t>
            </w:r>
            <w:r>
              <w:rPr>
                <w:noProof/>
                <w:webHidden/>
              </w:rPr>
              <w:fldChar w:fldCharType="end"/>
            </w:r>
          </w:hyperlink>
        </w:p>
        <w:p w14:paraId="727648C1" w14:textId="67C972D2" w:rsidR="00B21FE1" w:rsidRDefault="00B21FE1">
          <w:pPr>
            <w:pStyle w:val="TOC3"/>
            <w:tabs>
              <w:tab w:val="right" w:leader="dot" w:pos="9016"/>
            </w:tabs>
            <w:rPr>
              <w:noProof/>
            </w:rPr>
          </w:pPr>
          <w:hyperlink w:anchor="_Toc194870023" w:history="1">
            <w:r w:rsidRPr="000B7687">
              <w:rPr>
                <w:rStyle w:val="Hyperlink"/>
                <w:noProof/>
              </w:rPr>
              <w:t>FRED:</w:t>
            </w:r>
            <w:r>
              <w:rPr>
                <w:noProof/>
                <w:webHidden/>
              </w:rPr>
              <w:tab/>
            </w:r>
            <w:r>
              <w:rPr>
                <w:noProof/>
                <w:webHidden/>
              </w:rPr>
              <w:fldChar w:fldCharType="begin"/>
            </w:r>
            <w:r>
              <w:rPr>
                <w:noProof/>
                <w:webHidden/>
              </w:rPr>
              <w:instrText xml:space="preserve"> PAGEREF _Toc194870023 \h </w:instrText>
            </w:r>
            <w:r>
              <w:rPr>
                <w:noProof/>
                <w:webHidden/>
              </w:rPr>
            </w:r>
            <w:r>
              <w:rPr>
                <w:noProof/>
                <w:webHidden/>
              </w:rPr>
              <w:fldChar w:fldCharType="separate"/>
            </w:r>
            <w:r>
              <w:rPr>
                <w:noProof/>
                <w:webHidden/>
              </w:rPr>
              <w:t>16</w:t>
            </w:r>
            <w:r>
              <w:rPr>
                <w:noProof/>
                <w:webHidden/>
              </w:rPr>
              <w:fldChar w:fldCharType="end"/>
            </w:r>
          </w:hyperlink>
        </w:p>
        <w:p w14:paraId="3ED2118B" w14:textId="742C66AF" w:rsidR="00B21FE1" w:rsidRDefault="00B21FE1">
          <w:pPr>
            <w:pStyle w:val="TOC3"/>
            <w:tabs>
              <w:tab w:val="right" w:leader="dot" w:pos="9016"/>
            </w:tabs>
            <w:rPr>
              <w:noProof/>
            </w:rPr>
          </w:pPr>
          <w:hyperlink w:anchor="_Toc194870024" w:history="1">
            <w:r w:rsidRPr="000B7687">
              <w:rPr>
                <w:rStyle w:val="Hyperlink"/>
                <w:noProof/>
              </w:rPr>
              <w:t>Service:</w:t>
            </w:r>
            <w:r>
              <w:rPr>
                <w:noProof/>
                <w:webHidden/>
              </w:rPr>
              <w:tab/>
            </w:r>
            <w:r>
              <w:rPr>
                <w:noProof/>
                <w:webHidden/>
              </w:rPr>
              <w:fldChar w:fldCharType="begin"/>
            </w:r>
            <w:r>
              <w:rPr>
                <w:noProof/>
                <w:webHidden/>
              </w:rPr>
              <w:instrText xml:space="preserve"> PAGEREF _Toc194870024 \h </w:instrText>
            </w:r>
            <w:r>
              <w:rPr>
                <w:noProof/>
                <w:webHidden/>
              </w:rPr>
            </w:r>
            <w:r>
              <w:rPr>
                <w:noProof/>
                <w:webHidden/>
              </w:rPr>
              <w:fldChar w:fldCharType="separate"/>
            </w:r>
            <w:r>
              <w:rPr>
                <w:noProof/>
                <w:webHidden/>
              </w:rPr>
              <w:t>17</w:t>
            </w:r>
            <w:r>
              <w:rPr>
                <w:noProof/>
                <w:webHidden/>
              </w:rPr>
              <w:fldChar w:fldCharType="end"/>
            </w:r>
          </w:hyperlink>
        </w:p>
        <w:p w14:paraId="1BF7DE09" w14:textId="16AB2065" w:rsidR="00B21FE1" w:rsidRDefault="00B21FE1">
          <w:pPr>
            <w:pStyle w:val="TOC3"/>
            <w:tabs>
              <w:tab w:val="right" w:leader="dot" w:pos="9016"/>
            </w:tabs>
            <w:rPr>
              <w:noProof/>
            </w:rPr>
          </w:pPr>
          <w:hyperlink w:anchor="_Toc194870025" w:history="1">
            <w:r w:rsidRPr="000B7687">
              <w:rPr>
                <w:rStyle w:val="Hyperlink"/>
                <w:noProof/>
              </w:rPr>
              <w:t>Maintainer Company:</w:t>
            </w:r>
            <w:r>
              <w:rPr>
                <w:noProof/>
                <w:webHidden/>
              </w:rPr>
              <w:tab/>
            </w:r>
            <w:r>
              <w:rPr>
                <w:noProof/>
                <w:webHidden/>
              </w:rPr>
              <w:fldChar w:fldCharType="begin"/>
            </w:r>
            <w:r>
              <w:rPr>
                <w:noProof/>
                <w:webHidden/>
              </w:rPr>
              <w:instrText xml:space="preserve"> PAGEREF _Toc194870025 \h </w:instrText>
            </w:r>
            <w:r>
              <w:rPr>
                <w:noProof/>
                <w:webHidden/>
              </w:rPr>
            </w:r>
            <w:r>
              <w:rPr>
                <w:noProof/>
                <w:webHidden/>
              </w:rPr>
              <w:fldChar w:fldCharType="separate"/>
            </w:r>
            <w:r>
              <w:rPr>
                <w:noProof/>
                <w:webHidden/>
              </w:rPr>
              <w:t>17</w:t>
            </w:r>
            <w:r>
              <w:rPr>
                <w:noProof/>
                <w:webHidden/>
              </w:rPr>
              <w:fldChar w:fldCharType="end"/>
            </w:r>
          </w:hyperlink>
        </w:p>
        <w:p w14:paraId="0F0DBF43" w14:textId="38D8E9A7" w:rsidR="00B21FE1" w:rsidRDefault="00B21FE1">
          <w:pPr>
            <w:pStyle w:val="TOC3"/>
            <w:tabs>
              <w:tab w:val="right" w:leader="dot" w:pos="9016"/>
            </w:tabs>
            <w:rPr>
              <w:noProof/>
            </w:rPr>
          </w:pPr>
          <w:hyperlink w:anchor="_Toc194870026" w:history="1">
            <w:r w:rsidRPr="000B7687">
              <w:rPr>
                <w:rStyle w:val="Hyperlink"/>
                <w:noProof/>
              </w:rPr>
              <w:t>Maintenance:</w:t>
            </w:r>
            <w:r>
              <w:rPr>
                <w:noProof/>
                <w:webHidden/>
              </w:rPr>
              <w:tab/>
            </w:r>
            <w:r>
              <w:rPr>
                <w:noProof/>
                <w:webHidden/>
              </w:rPr>
              <w:fldChar w:fldCharType="begin"/>
            </w:r>
            <w:r>
              <w:rPr>
                <w:noProof/>
                <w:webHidden/>
              </w:rPr>
              <w:instrText xml:space="preserve"> PAGEREF _Toc194870026 \h </w:instrText>
            </w:r>
            <w:r>
              <w:rPr>
                <w:noProof/>
                <w:webHidden/>
              </w:rPr>
            </w:r>
            <w:r>
              <w:rPr>
                <w:noProof/>
                <w:webHidden/>
              </w:rPr>
              <w:fldChar w:fldCharType="separate"/>
            </w:r>
            <w:r>
              <w:rPr>
                <w:noProof/>
                <w:webHidden/>
              </w:rPr>
              <w:t>18</w:t>
            </w:r>
            <w:r>
              <w:rPr>
                <w:noProof/>
                <w:webHidden/>
              </w:rPr>
              <w:fldChar w:fldCharType="end"/>
            </w:r>
          </w:hyperlink>
        </w:p>
        <w:p w14:paraId="1D6F2577" w14:textId="5DBD4AF6" w:rsidR="00B21FE1" w:rsidRDefault="00B21FE1">
          <w:pPr>
            <w:pStyle w:val="TOC3"/>
            <w:tabs>
              <w:tab w:val="right" w:leader="dot" w:pos="9016"/>
            </w:tabs>
            <w:rPr>
              <w:noProof/>
            </w:rPr>
          </w:pPr>
          <w:hyperlink w:anchor="_Toc194870027" w:history="1">
            <w:r w:rsidRPr="000B7687">
              <w:rPr>
                <w:rStyle w:val="Hyperlink"/>
                <w:noProof/>
              </w:rPr>
              <w:t>Maintainer:</w:t>
            </w:r>
            <w:r>
              <w:rPr>
                <w:noProof/>
                <w:webHidden/>
              </w:rPr>
              <w:tab/>
            </w:r>
            <w:r>
              <w:rPr>
                <w:noProof/>
                <w:webHidden/>
              </w:rPr>
              <w:fldChar w:fldCharType="begin"/>
            </w:r>
            <w:r>
              <w:rPr>
                <w:noProof/>
                <w:webHidden/>
              </w:rPr>
              <w:instrText xml:space="preserve"> PAGEREF _Toc194870027 \h </w:instrText>
            </w:r>
            <w:r>
              <w:rPr>
                <w:noProof/>
                <w:webHidden/>
              </w:rPr>
            </w:r>
            <w:r>
              <w:rPr>
                <w:noProof/>
                <w:webHidden/>
              </w:rPr>
              <w:fldChar w:fldCharType="separate"/>
            </w:r>
            <w:r>
              <w:rPr>
                <w:noProof/>
                <w:webHidden/>
              </w:rPr>
              <w:t>18</w:t>
            </w:r>
            <w:r>
              <w:rPr>
                <w:noProof/>
                <w:webHidden/>
              </w:rPr>
              <w:fldChar w:fldCharType="end"/>
            </w:r>
          </w:hyperlink>
        </w:p>
        <w:p w14:paraId="4BFCFB94" w14:textId="3C676009" w:rsidR="00B21FE1" w:rsidRDefault="00B21FE1">
          <w:pPr>
            <w:pStyle w:val="TOC3"/>
            <w:tabs>
              <w:tab w:val="right" w:leader="dot" w:pos="9016"/>
            </w:tabs>
            <w:rPr>
              <w:noProof/>
            </w:rPr>
          </w:pPr>
          <w:hyperlink w:anchor="_Toc194870028" w:history="1">
            <w:r w:rsidRPr="000B7687">
              <w:rPr>
                <w:rStyle w:val="Hyperlink"/>
                <w:noProof/>
              </w:rPr>
              <w:t>Maintenance Schedule:</w:t>
            </w:r>
            <w:r>
              <w:rPr>
                <w:noProof/>
                <w:webHidden/>
              </w:rPr>
              <w:tab/>
            </w:r>
            <w:r>
              <w:rPr>
                <w:noProof/>
                <w:webHidden/>
              </w:rPr>
              <w:fldChar w:fldCharType="begin"/>
            </w:r>
            <w:r>
              <w:rPr>
                <w:noProof/>
                <w:webHidden/>
              </w:rPr>
              <w:instrText xml:space="preserve"> PAGEREF _Toc194870028 \h </w:instrText>
            </w:r>
            <w:r>
              <w:rPr>
                <w:noProof/>
                <w:webHidden/>
              </w:rPr>
            </w:r>
            <w:r>
              <w:rPr>
                <w:noProof/>
                <w:webHidden/>
              </w:rPr>
              <w:fldChar w:fldCharType="separate"/>
            </w:r>
            <w:r>
              <w:rPr>
                <w:noProof/>
                <w:webHidden/>
              </w:rPr>
              <w:t>19</w:t>
            </w:r>
            <w:r>
              <w:rPr>
                <w:noProof/>
                <w:webHidden/>
              </w:rPr>
              <w:fldChar w:fldCharType="end"/>
            </w:r>
          </w:hyperlink>
        </w:p>
        <w:p w14:paraId="434C4331" w14:textId="1D21228E" w:rsidR="00B21FE1" w:rsidRDefault="00B21FE1">
          <w:pPr>
            <w:pStyle w:val="TOC3"/>
            <w:tabs>
              <w:tab w:val="right" w:leader="dot" w:pos="9016"/>
            </w:tabs>
            <w:rPr>
              <w:noProof/>
            </w:rPr>
          </w:pPr>
          <w:hyperlink w:anchor="_Toc194870029" w:history="1">
            <w:r w:rsidRPr="000B7687">
              <w:rPr>
                <w:rStyle w:val="Hyperlink"/>
                <w:noProof/>
              </w:rPr>
              <w:t>Parts:</w:t>
            </w:r>
            <w:r>
              <w:rPr>
                <w:noProof/>
                <w:webHidden/>
              </w:rPr>
              <w:tab/>
            </w:r>
            <w:r>
              <w:rPr>
                <w:noProof/>
                <w:webHidden/>
              </w:rPr>
              <w:fldChar w:fldCharType="begin"/>
            </w:r>
            <w:r>
              <w:rPr>
                <w:noProof/>
                <w:webHidden/>
              </w:rPr>
              <w:instrText xml:space="preserve"> PAGEREF _Toc194870029 \h </w:instrText>
            </w:r>
            <w:r>
              <w:rPr>
                <w:noProof/>
                <w:webHidden/>
              </w:rPr>
            </w:r>
            <w:r>
              <w:rPr>
                <w:noProof/>
                <w:webHidden/>
              </w:rPr>
              <w:fldChar w:fldCharType="separate"/>
            </w:r>
            <w:r>
              <w:rPr>
                <w:noProof/>
                <w:webHidden/>
              </w:rPr>
              <w:t>20</w:t>
            </w:r>
            <w:r>
              <w:rPr>
                <w:noProof/>
                <w:webHidden/>
              </w:rPr>
              <w:fldChar w:fldCharType="end"/>
            </w:r>
          </w:hyperlink>
        </w:p>
        <w:p w14:paraId="5FBA9441" w14:textId="7A5D36B7" w:rsidR="00B21FE1" w:rsidRDefault="00B21FE1">
          <w:pPr>
            <w:pStyle w:val="TOC3"/>
            <w:tabs>
              <w:tab w:val="right" w:leader="dot" w:pos="9016"/>
            </w:tabs>
            <w:rPr>
              <w:noProof/>
            </w:rPr>
          </w:pPr>
          <w:hyperlink w:anchor="_Toc194870030" w:history="1">
            <w:r w:rsidRPr="000B7687">
              <w:rPr>
                <w:rStyle w:val="Hyperlink"/>
                <w:noProof/>
              </w:rPr>
              <w:t>Parts Supplier:</w:t>
            </w:r>
            <w:r>
              <w:rPr>
                <w:noProof/>
                <w:webHidden/>
              </w:rPr>
              <w:tab/>
            </w:r>
            <w:r>
              <w:rPr>
                <w:noProof/>
                <w:webHidden/>
              </w:rPr>
              <w:fldChar w:fldCharType="begin"/>
            </w:r>
            <w:r>
              <w:rPr>
                <w:noProof/>
                <w:webHidden/>
              </w:rPr>
              <w:instrText xml:space="preserve"> PAGEREF _Toc194870030 \h </w:instrText>
            </w:r>
            <w:r>
              <w:rPr>
                <w:noProof/>
                <w:webHidden/>
              </w:rPr>
            </w:r>
            <w:r>
              <w:rPr>
                <w:noProof/>
                <w:webHidden/>
              </w:rPr>
              <w:fldChar w:fldCharType="separate"/>
            </w:r>
            <w:r>
              <w:rPr>
                <w:noProof/>
                <w:webHidden/>
              </w:rPr>
              <w:t>20</w:t>
            </w:r>
            <w:r>
              <w:rPr>
                <w:noProof/>
                <w:webHidden/>
              </w:rPr>
              <w:fldChar w:fldCharType="end"/>
            </w:r>
          </w:hyperlink>
        </w:p>
        <w:p w14:paraId="13D65935" w14:textId="30881761" w:rsidR="00B21FE1" w:rsidRDefault="00B21FE1">
          <w:pPr>
            <w:pStyle w:val="TOC3"/>
            <w:tabs>
              <w:tab w:val="right" w:leader="dot" w:pos="9016"/>
            </w:tabs>
            <w:rPr>
              <w:noProof/>
            </w:rPr>
          </w:pPr>
          <w:hyperlink w:anchor="_Toc194870031" w:history="1">
            <w:r w:rsidRPr="000B7687">
              <w:rPr>
                <w:rStyle w:val="Hyperlink"/>
                <w:noProof/>
              </w:rPr>
              <w:t>Standard:</w:t>
            </w:r>
            <w:r>
              <w:rPr>
                <w:noProof/>
                <w:webHidden/>
              </w:rPr>
              <w:tab/>
            </w:r>
            <w:r>
              <w:rPr>
                <w:noProof/>
                <w:webHidden/>
              </w:rPr>
              <w:fldChar w:fldCharType="begin"/>
            </w:r>
            <w:r>
              <w:rPr>
                <w:noProof/>
                <w:webHidden/>
              </w:rPr>
              <w:instrText xml:space="preserve"> PAGEREF _Toc194870031 \h </w:instrText>
            </w:r>
            <w:r>
              <w:rPr>
                <w:noProof/>
                <w:webHidden/>
              </w:rPr>
            </w:r>
            <w:r>
              <w:rPr>
                <w:noProof/>
                <w:webHidden/>
              </w:rPr>
              <w:fldChar w:fldCharType="separate"/>
            </w:r>
            <w:r>
              <w:rPr>
                <w:noProof/>
                <w:webHidden/>
              </w:rPr>
              <w:t>20</w:t>
            </w:r>
            <w:r>
              <w:rPr>
                <w:noProof/>
                <w:webHidden/>
              </w:rPr>
              <w:fldChar w:fldCharType="end"/>
            </w:r>
          </w:hyperlink>
        </w:p>
        <w:p w14:paraId="212906B2" w14:textId="07C4F75B" w:rsidR="00B21FE1" w:rsidRDefault="00B21FE1">
          <w:pPr>
            <w:pStyle w:val="TOC3"/>
            <w:tabs>
              <w:tab w:val="right" w:leader="dot" w:pos="9016"/>
            </w:tabs>
            <w:rPr>
              <w:noProof/>
            </w:rPr>
          </w:pPr>
          <w:hyperlink w:anchor="_Toc194870032" w:history="1">
            <w:r w:rsidRPr="000B7687">
              <w:rPr>
                <w:rStyle w:val="Hyperlink"/>
                <w:noProof/>
              </w:rPr>
              <w:t>Gold:</w:t>
            </w:r>
            <w:r>
              <w:rPr>
                <w:noProof/>
                <w:webHidden/>
              </w:rPr>
              <w:tab/>
            </w:r>
            <w:r>
              <w:rPr>
                <w:noProof/>
                <w:webHidden/>
              </w:rPr>
              <w:fldChar w:fldCharType="begin"/>
            </w:r>
            <w:r>
              <w:rPr>
                <w:noProof/>
                <w:webHidden/>
              </w:rPr>
              <w:instrText xml:space="preserve"> PAGEREF _Toc194870032 \h </w:instrText>
            </w:r>
            <w:r>
              <w:rPr>
                <w:noProof/>
                <w:webHidden/>
              </w:rPr>
            </w:r>
            <w:r>
              <w:rPr>
                <w:noProof/>
                <w:webHidden/>
              </w:rPr>
              <w:fldChar w:fldCharType="separate"/>
            </w:r>
            <w:r>
              <w:rPr>
                <w:noProof/>
                <w:webHidden/>
              </w:rPr>
              <w:t>21</w:t>
            </w:r>
            <w:r>
              <w:rPr>
                <w:noProof/>
                <w:webHidden/>
              </w:rPr>
              <w:fldChar w:fldCharType="end"/>
            </w:r>
          </w:hyperlink>
        </w:p>
        <w:p w14:paraId="3DF2963C" w14:textId="0525F54D" w:rsidR="00B21FE1" w:rsidRDefault="00B21FE1">
          <w:pPr>
            <w:pStyle w:val="TOC3"/>
            <w:tabs>
              <w:tab w:val="right" w:leader="dot" w:pos="9016"/>
            </w:tabs>
            <w:rPr>
              <w:noProof/>
            </w:rPr>
          </w:pPr>
          <w:hyperlink w:anchor="_Toc194870033" w:history="1">
            <w:r w:rsidRPr="000B7687">
              <w:rPr>
                <w:rStyle w:val="Hyperlink"/>
                <w:noProof/>
              </w:rPr>
              <w:t>Platinum:</w:t>
            </w:r>
            <w:r>
              <w:rPr>
                <w:noProof/>
                <w:webHidden/>
              </w:rPr>
              <w:tab/>
            </w:r>
            <w:r>
              <w:rPr>
                <w:noProof/>
                <w:webHidden/>
              </w:rPr>
              <w:fldChar w:fldCharType="begin"/>
            </w:r>
            <w:r>
              <w:rPr>
                <w:noProof/>
                <w:webHidden/>
              </w:rPr>
              <w:instrText xml:space="preserve"> PAGEREF _Toc194870033 \h </w:instrText>
            </w:r>
            <w:r>
              <w:rPr>
                <w:noProof/>
                <w:webHidden/>
              </w:rPr>
            </w:r>
            <w:r>
              <w:rPr>
                <w:noProof/>
                <w:webHidden/>
              </w:rPr>
              <w:fldChar w:fldCharType="separate"/>
            </w:r>
            <w:r>
              <w:rPr>
                <w:noProof/>
                <w:webHidden/>
              </w:rPr>
              <w:t>21</w:t>
            </w:r>
            <w:r>
              <w:rPr>
                <w:noProof/>
                <w:webHidden/>
              </w:rPr>
              <w:fldChar w:fldCharType="end"/>
            </w:r>
          </w:hyperlink>
        </w:p>
        <w:p w14:paraId="1E7A3EC9" w14:textId="1BF9A16B" w:rsidR="00B21FE1" w:rsidRDefault="00B21FE1">
          <w:pPr>
            <w:pStyle w:val="TOC3"/>
            <w:tabs>
              <w:tab w:val="right" w:leader="dot" w:pos="9016"/>
            </w:tabs>
            <w:rPr>
              <w:noProof/>
            </w:rPr>
          </w:pPr>
          <w:hyperlink w:anchor="_Toc194870034" w:history="1">
            <w:r w:rsidRPr="000B7687">
              <w:rPr>
                <w:rStyle w:val="Hyperlink"/>
                <w:noProof/>
              </w:rPr>
              <w:t>Super Platinum:</w:t>
            </w:r>
            <w:r>
              <w:rPr>
                <w:noProof/>
                <w:webHidden/>
              </w:rPr>
              <w:tab/>
            </w:r>
            <w:r>
              <w:rPr>
                <w:noProof/>
                <w:webHidden/>
              </w:rPr>
              <w:fldChar w:fldCharType="begin"/>
            </w:r>
            <w:r>
              <w:rPr>
                <w:noProof/>
                <w:webHidden/>
              </w:rPr>
              <w:instrText xml:space="preserve"> PAGEREF _Toc194870034 \h </w:instrText>
            </w:r>
            <w:r>
              <w:rPr>
                <w:noProof/>
                <w:webHidden/>
              </w:rPr>
            </w:r>
            <w:r>
              <w:rPr>
                <w:noProof/>
                <w:webHidden/>
              </w:rPr>
              <w:fldChar w:fldCharType="separate"/>
            </w:r>
            <w:r>
              <w:rPr>
                <w:noProof/>
                <w:webHidden/>
              </w:rPr>
              <w:t>22</w:t>
            </w:r>
            <w:r>
              <w:rPr>
                <w:noProof/>
                <w:webHidden/>
              </w:rPr>
              <w:fldChar w:fldCharType="end"/>
            </w:r>
          </w:hyperlink>
        </w:p>
        <w:p w14:paraId="52C76755" w14:textId="44AFADF6" w:rsidR="00B21FE1" w:rsidRDefault="00B21FE1">
          <w:pPr>
            <w:pStyle w:val="TOC1"/>
            <w:tabs>
              <w:tab w:val="right" w:leader="dot" w:pos="9016"/>
            </w:tabs>
            <w:rPr>
              <w:rFonts w:eastAsiaTheme="minorEastAsia"/>
              <w:noProof/>
              <w:sz w:val="24"/>
              <w:szCs w:val="24"/>
              <w:lang w:eastAsia="en-NZ"/>
            </w:rPr>
          </w:pPr>
          <w:hyperlink w:anchor="_Toc194870035" w:history="1">
            <w:r w:rsidRPr="000B7687">
              <w:rPr>
                <w:rStyle w:val="Hyperlink"/>
                <w:noProof/>
              </w:rPr>
              <w:t>Assumed Business rules with reasoning:</w:t>
            </w:r>
            <w:r>
              <w:rPr>
                <w:noProof/>
                <w:webHidden/>
              </w:rPr>
              <w:tab/>
            </w:r>
            <w:r>
              <w:rPr>
                <w:noProof/>
                <w:webHidden/>
              </w:rPr>
              <w:fldChar w:fldCharType="begin"/>
            </w:r>
            <w:r>
              <w:rPr>
                <w:noProof/>
                <w:webHidden/>
              </w:rPr>
              <w:instrText xml:space="preserve"> PAGEREF _Toc194870035 \h </w:instrText>
            </w:r>
            <w:r>
              <w:rPr>
                <w:noProof/>
                <w:webHidden/>
              </w:rPr>
            </w:r>
            <w:r>
              <w:rPr>
                <w:noProof/>
                <w:webHidden/>
              </w:rPr>
              <w:fldChar w:fldCharType="separate"/>
            </w:r>
            <w:r>
              <w:rPr>
                <w:noProof/>
                <w:webHidden/>
              </w:rPr>
              <w:t>23</w:t>
            </w:r>
            <w:r>
              <w:rPr>
                <w:noProof/>
                <w:webHidden/>
              </w:rPr>
              <w:fldChar w:fldCharType="end"/>
            </w:r>
          </w:hyperlink>
        </w:p>
        <w:p w14:paraId="46D3F834" w14:textId="78B2FC73" w:rsidR="00B21FE1" w:rsidRDefault="00B21FE1">
          <w:pPr>
            <w:pStyle w:val="TOC1"/>
            <w:tabs>
              <w:tab w:val="right" w:leader="dot" w:pos="9016"/>
            </w:tabs>
            <w:rPr>
              <w:rFonts w:eastAsiaTheme="minorEastAsia"/>
              <w:noProof/>
              <w:sz w:val="24"/>
              <w:szCs w:val="24"/>
              <w:lang w:eastAsia="en-NZ"/>
            </w:rPr>
          </w:pPr>
          <w:hyperlink w:anchor="_Toc194870036" w:history="1">
            <w:r w:rsidRPr="000B7687">
              <w:rPr>
                <w:rStyle w:val="Hyperlink"/>
                <w:noProof/>
              </w:rPr>
              <w:t>REFERENCES</w:t>
            </w:r>
            <w:r>
              <w:rPr>
                <w:noProof/>
                <w:webHidden/>
              </w:rPr>
              <w:tab/>
            </w:r>
            <w:r>
              <w:rPr>
                <w:noProof/>
                <w:webHidden/>
              </w:rPr>
              <w:fldChar w:fldCharType="begin"/>
            </w:r>
            <w:r>
              <w:rPr>
                <w:noProof/>
                <w:webHidden/>
              </w:rPr>
              <w:instrText xml:space="preserve"> PAGEREF _Toc194870036 \h </w:instrText>
            </w:r>
            <w:r>
              <w:rPr>
                <w:noProof/>
                <w:webHidden/>
              </w:rPr>
            </w:r>
            <w:r>
              <w:rPr>
                <w:noProof/>
                <w:webHidden/>
              </w:rPr>
              <w:fldChar w:fldCharType="separate"/>
            </w:r>
            <w:r>
              <w:rPr>
                <w:noProof/>
                <w:webHidden/>
              </w:rPr>
              <w:t>23</w:t>
            </w:r>
            <w:r>
              <w:rPr>
                <w:noProof/>
                <w:webHidden/>
              </w:rPr>
              <w:fldChar w:fldCharType="end"/>
            </w:r>
          </w:hyperlink>
        </w:p>
        <w:p w14:paraId="3F76CB43" w14:textId="4CE5B1F1" w:rsidR="00BE3DC0" w:rsidRDefault="00BE3DC0">
          <w:r>
            <w:rPr>
              <w:b/>
              <w:bCs/>
              <w:noProof/>
            </w:rPr>
            <w:fldChar w:fldCharType="end"/>
          </w:r>
        </w:p>
      </w:sdtContent>
    </w:sdt>
    <w:p w14:paraId="63E509A1" w14:textId="721EE1DB" w:rsidR="00BE3DC0" w:rsidRDefault="00BE3DC0" w:rsidP="001256E7">
      <w:pPr>
        <w:pStyle w:val="Heading1"/>
      </w:pPr>
      <w:bookmarkStart w:id="0" w:name="_Toc194869999"/>
      <w:r>
        <w:t>Description of conceptual modelling:</w:t>
      </w:r>
      <w:bookmarkEnd w:id="0"/>
    </w:p>
    <w:p w14:paraId="2DBCECEE" w14:textId="77777777" w:rsidR="00326ACF" w:rsidRPr="00326ACF" w:rsidRDefault="00326ACF" w:rsidP="00326ACF"/>
    <w:p w14:paraId="5B7083B2" w14:textId="739A6F80" w:rsidR="00751431" w:rsidRDefault="00074504" w:rsidP="00B21FE1">
      <w:r>
        <w:t xml:space="preserve">Conceptual modelling is a vital part of </w:t>
      </w:r>
      <w:r w:rsidR="00684FDF">
        <w:t xml:space="preserve">information systems and analysis as it allows </w:t>
      </w:r>
      <w:r w:rsidR="008F6141">
        <w:t xml:space="preserve">designers/project managers to create models of the requirements of each </w:t>
      </w:r>
      <w:r w:rsidR="005A42B2">
        <w:t xml:space="preserve">system by </w:t>
      </w:r>
      <w:r w:rsidR="00C2034C">
        <w:t>visually diagramming the relationships between entities and their attributes</w:t>
      </w:r>
      <w:r w:rsidR="000B342A">
        <w:t>. The conceptual model helps developers</w:t>
      </w:r>
      <w:r w:rsidR="001903D2">
        <w:t>, businesses analysts, directors gain a further understanding of their business workflow by seeing it in a visual representation</w:t>
      </w:r>
      <w:r w:rsidR="008E597A">
        <w:t xml:space="preserve"> and helps </w:t>
      </w:r>
      <w:r w:rsidR="00FE2A0B">
        <w:t>spotlight issues in the workflow.</w:t>
      </w:r>
    </w:p>
    <w:p w14:paraId="23FEDCE2" w14:textId="631BECB9" w:rsidR="00326ACF" w:rsidRDefault="00751431" w:rsidP="00B21FE1">
      <w:r>
        <w:t>Fundamental principles of effective data management:</w:t>
      </w:r>
    </w:p>
    <w:p w14:paraId="3DA7A403" w14:textId="5BAFCD1D" w:rsidR="00EE0C35" w:rsidRPr="00FF2D7F" w:rsidRDefault="00EE0C35" w:rsidP="00B21FE1">
      <w:pPr>
        <w:rPr>
          <w:b/>
          <w:bCs/>
        </w:rPr>
      </w:pPr>
      <w:r w:rsidRPr="00FF2D7F">
        <w:rPr>
          <w:b/>
          <w:bCs/>
        </w:rPr>
        <w:t>Naming and Conventions:</w:t>
      </w:r>
    </w:p>
    <w:p w14:paraId="584DEC05" w14:textId="21A25DD8" w:rsidR="001F78C7" w:rsidRDefault="00EE0C35" w:rsidP="00B21FE1">
      <w:r>
        <w:t xml:space="preserve">Make sure all naming and data types </w:t>
      </w:r>
      <w:r w:rsidR="00843E4F">
        <w:t xml:space="preserve">are all standardized meaning its easy to know a name of something without looking it up in the system. (e.g. an </w:t>
      </w:r>
      <w:r w:rsidR="001F78C7">
        <w:t>ID of a customer would be Customer_ID)</w:t>
      </w:r>
    </w:p>
    <w:p w14:paraId="55B8C1E5" w14:textId="3F451B78" w:rsidR="001F78C7" w:rsidRDefault="00F309C9" w:rsidP="00B21FE1">
      <w:r>
        <w:t>Sticking to strict data format rules such as datetime HH:MM:SS, and DD:MM:YYYY</w:t>
      </w:r>
      <w:r w:rsidR="00FF2D7F">
        <w:t>.</w:t>
      </w:r>
      <w:r w:rsidR="00C81574">
        <w:fldChar w:fldCharType="begin"/>
      </w:r>
      <w:r w:rsidR="00C81574">
        <w:instrText xml:space="preserve"> ADDIN ZOTERO_ITEM CSL_CITATION {"citationID":"jw3r7vYt","properties":{"formattedCitation":"({\\i{}7 Best Practices for Successful Data Management | Tableau}, n.d.)","plainCitation":"(7 Best Practices for Successful Data Management | Tableau, n.d.)","noteIndex":0},"citationItems":[{"id":96,"uris":["http://zotero.org/users/local/bx1haUD0/items/FT9R7UX8"],"itemData":{"id":96,"type":"webpage","abstract":"From data storage and security to metadata and software, these 7 data management best practices can help you strengthen your data culture.","language":"en-US","title":"7 Best Practices for Successful Data Management | Tableau","URL":"https://www.tableau.com/learn/articles/data-management-best-practices","accessed":{"date-parts":[["2025",4,6]]}}}],"schema":"https://github.com/citation-style-language/schema/raw/master/csl-citation.json"} </w:instrText>
      </w:r>
      <w:r w:rsidR="00C81574">
        <w:fldChar w:fldCharType="separate"/>
      </w:r>
      <w:r w:rsidR="00C81574" w:rsidRPr="00C81574">
        <w:rPr>
          <w:rFonts w:ascii="Aptos" w:hAnsi="Aptos" w:cs="Times New Roman"/>
          <w:kern w:val="0"/>
        </w:rPr>
        <w:t>(</w:t>
      </w:r>
      <w:r w:rsidR="00C81574" w:rsidRPr="00C81574">
        <w:rPr>
          <w:rFonts w:ascii="Aptos" w:hAnsi="Aptos" w:cs="Times New Roman"/>
          <w:i/>
          <w:iCs/>
          <w:kern w:val="0"/>
        </w:rPr>
        <w:t>7 Best Practices for Successful Data Management | Tableau</w:t>
      </w:r>
      <w:r w:rsidR="00C81574" w:rsidRPr="00C81574">
        <w:rPr>
          <w:rFonts w:ascii="Aptos" w:hAnsi="Aptos" w:cs="Times New Roman"/>
          <w:kern w:val="0"/>
        </w:rPr>
        <w:t>, n.d.)</w:t>
      </w:r>
      <w:r w:rsidR="00C81574">
        <w:fldChar w:fldCharType="end"/>
      </w:r>
    </w:p>
    <w:p w14:paraId="1FDC921F" w14:textId="771AF6E1" w:rsidR="00D2455F" w:rsidRPr="00B43CE5" w:rsidRDefault="00D2455F" w:rsidP="00B21FE1">
      <w:pPr>
        <w:rPr>
          <w:b/>
          <w:bCs/>
        </w:rPr>
      </w:pPr>
      <w:r w:rsidRPr="00B43CE5">
        <w:rPr>
          <w:b/>
          <w:bCs/>
        </w:rPr>
        <w:t>Data</w:t>
      </w:r>
      <w:r w:rsidR="00CB4515">
        <w:rPr>
          <w:b/>
          <w:bCs/>
        </w:rPr>
        <w:t xml:space="preserve"> Storage</w:t>
      </w:r>
      <w:r w:rsidRPr="00B43CE5">
        <w:rPr>
          <w:b/>
          <w:bCs/>
        </w:rPr>
        <w:t xml:space="preserve"> Mana</w:t>
      </w:r>
      <w:r w:rsidR="002C5B45" w:rsidRPr="00B43CE5">
        <w:rPr>
          <w:b/>
          <w:bCs/>
        </w:rPr>
        <w:t>gement:</w:t>
      </w:r>
    </w:p>
    <w:p w14:paraId="2CEF5404" w14:textId="769CCC27" w:rsidR="004D4687" w:rsidRDefault="004D4687" w:rsidP="00B21FE1">
      <w:r>
        <w:t>Keeping good storage of your data</w:t>
      </w:r>
      <w:r w:rsidR="00FF4764">
        <w:t xml:space="preserve"> is very important in todays world as </w:t>
      </w:r>
      <w:r w:rsidR="004E26AE">
        <w:t xml:space="preserve">an error or loss of data could lead to incredible legal </w:t>
      </w:r>
      <w:r w:rsidR="0085749B">
        <w:t xml:space="preserve">complexities and unexpected financial losses. </w:t>
      </w:r>
    </w:p>
    <w:p w14:paraId="54BE920E" w14:textId="3A49E80F" w:rsidR="0085749B" w:rsidRDefault="0085749B" w:rsidP="00B21FE1">
      <w:r>
        <w:t xml:space="preserve">To ensure that you have good data, try the 3-2-1 data storage methodology, this is where you have three copies of your data, where </w:t>
      </w:r>
      <w:r w:rsidR="00C5463C">
        <w:t xml:space="preserve">3 are stored anywhere locally, 2 are </w:t>
      </w:r>
      <w:r w:rsidR="00B43CE5">
        <w:t>located on different devices and 1 copy is located on the cloud. This means that total data loss is close to impossible using this method as you can have so many backup methods to restore data.</w:t>
      </w:r>
      <w:r w:rsidR="00B43CE5">
        <w:fldChar w:fldCharType="begin"/>
      </w:r>
      <w:r w:rsidR="00B43CE5">
        <w:instrText xml:space="preserve"> ADDIN ZOTERO_ITEM CSL_CITATION {"citationID":"w4AwVVpd","properties":{"formattedCitation":"({\\i{}7 Best Practices for Successful Data Management | Tableau}, n.d.)","plainCitation":"(7 Best Practices for Successful Data Management | Tableau, n.d.)","noteIndex":0},"citationItems":[{"id":96,"uris":["http://zotero.org/users/local/bx1haUD0/items/FT9R7UX8"],"itemData":{"id":96,"type":"webpage","abstract":"From data storage and security to metadata and software, these 7 data management best practices can help you strengthen your data culture.","language":"en-US","title":"7 Best Practices for Successful Data Management | Tableau","URL":"https://www.tableau.com/learn/articles/data-management-best-practices","accessed":{"date-parts":[["2025",4,6]]}}}],"schema":"https://github.com/citation-style-language/schema/raw/master/csl-citation.json"} </w:instrText>
      </w:r>
      <w:r w:rsidR="00B43CE5">
        <w:fldChar w:fldCharType="separate"/>
      </w:r>
      <w:r w:rsidR="00B43CE5" w:rsidRPr="00B43CE5">
        <w:rPr>
          <w:rFonts w:ascii="Aptos" w:hAnsi="Aptos" w:cs="Times New Roman"/>
          <w:kern w:val="0"/>
        </w:rPr>
        <w:t>(</w:t>
      </w:r>
      <w:r w:rsidR="00B43CE5" w:rsidRPr="00B43CE5">
        <w:rPr>
          <w:rFonts w:ascii="Aptos" w:hAnsi="Aptos" w:cs="Times New Roman"/>
          <w:i/>
          <w:iCs/>
          <w:kern w:val="0"/>
        </w:rPr>
        <w:t>7 Best Practices for Successful Data Management | Tableau</w:t>
      </w:r>
      <w:r w:rsidR="00B43CE5" w:rsidRPr="00B43CE5">
        <w:rPr>
          <w:rFonts w:ascii="Aptos" w:hAnsi="Aptos" w:cs="Times New Roman"/>
          <w:kern w:val="0"/>
        </w:rPr>
        <w:t>, n.d.)</w:t>
      </w:r>
      <w:r w:rsidR="00B43CE5">
        <w:fldChar w:fldCharType="end"/>
      </w:r>
    </w:p>
    <w:p w14:paraId="05D0ABAB" w14:textId="7F22EDE9" w:rsidR="002C5B45" w:rsidRPr="00954DC8" w:rsidRDefault="005C61AD" w:rsidP="00B21FE1">
      <w:pPr>
        <w:rPr>
          <w:b/>
          <w:bCs/>
        </w:rPr>
      </w:pPr>
      <w:r w:rsidRPr="00954DC8">
        <w:rPr>
          <w:b/>
          <w:bCs/>
        </w:rPr>
        <w:t xml:space="preserve">Data </w:t>
      </w:r>
      <w:r w:rsidR="002C5B45" w:rsidRPr="00954DC8">
        <w:rPr>
          <w:b/>
          <w:bCs/>
        </w:rPr>
        <w:t>Security:</w:t>
      </w:r>
    </w:p>
    <w:p w14:paraId="27999AAF" w14:textId="12D4939F" w:rsidR="002C5B45" w:rsidRDefault="005C61AD" w:rsidP="00B21FE1">
      <w:r>
        <w:t xml:space="preserve">Good data security means </w:t>
      </w:r>
      <w:r w:rsidR="00651520">
        <w:t>you have secure applications that store your data, and this data cannot be seen or accessed by any unauthorized third party.</w:t>
      </w:r>
      <w:r w:rsidR="00113CF5">
        <w:t xml:space="preserve"> Data breaches are one of the most common and </w:t>
      </w:r>
      <w:r w:rsidR="00CD0C72">
        <w:t xml:space="preserve">dangerous scenarios to have on your plate, which is why knowing and protecting yourself from risks is important, so keeping </w:t>
      </w:r>
      <w:r w:rsidR="001B36B7">
        <w:t xml:space="preserve">a plan in case to prevent it from happening by auditing </w:t>
      </w:r>
      <w:r w:rsidR="004D2C59">
        <w:t>users and access or inactivity tokens</w:t>
      </w:r>
      <w:r w:rsidR="00954DC8">
        <w:t xml:space="preserve"> could help reduce some concerns.</w:t>
      </w:r>
    </w:p>
    <w:p w14:paraId="4C460FA3" w14:textId="0D86CAC1" w:rsidR="00954DC8" w:rsidRPr="00CB4515" w:rsidRDefault="0093597A" w:rsidP="00B21FE1">
      <w:pPr>
        <w:rPr>
          <w:b/>
          <w:bCs/>
        </w:rPr>
      </w:pPr>
      <w:r w:rsidRPr="00CB4515">
        <w:rPr>
          <w:b/>
          <w:bCs/>
        </w:rPr>
        <w:t xml:space="preserve">Data </w:t>
      </w:r>
      <w:r w:rsidR="00CB4515" w:rsidRPr="00CB4515">
        <w:rPr>
          <w:b/>
          <w:bCs/>
        </w:rPr>
        <w:t xml:space="preserve">Strategy </w:t>
      </w:r>
      <w:r w:rsidRPr="00CB4515">
        <w:rPr>
          <w:b/>
          <w:bCs/>
        </w:rPr>
        <w:t>Roadmap:</w:t>
      </w:r>
    </w:p>
    <w:p w14:paraId="22427F1F" w14:textId="5426D6D2" w:rsidR="0093597A" w:rsidRDefault="0093597A" w:rsidP="00B21FE1">
      <w:r>
        <w:t>This is where all dat</w:t>
      </w:r>
      <w:r w:rsidR="00E13670">
        <w:t xml:space="preserve">a has a vision of where it begins to where it ends, this means your identifying all data and figuring out what to do with it all </w:t>
      </w:r>
      <w:r w:rsidR="008D4B3B">
        <w:t>for storage, security, documentation which will increase your data quality.</w:t>
      </w:r>
      <w:r w:rsidR="002A1F88">
        <w:fldChar w:fldCharType="begin"/>
      </w:r>
      <w:r w:rsidR="002A1F88">
        <w:instrText xml:space="preserve"> ADDIN ZOTERO_ITEM CSL_CITATION {"citationID":"G2SRpdy2","properties":{"formattedCitation":"(Team, n.d.)","plainCitation":"(Team, n.d.)","noteIndex":0},"citationItems":[{"id":98,"uris":["http://zotero.org/users/local/bx1haUD0/items/EFBAA8AS"],"itemData":{"id":98,"type":"webpage","abstract":"Data management principles are essential for organizing and utilizing information effectively. Discover key strategies to enhance your data practices.","container-title":"Jotform","language":"en","title":"6 key data management principles | The Jotform Blog","URL":"https://www.jotform.com/blog/data-management-principles/","author":[{"family":"Team","given":"Jotform Editorial"}],"accessed":{"date-parts":[["2025",4,6]]}}}],"schema":"https://github.com/citation-style-language/schema/raw/master/csl-citation.json"} </w:instrText>
      </w:r>
      <w:r w:rsidR="002A1F88">
        <w:fldChar w:fldCharType="separate"/>
      </w:r>
      <w:r w:rsidR="002A1F88" w:rsidRPr="002A1F88">
        <w:rPr>
          <w:rFonts w:ascii="Aptos" w:hAnsi="Aptos"/>
        </w:rPr>
        <w:t>(Team, n.d.)</w:t>
      </w:r>
      <w:r w:rsidR="002A1F88">
        <w:fldChar w:fldCharType="end"/>
      </w:r>
    </w:p>
    <w:p w14:paraId="0699AEE0" w14:textId="77777777" w:rsidR="005C61AD" w:rsidRDefault="005C61AD" w:rsidP="00B21FE1"/>
    <w:p w14:paraId="509DFE92" w14:textId="77777777" w:rsidR="005C61AD" w:rsidRDefault="005C61AD" w:rsidP="00B21FE1"/>
    <w:p w14:paraId="543A129F" w14:textId="47B2FCCC" w:rsidR="00534E51" w:rsidRDefault="00534E51" w:rsidP="00B21FE1">
      <w:r>
        <w:lastRenderedPageBreak/>
        <w:t>R</w:t>
      </w:r>
      <w:r w:rsidRPr="00534E51">
        <w:t>elationship between Conceptual, Logical data modelling and Physical implementation.</w:t>
      </w:r>
    </w:p>
    <w:p w14:paraId="0671DEC5" w14:textId="542FDCEF" w:rsidR="004315E4" w:rsidRDefault="007D50F3" w:rsidP="00B21FE1">
      <w:r>
        <w:t>Conceptual Model:</w:t>
      </w:r>
    </w:p>
    <w:p w14:paraId="49AAD6F0" w14:textId="51A375CF" w:rsidR="007D50F3" w:rsidRDefault="007D50F3" w:rsidP="00B21FE1">
      <w:r>
        <w:t xml:space="preserve">A conceptual model is a first </w:t>
      </w:r>
      <w:r w:rsidR="005E44BE">
        <w:t>iteration</w:t>
      </w:r>
      <w:r>
        <w:t xml:space="preserve"> of design at the highest level, which defines what parameters and entities we are working with along with the relationships between the entities</w:t>
      </w:r>
      <w:r w:rsidR="00050A35">
        <w:t>.</w:t>
      </w:r>
    </w:p>
    <w:p w14:paraId="59CAC9EA" w14:textId="73C5251E" w:rsidR="007D50F3" w:rsidRDefault="007D50F3" w:rsidP="00B21FE1">
      <w:r>
        <w:t>Logical Model:</w:t>
      </w:r>
    </w:p>
    <w:p w14:paraId="2D31A4EC" w14:textId="1A886E81" w:rsidR="006638BF" w:rsidRDefault="00411CE5" w:rsidP="00B21FE1">
      <w:r>
        <w:t xml:space="preserve">A logical model is </w:t>
      </w:r>
      <w:r w:rsidR="0008771F">
        <w:t xml:space="preserve">basically the conceptual model except we include more details in the diagram such as cardinality, </w:t>
      </w:r>
      <w:r w:rsidR="00A867ED">
        <w:t xml:space="preserve">fk/pk, datatypes and normalisation/participations. </w:t>
      </w:r>
    </w:p>
    <w:p w14:paraId="720EE70C" w14:textId="4CFBB1B4" w:rsidR="007D50F3" w:rsidRDefault="007D50F3" w:rsidP="00B21FE1">
      <w:r>
        <w:t>Physical Model:</w:t>
      </w:r>
    </w:p>
    <w:p w14:paraId="2966C571" w14:textId="665DC78D" w:rsidR="002C5B45" w:rsidRPr="00B21FE1" w:rsidRDefault="00677492" w:rsidP="00B21FE1">
      <w:r>
        <w:t xml:space="preserve">A physical model is a process of designing the actual database which can be done in programs such as visual paradigm. The physical model is a extension of the logical model which specifies the exact protocols, </w:t>
      </w:r>
      <w:r w:rsidR="0055561B">
        <w:t>systems, entities, attributes, Primary/Foreign Keys and operations</w:t>
      </w:r>
      <w:r w:rsidR="008643C2">
        <w:t xml:space="preserve"> that will be used.</w:t>
      </w:r>
    </w:p>
    <w:p w14:paraId="0CE30402" w14:textId="25E0364F" w:rsidR="00BE3DC0" w:rsidRDefault="001F1719" w:rsidP="001256E7">
      <w:pPr>
        <w:pStyle w:val="Heading1"/>
      </w:pPr>
      <w:bookmarkStart w:id="1" w:name="_Toc194870000"/>
      <w:r>
        <w:t xml:space="preserve">Common components of a entity </w:t>
      </w:r>
      <w:r w:rsidR="001256E7">
        <w:t>Chen</w:t>
      </w:r>
      <w:r>
        <w:t xml:space="preserve"> diagram/ERD:</w:t>
      </w:r>
      <w:bookmarkEnd w:id="1"/>
    </w:p>
    <w:p w14:paraId="5D68BC53" w14:textId="77777777" w:rsidR="009A32CA" w:rsidRPr="009A32CA" w:rsidRDefault="002022D8" w:rsidP="002022D8">
      <w:pPr>
        <w:rPr>
          <w:b/>
          <w:bCs/>
        </w:rPr>
      </w:pPr>
      <w:r w:rsidRPr="009A32CA">
        <w:rPr>
          <w:b/>
          <w:bCs/>
        </w:rPr>
        <w:t xml:space="preserve">An introduction to conceptual modelling using Chen ERDs with a depiction and description of all components of a Chen ERD, include extended components. </w:t>
      </w:r>
    </w:p>
    <w:p w14:paraId="3CE7F298" w14:textId="2F1F4361" w:rsidR="002022D8" w:rsidRPr="009A32CA" w:rsidRDefault="002022D8" w:rsidP="002022D8">
      <w:pPr>
        <w:rPr>
          <w:b/>
          <w:bCs/>
        </w:rPr>
      </w:pPr>
      <w:r w:rsidRPr="009A32CA">
        <w:rPr>
          <w:b/>
          <w:bCs/>
        </w:rPr>
        <w:t>Describe how the fundamental principles of data management are applied through of the extended Chen ERD in enterprise modelling. (10 marks) (LO1, LO4)</w:t>
      </w:r>
    </w:p>
    <w:p w14:paraId="6AE8A812" w14:textId="3EA9F2EC" w:rsidR="00E64924" w:rsidRDefault="00E504AC" w:rsidP="002022D8">
      <w:r>
        <w:t>The conceptual model using a Chen Extended Entity Relationship Diagram</w:t>
      </w:r>
      <w:r w:rsidR="00046DCF">
        <w:t xml:space="preserve"> is a amazing tool that is used by lots of people worldwide, it </w:t>
      </w:r>
      <w:r w:rsidR="009441B3">
        <w:t xml:space="preserve">shows people the high-level operations and relationships of entities in a business </w:t>
      </w:r>
      <w:r w:rsidR="00314421">
        <w:t xml:space="preserve">which can be shown to stakeholders, directors, analysts and managers. </w:t>
      </w:r>
      <w:r w:rsidR="00033245">
        <w:t>This diagram shows the entities, their attributes</w:t>
      </w:r>
      <w:r w:rsidR="00613D1E">
        <w:t xml:space="preserve"> and the relationships between them which also shows cardinality and normalisation</w:t>
      </w:r>
      <w:r w:rsidR="00E64924">
        <w:t xml:space="preserve">. </w:t>
      </w:r>
      <w:r w:rsidR="00E64924">
        <w:br/>
        <w:t xml:space="preserve">The EERD goes further into depth than a normal ERD as it reveals types of entities like </w:t>
      </w:r>
      <w:r w:rsidR="000D3F27">
        <w:t>weak</w:t>
      </w:r>
      <w:r w:rsidR="00E6257A">
        <w:t xml:space="preserve"> and</w:t>
      </w:r>
      <w:r w:rsidR="000D3F27">
        <w:t xml:space="preserve"> </w:t>
      </w:r>
      <w:r w:rsidR="00570512">
        <w:t>associative entities</w:t>
      </w:r>
      <w:r w:rsidR="007747EF">
        <w:t xml:space="preserve">. The Attributes are also more details in this extended version of the diagram as they </w:t>
      </w:r>
      <w:r w:rsidR="00D049FB">
        <w:t xml:space="preserve">can now </w:t>
      </w:r>
      <w:r w:rsidR="007747EF">
        <w:t xml:space="preserve">have </w:t>
      </w:r>
      <w:r w:rsidR="00D049FB">
        <w:t>d</w:t>
      </w:r>
      <w:r w:rsidR="007747EF">
        <w:t>erived</w:t>
      </w:r>
      <w:r w:rsidR="00D049FB">
        <w:t xml:space="preserve"> and composite attributes.</w:t>
      </w:r>
    </w:p>
    <w:p w14:paraId="06FDC11B" w14:textId="409E0F02" w:rsidR="00B7057A" w:rsidRDefault="00275127" w:rsidP="00B7057A">
      <w:r>
        <w:t xml:space="preserve">In enterprise data modelling </w:t>
      </w:r>
      <w:r w:rsidR="00A86C62">
        <w:t>using a Chen EERD means that all persons involved with the company can understand the basic</w:t>
      </w:r>
      <w:r w:rsidR="00210288">
        <w:t xml:space="preserve"> flows and relationships of the enterprise without needing any technical knowledge.</w:t>
      </w:r>
      <w:r w:rsidR="00A126F0">
        <w:t xml:space="preserve"> It provides a more In-Depth version of the ERD doesn’t like </w:t>
      </w:r>
      <w:r w:rsidR="006823D4">
        <w:t>catching errors in data types early before the logical diagram is made</w:t>
      </w:r>
      <w:r w:rsidR="00284064">
        <w:t>, this more in</w:t>
      </w:r>
      <w:r w:rsidR="00233999">
        <w:t>-</w:t>
      </w:r>
      <w:r w:rsidR="00284064">
        <w:t>depth version means that more</w:t>
      </w:r>
      <w:r w:rsidR="00141AEF">
        <w:t xml:space="preserve"> </w:t>
      </w:r>
      <w:r w:rsidR="00284064">
        <w:t>can be reviewed earlier on</w:t>
      </w:r>
      <w:r w:rsidR="00E506A6">
        <w:t>,</w:t>
      </w:r>
      <w:r w:rsidR="00284064">
        <w:t xml:space="preserve"> and all the</w:t>
      </w:r>
      <w:r w:rsidR="008854C0">
        <w:t xml:space="preserve"> entities and the</w:t>
      </w:r>
      <w:r w:rsidR="00141AEF">
        <w:t>re</w:t>
      </w:r>
      <w:r w:rsidR="008854C0">
        <w:t xml:space="preserve"> relationships</w:t>
      </w:r>
      <w:r w:rsidR="00284064">
        <w:t xml:space="preserve"> can be clarified </w:t>
      </w:r>
      <w:r w:rsidR="008854C0">
        <w:t>better</w:t>
      </w:r>
      <w:r w:rsidR="00141AEF">
        <w:t xml:space="preserve"> provided less room for error</w:t>
      </w:r>
      <w:r w:rsidR="00E506A6">
        <w:t xml:space="preserve"> meaning better data consistency and design.</w:t>
      </w:r>
      <w:bookmarkStart w:id="2" w:name="_Toc194870001"/>
    </w:p>
    <w:p w14:paraId="7F305310" w14:textId="5A4BAC14" w:rsidR="00B7057A" w:rsidRPr="00B5641C" w:rsidRDefault="00B7057A" w:rsidP="00B7057A">
      <w:pPr>
        <w:rPr>
          <w:b/>
          <w:bCs/>
        </w:rPr>
      </w:pPr>
      <w:r w:rsidRPr="00B5641C">
        <w:rPr>
          <w:b/>
          <w:bCs/>
        </w:rPr>
        <w:t xml:space="preserve">How </w:t>
      </w:r>
      <w:r w:rsidR="00AB545E" w:rsidRPr="00B5641C">
        <w:rPr>
          <w:b/>
          <w:bCs/>
        </w:rPr>
        <w:t>funda</w:t>
      </w:r>
      <w:r w:rsidR="0018644A" w:rsidRPr="00B5641C">
        <w:rPr>
          <w:b/>
          <w:bCs/>
        </w:rPr>
        <w:t xml:space="preserve">mental </w:t>
      </w:r>
      <w:r w:rsidR="00FA3CE8" w:rsidRPr="00B5641C">
        <w:rPr>
          <w:b/>
          <w:bCs/>
        </w:rPr>
        <w:t xml:space="preserve">principles of </w:t>
      </w:r>
      <w:r w:rsidR="00414DD9" w:rsidRPr="00B5641C">
        <w:rPr>
          <w:b/>
          <w:bCs/>
        </w:rPr>
        <w:t>data management are applied through the EERD</w:t>
      </w:r>
      <w:r w:rsidR="008767D4" w:rsidRPr="00B5641C">
        <w:rPr>
          <w:b/>
          <w:bCs/>
        </w:rPr>
        <w:t xml:space="preserve"> in enterprise modelling:</w:t>
      </w:r>
    </w:p>
    <w:p w14:paraId="1D5B08A0" w14:textId="7C7450B9" w:rsidR="00B7057A" w:rsidRDefault="008767D4" w:rsidP="00B7057A">
      <w:r>
        <w:t xml:space="preserve">The principles like data security, integrity, </w:t>
      </w:r>
      <w:r w:rsidR="000627E9">
        <w:t>conventions</w:t>
      </w:r>
      <w:r w:rsidR="008269DC">
        <w:t xml:space="preserve"> and design directly support enterprising companies through the EERD </w:t>
      </w:r>
      <w:r w:rsidR="006640D1">
        <w:t>by the use of good</w:t>
      </w:r>
      <w:r w:rsidR="002C1A14">
        <w:t xml:space="preserve"> first design iteration. </w:t>
      </w:r>
      <w:r w:rsidR="002618CB">
        <w:t xml:space="preserve">The EERD principles are applied thoroughly though </w:t>
      </w:r>
      <w:r w:rsidR="0025789C">
        <w:t>my EERD, an example of this is naming conventions where “supply company” would be “SupplyCompany”</w:t>
      </w:r>
      <w:r w:rsidR="006B64F3">
        <w:t xml:space="preserve"> and also the relationships should have a one-two word description of what happens in the relationship between the two entities. </w:t>
      </w:r>
      <w:r w:rsidR="002B7914">
        <w:t xml:space="preserve">Data Manage can be shown through the detail and errors found and the review process and update process the </w:t>
      </w:r>
      <w:r w:rsidR="002B7914">
        <w:lastRenderedPageBreak/>
        <w:t xml:space="preserve">diagram has gone through, this can be known as there may not be too many error upon first looking but as you look closer you might notice one. This wouldn’t be the case if </w:t>
      </w:r>
      <w:r w:rsidR="006C03E4">
        <w:t xml:space="preserve">there was bad data management as if you have good processes you would review the flows of data </w:t>
      </w:r>
      <w:r w:rsidR="00EF6928">
        <w:t>and find any new problems that arise. Data roadmap is used</w:t>
      </w:r>
      <w:r w:rsidR="0063347C">
        <w:t xml:space="preserve"> in this diagram as its directly represented, it shows a in-depth look at where data is created and where the data is going to go and end up</w:t>
      </w:r>
      <w:r w:rsidR="002965A5">
        <w:t xml:space="preserve">, and whos going to use and look at such data, the diagram below shows that the subscription can be made </w:t>
      </w:r>
      <w:r w:rsidR="006F571D">
        <w:t xml:space="preserve">on the top right, but that its still represented through the contract and then through the assigned zones that the freds are </w:t>
      </w:r>
      <w:r w:rsidR="00070DB6">
        <w:t>assigned to and their limitations provided through that same subscription.</w:t>
      </w:r>
    </w:p>
    <w:p w14:paraId="32AB2949" w14:textId="446C3A1A" w:rsidR="001F1719" w:rsidRDefault="001F1719" w:rsidP="001256E7">
      <w:pPr>
        <w:pStyle w:val="Heading2"/>
      </w:pPr>
      <w:r>
        <w:t>En</w:t>
      </w:r>
      <w:r w:rsidR="00712E1A">
        <w:t>t</w:t>
      </w:r>
      <w:r>
        <w:t>ities:</w:t>
      </w:r>
      <w:bookmarkEnd w:id="2"/>
    </w:p>
    <w:p w14:paraId="50081D56" w14:textId="6283EAB0" w:rsidR="00900978" w:rsidRDefault="004D5B2D" w:rsidP="00900978">
      <w:r>
        <w:t xml:space="preserve">Strong </w:t>
      </w:r>
      <w:r w:rsidR="00FD613B">
        <w:t>Entity:</w:t>
      </w:r>
    </w:p>
    <w:p w14:paraId="44164647" w14:textId="333327E6" w:rsidR="00256E30" w:rsidRDefault="0029082F" w:rsidP="00900978">
      <w:r>
        <w:t xml:space="preserve">An entity is a thing that is represented in a </w:t>
      </w:r>
      <w:r w:rsidR="0042226F">
        <w:t>system like “service”, “manager” or “</w:t>
      </w:r>
      <w:r w:rsidR="004D5B2D">
        <w:t xml:space="preserve">maintenance”. Has primary </w:t>
      </w:r>
      <w:r w:rsidR="001F1515">
        <w:t>key</w:t>
      </w:r>
    </w:p>
    <w:p w14:paraId="2518968E" w14:textId="47E5B024" w:rsidR="00155432" w:rsidRPr="00900978" w:rsidRDefault="00FD613B" w:rsidP="00900978">
      <w:r>
        <w:t>Weak Entity:</w:t>
      </w:r>
      <w:r w:rsidR="00256E30">
        <w:br/>
        <w:t>is an entity that relies on another entity to exist, so an invoice wouldn’t have existed without t a contract.</w:t>
      </w:r>
    </w:p>
    <w:p w14:paraId="2F0D1A76" w14:textId="06FBD407" w:rsidR="001F1719" w:rsidRDefault="001F1719" w:rsidP="001256E7">
      <w:pPr>
        <w:pStyle w:val="Heading2"/>
      </w:pPr>
      <w:bookmarkStart w:id="3" w:name="_Toc194870002"/>
      <w:r>
        <w:t>Attributes:</w:t>
      </w:r>
      <w:bookmarkEnd w:id="3"/>
    </w:p>
    <w:p w14:paraId="04E8FFD3" w14:textId="23C32A34" w:rsidR="00FD613B" w:rsidRDefault="00FD613B" w:rsidP="00FD613B">
      <w:r>
        <w:t>Attributes:</w:t>
      </w:r>
    </w:p>
    <w:p w14:paraId="181D0B41" w14:textId="32D6DE43" w:rsidR="00E907EA" w:rsidRDefault="00E907EA" w:rsidP="00FD613B">
      <w:r>
        <w:t>Attributes are a property of an entity</w:t>
      </w:r>
      <w:r w:rsidR="001E0CA4">
        <w:t>.</w:t>
      </w:r>
    </w:p>
    <w:p w14:paraId="68507D7E" w14:textId="58FE76CF" w:rsidR="00AA1593" w:rsidRDefault="00AA1593" w:rsidP="00FD613B">
      <w:r>
        <w:t>Key Attributes:</w:t>
      </w:r>
    </w:p>
    <w:p w14:paraId="08345CF1" w14:textId="7C9BE14B" w:rsidR="001E0CA4" w:rsidRDefault="001E0CA4" w:rsidP="00FD613B">
      <w:r>
        <w:t>A key attribute is a key property that can be used as an identifier.</w:t>
      </w:r>
    </w:p>
    <w:p w14:paraId="25FE7E13" w14:textId="6C29F3E1" w:rsidR="009449CE" w:rsidRDefault="009449CE" w:rsidP="00FD613B">
      <w:r>
        <w:t>Derived Attributes:</w:t>
      </w:r>
    </w:p>
    <w:p w14:paraId="29C3232B" w14:textId="530BB8F4" w:rsidR="001F5953" w:rsidRDefault="00BD43B6" w:rsidP="00FD613B">
      <w:r>
        <w:t>Is an attribute that is made from another attribute in the same entity</w:t>
      </w:r>
      <w:r w:rsidR="00184829">
        <w:t xml:space="preserve"> eg age from date of birth.</w:t>
      </w:r>
    </w:p>
    <w:p w14:paraId="0A1BE75B" w14:textId="19FC3F8E" w:rsidR="00A00D13" w:rsidRDefault="00A00D13" w:rsidP="00FD613B">
      <w:r>
        <w:t>Multi-valued Attributes:</w:t>
      </w:r>
      <w:r w:rsidR="00EF5477">
        <w:t xml:space="preserve"> </w:t>
      </w:r>
    </w:p>
    <w:p w14:paraId="78A8AE83" w14:textId="5F32B2EE" w:rsidR="00184829" w:rsidRDefault="00EF5477" w:rsidP="00FD613B">
      <w:r>
        <w:t xml:space="preserve">Is a attribute that can store multiple </w:t>
      </w:r>
      <w:r w:rsidR="00235343">
        <w:t>values, EG if someone has two email addresses or two phone numbers they wish to store, that is what this attribute type can do.</w:t>
      </w:r>
      <w:r w:rsidR="00235343">
        <w:fldChar w:fldCharType="begin"/>
      </w:r>
      <w:r w:rsidR="00235343">
        <w:instrText xml:space="preserve"> ADDIN ZOTERO_ITEM CSL_CITATION {"citationID":"YkSFXvwU","properties":{"formattedCitation":"({\\i{}Multivalued Attribute - an Overview | ScienceDirect Topics}, n.d.)","plainCitation":"(Multivalued Attribute - an Overview | ScienceDirect Topics, n.d.)","noteIndex":0},"citationItems":[{"id":100,"uris":["http://zotero.org/users/local/bx1haUD0/items/Z8YWGLU5"],"itemData":{"id":100,"type":"webpage","title":"Multivalued Attribute - an overview | ScienceDirect Topics","URL":"https://www.sciencedirect.com/topics/computer-science/multivalued-attribute","accessed":{"date-parts":[["2025",4,8]]}}}],"schema":"https://github.com/citation-style-language/schema/raw/master/csl-citation.json"} </w:instrText>
      </w:r>
      <w:r w:rsidR="00235343">
        <w:fldChar w:fldCharType="separate"/>
      </w:r>
      <w:r w:rsidR="00235343" w:rsidRPr="00235343">
        <w:rPr>
          <w:rFonts w:ascii="Aptos" w:hAnsi="Aptos" w:cs="Times New Roman"/>
          <w:kern w:val="0"/>
        </w:rPr>
        <w:t>(</w:t>
      </w:r>
      <w:r w:rsidR="00235343" w:rsidRPr="00235343">
        <w:rPr>
          <w:rFonts w:ascii="Aptos" w:hAnsi="Aptos" w:cs="Times New Roman"/>
          <w:i/>
          <w:iCs/>
          <w:kern w:val="0"/>
        </w:rPr>
        <w:t>Multivalued Attribute - an Overview | ScienceDirect Topics</w:t>
      </w:r>
      <w:r w:rsidR="00235343" w:rsidRPr="00235343">
        <w:rPr>
          <w:rFonts w:ascii="Aptos" w:hAnsi="Aptos" w:cs="Times New Roman"/>
          <w:kern w:val="0"/>
        </w:rPr>
        <w:t>, n.d.)</w:t>
      </w:r>
      <w:r w:rsidR="00235343">
        <w:fldChar w:fldCharType="end"/>
      </w:r>
    </w:p>
    <w:p w14:paraId="2B4BF2CB" w14:textId="4DF1F0CF" w:rsidR="00FD613B" w:rsidRDefault="00FD613B" w:rsidP="00FD613B">
      <w:r>
        <w:t>Composite Attributes:</w:t>
      </w:r>
    </w:p>
    <w:p w14:paraId="4672126E" w14:textId="6A588EF1" w:rsidR="005F0FE2" w:rsidRPr="00FD613B" w:rsidRDefault="005F0FE2" w:rsidP="00FD613B">
      <w:r>
        <w:t>Can be broken into smaller pieces eg, address can have multiple sub</w:t>
      </w:r>
      <w:r w:rsidR="00E907EA">
        <w:t xml:space="preserve"> attributes that make it up like street, house number and postal code.</w:t>
      </w:r>
    </w:p>
    <w:p w14:paraId="0E36D511" w14:textId="29B7F127" w:rsidR="001F1719" w:rsidRDefault="001F1719" w:rsidP="001256E7">
      <w:pPr>
        <w:pStyle w:val="Heading2"/>
      </w:pPr>
      <w:bookmarkStart w:id="4" w:name="_Toc194870003"/>
      <w:r>
        <w:t>Relationships:</w:t>
      </w:r>
      <w:bookmarkEnd w:id="4"/>
    </w:p>
    <w:p w14:paraId="0A28A7C1" w14:textId="0ABA3849" w:rsidR="004C6041" w:rsidRDefault="00FC7A9C" w:rsidP="007670B7">
      <w:r>
        <w:t>Cardinality:</w:t>
      </w:r>
    </w:p>
    <w:p w14:paraId="2771B5D1" w14:textId="71725E0A" w:rsidR="00FC7A9C" w:rsidRDefault="00FC7A9C" w:rsidP="007670B7">
      <w:r>
        <w:t>We have One to One, One to Many, Many to One, Many to Many</w:t>
      </w:r>
      <w:r w:rsidR="00E073AB">
        <w:t>.</w:t>
      </w:r>
    </w:p>
    <w:p w14:paraId="3A12795A" w14:textId="74759C9B" w:rsidR="00E073AB" w:rsidRDefault="00E073AB" w:rsidP="007670B7">
      <w:r>
        <w:t>Participation:</w:t>
      </w:r>
      <w:r>
        <w:br/>
        <w:t>Full(required) or Partial(optional)</w:t>
      </w:r>
    </w:p>
    <w:p w14:paraId="002B4308" w14:textId="59A651CF" w:rsidR="007741CF" w:rsidRDefault="007741CF" w:rsidP="007670B7">
      <w:r>
        <w:t>Generalization/Specifications:</w:t>
      </w:r>
    </w:p>
    <w:p w14:paraId="762D46BE" w14:textId="3D382642" w:rsidR="004C6041" w:rsidRDefault="00F239B6" w:rsidP="007670B7">
      <w:r>
        <w:lastRenderedPageBreak/>
        <w:t>This can be represented by the person entity and how it is the superclass and then director and employee entities inherit attributes from It, and then from that salesman and engineer and executive administrator also inherit directly from employee.</w:t>
      </w:r>
    </w:p>
    <w:p w14:paraId="6FB53F7C" w14:textId="609A56BE" w:rsidR="00A0135D" w:rsidRDefault="00A0135D" w:rsidP="007670B7">
      <w:r w:rsidRPr="00A0135D">
        <w:t>Weak Entities and their identifying relationships are described</w:t>
      </w:r>
      <w:r>
        <w:t>:</w:t>
      </w:r>
    </w:p>
    <w:p w14:paraId="12302721" w14:textId="79EC8C3C" w:rsidR="00A0135D" w:rsidRDefault="002F2304" w:rsidP="007670B7">
      <w:r>
        <w:t xml:space="preserve">A Weak Entity is an entity which cannot be </w:t>
      </w:r>
      <w:r w:rsidR="003515BB">
        <w:t xml:space="preserve">identified by its attributes, this means that </w:t>
      </w:r>
      <w:r w:rsidR="00436262">
        <w:t>it will require a foreign key/s to identify what its related to.</w:t>
      </w:r>
      <w:r w:rsidR="00AE090D">
        <w:fldChar w:fldCharType="begin"/>
      </w:r>
      <w:r w:rsidR="00AE090D">
        <w:instrText xml:space="preserve"> ADDIN ZOTERO_ITEM CSL_CITATION {"citationID":"9vYgODaI","properties":{"formattedCitation":"(\\uc0\\u8216{}Weak Entity\\uc0\\u8217{}, 2024)","plainCitation":"(‘Weak Entity’, 2024)","noteIndex":0},"citationItems":[{"id":102,"uris":["http://zotero.org/users/local/bx1haUD0/items/PK2TQZNY"],"itemData":{"id":102,"type":"entry-encyclopedia","abstract":"In a relational database, a  weak entity is an entity that cannot be uniquely identified by its attributes alone; therefore, it must use a foreign key in conjunction with its attributes to create a primary key. The foreign key is typically a primary key of an entity it is related to.\nThe foreign key is an attribute of the identifying (or owner, parent, or dominant) entity set. Each element in the weak entity set must have a relationship with exactly one element in the owner entity set, and therefore, the relationship cannot be a many-to-many relationship.\nTwo entities can be associated without either being classified as weak, even if one depends on the other, as long as each has its own unique attribute. For instance, a person entity can be linked to a car without one of them being considered as weak entity.\nIn entity relationship diagrams (ER diagrams), a weak entity set is indicated by a bold (or double-lined) rectangle (the entity) connected by a bold (or double-lined) type arrow to a bold (or double-lined) diamond (the relationship). This type of relationship is called an identifying relationship and in IDEF1X notation it is represented by an oval entity rather than a square entity for base tables. An identifying relationship is one where the primary key is populated to the child weak entity as a primary key in that entity. \nIn general (though not necessarily) a weak entity does not have any items in its primary key other than its inherited primary key and a sequence number. There are two types of weak entities: associative entities and subtype entities. The latter represents a crucial type of normalization, where the super-type entity inherits its attributes to subtype entities based on the value of the discriminator.\nIn IDEF1X, a government standard for capturing requirements, possible sub-type relationships are:\n\nComplete subtype relationship, when all categories are known.\nIncomplete subtype relationship, when all categories may not be known.\nA classic example of a weak entity without a sub-type relationship would be the \"header/detail' records in many real world situations such as claims, orders and invoices, where the header captures information common across all forms and the detail captures information specific to individual items.\nThe standard example of a complete subtype relationship is the party entity. Given the discriminator PARTY TYPE (which could be individual, partnership, C Corporation, Sub Chapter S Association, Association, Governmental Unit, Quasi-governmental agency) the two subtype entities are PERSON, which contains individual-specific information such as first and last name and date of birth, and ORGANIZATION, which would contain such attributes as the legal name, and organizational hierarchies such as cost centers.\nWhen sub-type relationships are rendered in a database, the super-type becomes what is referred to as a base table. The sub-types are considered derived tables, which correspond to weak entities. Referential integrity is enforced via cascading updates and deletes.","container-title":"Wikipedia","language":"en","license":"Creative Commons Attribution-ShareAlike License","note":"Page Version ID: 1221372225","source":"Wikipedia","title":"Weak entity","URL":"https://en.wikipedia.org/w/index.php?title=Weak_entity&amp;oldid=1221372225","accessed":{"date-parts":[["2025",4,8]]},"issued":{"date-parts":[["2024",4,29]]}}}],"schema":"https://github.com/citation-style-language/schema/raw/master/csl-citation.json"} </w:instrText>
      </w:r>
      <w:r w:rsidR="00AE090D">
        <w:fldChar w:fldCharType="separate"/>
      </w:r>
      <w:r w:rsidR="00AE090D" w:rsidRPr="00AE090D">
        <w:rPr>
          <w:rFonts w:ascii="Aptos" w:hAnsi="Aptos" w:cs="Times New Roman"/>
          <w:kern w:val="0"/>
        </w:rPr>
        <w:t>(‘Weak Entity’, 2024)</w:t>
      </w:r>
      <w:r w:rsidR="00AE090D">
        <w:fldChar w:fldCharType="end"/>
      </w:r>
      <w:r w:rsidR="00EB278C">
        <w:br/>
      </w:r>
      <w:r w:rsidR="00EB278C">
        <w:br/>
        <w:t>To identify a weak entity, check if it has a primary key, if it doesn’t then the next fact to check is if it has foreign keys</w:t>
      </w:r>
      <w:r w:rsidR="00FB4619">
        <w:t xml:space="preserve"> if it does that’s good.</w:t>
      </w:r>
    </w:p>
    <w:p w14:paraId="6569F1CF" w14:textId="56F0150C" w:rsidR="00D30C5E" w:rsidRPr="007670B7" w:rsidRDefault="00D30C5E" w:rsidP="007670B7">
      <w:r>
        <w:t xml:space="preserve">A weak </w:t>
      </w:r>
      <w:r w:rsidR="00233435">
        <w:t xml:space="preserve">Entity is commonly used to join two different entities, </w:t>
      </w:r>
      <w:r w:rsidR="00312926">
        <w:t>like contract to a customer, there is a invoice, and a subscription</w:t>
      </w:r>
      <w:r w:rsidR="00152646">
        <w:t xml:space="preserve">. In our scenario, when a subscription is bought then a contract is made, and then an invoice is made off of the </w:t>
      </w:r>
      <w:r w:rsidR="00097D30">
        <w:t>contract. But without a contract the invoice wont have any way to identify itself to its customer</w:t>
      </w:r>
      <w:r w:rsidR="00B25217">
        <w:t xml:space="preserve"> as it was connected through the customer foreign key in contract</w:t>
      </w:r>
      <w:r w:rsidR="00AD5273">
        <w:t>, so this makes it a weak entity.</w:t>
      </w:r>
    </w:p>
    <w:p w14:paraId="169961CD" w14:textId="77777777" w:rsidR="00712E1A" w:rsidRDefault="00102EB9" w:rsidP="00AA40B8">
      <w:pPr>
        <w:pStyle w:val="Heading1"/>
        <w:rPr>
          <w:noProof/>
        </w:rPr>
      </w:pPr>
      <w:bookmarkStart w:id="5" w:name="_Toc194870005"/>
      <w:r>
        <w:t>Chen conceptual Entity relationship model:</w:t>
      </w:r>
      <w:bookmarkEnd w:id="5"/>
      <w:r w:rsidR="00712E1A" w:rsidRPr="00712E1A">
        <w:rPr>
          <w:noProof/>
        </w:rPr>
        <w:t xml:space="preserve"> </w:t>
      </w:r>
    </w:p>
    <w:p w14:paraId="38D08EBA" w14:textId="10C7E072" w:rsidR="00102EB9" w:rsidRDefault="00B86329">
      <w:r>
        <w:rPr>
          <w:noProof/>
        </w:rPr>
        <w:drawing>
          <wp:inline distT="0" distB="0" distL="0" distR="0" wp14:anchorId="290903EA" wp14:editId="5EFA2B96">
            <wp:extent cx="5725795" cy="3067050"/>
            <wp:effectExtent l="0" t="0" r="8255" b="0"/>
            <wp:docPr id="235739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5795" cy="3067050"/>
                    </a:xfrm>
                    <a:prstGeom prst="rect">
                      <a:avLst/>
                    </a:prstGeom>
                    <a:noFill/>
                    <a:ln>
                      <a:noFill/>
                    </a:ln>
                  </pic:spPr>
                </pic:pic>
              </a:graphicData>
            </a:graphic>
          </wp:inline>
        </w:drawing>
      </w:r>
    </w:p>
    <w:p w14:paraId="3F2B02A0" w14:textId="524F2A79" w:rsidR="0053553E" w:rsidRDefault="00712E1A" w:rsidP="00AA40B8">
      <w:pPr>
        <w:pStyle w:val="Heading2"/>
      </w:pPr>
      <w:bookmarkStart w:id="6" w:name="_Toc194870006"/>
      <w:r>
        <w:t>Reasoning and purpose of all parts of the model:</w:t>
      </w:r>
      <w:bookmarkEnd w:id="6"/>
    </w:p>
    <w:p w14:paraId="7565BD76" w14:textId="5E2A1282" w:rsidR="00644429" w:rsidRDefault="009E4584" w:rsidP="00644429">
      <w:pPr>
        <w:pStyle w:val="ListParagraph"/>
        <w:numPr>
          <w:ilvl w:val="0"/>
          <w:numId w:val="1"/>
        </w:numPr>
      </w:pPr>
      <w:r>
        <w:t>Many</w:t>
      </w:r>
      <w:r w:rsidR="00002EEE">
        <w:t xml:space="preserve"> </w:t>
      </w:r>
      <w:r w:rsidR="00644429">
        <w:t>Maintainer</w:t>
      </w:r>
      <w:r>
        <w:t>s</w:t>
      </w:r>
      <w:r w:rsidR="00644429">
        <w:t xml:space="preserve"> is employed by 1 maintainer company</w:t>
      </w:r>
      <w:r w:rsidR="009230BF">
        <w:t>. Relationship is forced as the maintainer needs have a company to hire them.</w:t>
      </w:r>
    </w:p>
    <w:p w14:paraId="38B1DC0B" w14:textId="21BD9B29" w:rsidR="009230BF" w:rsidRDefault="009230BF" w:rsidP="00644429">
      <w:pPr>
        <w:pStyle w:val="ListParagraph"/>
        <w:numPr>
          <w:ilvl w:val="0"/>
          <w:numId w:val="1"/>
        </w:numPr>
      </w:pPr>
      <w:r>
        <w:t>Maintenance</w:t>
      </w:r>
      <w:r w:rsidR="00623259">
        <w:t xml:space="preserve"> forced Many to 1 relationship with maintainer because a maintainer may not have done any maintenance yet but all maintenance needs a maintainer.</w:t>
      </w:r>
    </w:p>
    <w:p w14:paraId="603960AB" w14:textId="5FCB4EB1" w:rsidR="00623259" w:rsidRDefault="00623259" w:rsidP="00644429">
      <w:pPr>
        <w:pStyle w:val="ListParagraph"/>
        <w:numPr>
          <w:ilvl w:val="0"/>
          <w:numId w:val="1"/>
        </w:numPr>
      </w:pPr>
      <w:r>
        <w:t xml:space="preserve">1 Maintenance forced </w:t>
      </w:r>
      <w:r w:rsidR="00CE79AE">
        <w:t xml:space="preserve">weak </w:t>
      </w:r>
      <w:r>
        <w:t xml:space="preserve">relationship with 1 maintenance record, this is because </w:t>
      </w:r>
      <w:r w:rsidR="00CE79AE">
        <w:t>a maintenance record relies on the maintenance to exist so its forced, and for each maintenance record needs a maintenance and</w:t>
      </w:r>
      <w:r w:rsidR="00F244CA">
        <w:t xml:space="preserve"> vice-versa.</w:t>
      </w:r>
    </w:p>
    <w:p w14:paraId="53ADBF8A" w14:textId="71829E2C" w:rsidR="00F244CA" w:rsidRDefault="00035875" w:rsidP="00644429">
      <w:pPr>
        <w:pStyle w:val="ListParagraph"/>
        <w:numPr>
          <w:ilvl w:val="0"/>
          <w:numId w:val="1"/>
        </w:numPr>
      </w:pPr>
      <w:r>
        <w:t xml:space="preserve">Maintenance doesn’t need to use any parts but parts need to be used by maintenance and parts wouldn’t exist if there were no freds </w:t>
      </w:r>
      <w:r w:rsidR="0034174F">
        <w:t xml:space="preserve">to fix </w:t>
      </w:r>
      <w:r>
        <w:t xml:space="preserve">so  </w:t>
      </w:r>
      <w:r w:rsidR="0034174F">
        <w:t>it is a weak entity.</w:t>
      </w:r>
    </w:p>
    <w:p w14:paraId="4624F528" w14:textId="597D5688" w:rsidR="0034174F" w:rsidRDefault="0034174F" w:rsidP="00644429">
      <w:pPr>
        <w:pStyle w:val="ListParagraph"/>
        <w:numPr>
          <w:ilvl w:val="0"/>
          <w:numId w:val="1"/>
        </w:numPr>
      </w:pPr>
      <w:r>
        <w:lastRenderedPageBreak/>
        <w:t>All parts need to be supplied by a supplier but not all suppliers need to supply parts. Many to many as many companies can supply many parts.</w:t>
      </w:r>
    </w:p>
    <w:p w14:paraId="5D01BE57" w14:textId="6AD1F591" w:rsidR="0034174F" w:rsidRDefault="0034174F" w:rsidP="00644429">
      <w:pPr>
        <w:pStyle w:val="ListParagraph"/>
        <w:numPr>
          <w:ilvl w:val="0"/>
          <w:numId w:val="1"/>
        </w:numPr>
      </w:pPr>
      <w:r>
        <w:t xml:space="preserve">Maintenance maintains a </w:t>
      </w:r>
      <w:r w:rsidR="00884F09">
        <w:t>FRED</w:t>
      </w:r>
      <w:r>
        <w:t xml:space="preserve"> is a forced relationship where the fred doesn’t always need </w:t>
      </w:r>
      <w:r w:rsidR="00884F09">
        <w:t>maintenance,</w:t>
      </w:r>
      <w:r>
        <w:t xml:space="preserve"> but the maintenance always needs to be assigned to a FRED</w:t>
      </w:r>
      <w:r w:rsidR="00470E48">
        <w:t>. Many maintenances can be done on many FREDs as they can receive more than 1.</w:t>
      </w:r>
    </w:p>
    <w:p w14:paraId="6D3AE309" w14:textId="644611E6" w:rsidR="00470E48" w:rsidRDefault="00246D2C" w:rsidP="00644429">
      <w:pPr>
        <w:pStyle w:val="ListParagraph"/>
        <w:numPr>
          <w:ilvl w:val="0"/>
          <w:numId w:val="1"/>
        </w:numPr>
      </w:pPr>
      <w:r>
        <w:t xml:space="preserve">FREDs are designed and built by the engineers, </w:t>
      </w:r>
      <w:r w:rsidR="00173509">
        <w:t xml:space="preserve">Many </w:t>
      </w:r>
      <w:r>
        <w:t>FRED</w:t>
      </w:r>
      <w:r w:rsidR="00173509">
        <w:t>s</w:t>
      </w:r>
      <w:r>
        <w:t xml:space="preserve"> </w:t>
      </w:r>
      <w:r w:rsidR="00173509">
        <w:t>can be</w:t>
      </w:r>
      <w:r>
        <w:t xml:space="preserve"> built by </w:t>
      </w:r>
      <w:r w:rsidR="00173509">
        <w:t>1 Engineer (we will assume that 1 engineer can make a FRED by himself)</w:t>
      </w:r>
      <w:r w:rsidR="00613AAC">
        <w:t xml:space="preserve"> A FRED must be made by a engineer but a engineer doesn’t have to make FREDs as they may have not </w:t>
      </w:r>
      <w:r w:rsidR="00064FCA">
        <w:t>made one yet.</w:t>
      </w:r>
    </w:p>
    <w:p w14:paraId="2B29BD95" w14:textId="318A8740" w:rsidR="00064FCA" w:rsidRDefault="000C4F08" w:rsidP="00644429">
      <w:pPr>
        <w:pStyle w:val="ListParagraph"/>
        <w:numPr>
          <w:ilvl w:val="0"/>
          <w:numId w:val="1"/>
        </w:numPr>
      </w:pPr>
      <w:r>
        <w:t xml:space="preserve">1 FRED doesn’t need to upload 0..* data to the database, as it may not have done any work yet. </w:t>
      </w:r>
      <w:r w:rsidR="00CC587E">
        <w:t>However,</w:t>
      </w:r>
      <w:r>
        <w:t xml:space="preserve"> all data must come from a fred so that relationship is forced.</w:t>
      </w:r>
    </w:p>
    <w:p w14:paraId="53C47C02" w14:textId="387ADB54" w:rsidR="000C4F08" w:rsidRDefault="000C4F08" w:rsidP="00644429">
      <w:pPr>
        <w:pStyle w:val="ListParagraph"/>
        <w:numPr>
          <w:ilvl w:val="0"/>
          <w:numId w:val="1"/>
        </w:numPr>
      </w:pPr>
      <w:r>
        <w:t xml:space="preserve">1 </w:t>
      </w:r>
      <w:r w:rsidR="00501275">
        <w:t>P</w:t>
      </w:r>
      <w:r>
        <w:t xml:space="preserve">arkwork database </w:t>
      </w:r>
      <w:r w:rsidR="00264FC2">
        <w:t xml:space="preserve">has data on </w:t>
      </w:r>
      <w:r w:rsidR="008253FE">
        <w:t xml:space="preserve">0 to </w:t>
      </w:r>
      <w:r w:rsidR="00264FC2">
        <w:t>many zones</w:t>
      </w:r>
      <w:r w:rsidR="008253FE">
        <w:t>.</w:t>
      </w:r>
    </w:p>
    <w:p w14:paraId="7BFC90CD" w14:textId="107B6B3C" w:rsidR="00E973FC" w:rsidRDefault="007F1A3E" w:rsidP="00644429">
      <w:pPr>
        <w:pStyle w:val="ListParagraph"/>
        <w:numPr>
          <w:ilvl w:val="0"/>
          <w:numId w:val="1"/>
        </w:numPr>
      </w:pPr>
      <w:r>
        <w:t>0 to Many FREDs can select 0 to Many services to do</w:t>
      </w:r>
      <w:r w:rsidR="00B16516">
        <w:t>. The services must be done by a drone so it’s a forced relationship</w:t>
      </w:r>
      <w:r w:rsidR="00CC587E">
        <w:t xml:space="preserve"> and it relies on the </w:t>
      </w:r>
      <w:r w:rsidR="009C03A6">
        <w:t>FRED</w:t>
      </w:r>
      <w:r w:rsidR="00CC587E">
        <w:t xml:space="preserve"> for </w:t>
      </w:r>
      <w:r w:rsidR="009C03A6">
        <w:t>its existence so service is a weak entity as well.</w:t>
      </w:r>
    </w:p>
    <w:p w14:paraId="1098B2D9" w14:textId="5B722085" w:rsidR="009C03A6" w:rsidRDefault="009C03A6" w:rsidP="00644429">
      <w:pPr>
        <w:pStyle w:val="ListParagraph"/>
        <w:numPr>
          <w:ilvl w:val="0"/>
          <w:numId w:val="1"/>
        </w:numPr>
      </w:pPr>
      <w:r>
        <w:t>0..* services can be given to 0..* zones, this is because not all zones need service</w:t>
      </w:r>
      <w:r w:rsidR="00E14840">
        <w:t>s. All services require a zone which is why its forced</w:t>
      </w:r>
      <w:r w:rsidR="00483ED3">
        <w:t>.</w:t>
      </w:r>
    </w:p>
    <w:p w14:paraId="4578AF14" w14:textId="00A7B880" w:rsidR="00483ED3" w:rsidRDefault="0026189B" w:rsidP="00644429">
      <w:pPr>
        <w:pStyle w:val="ListParagraph"/>
        <w:numPr>
          <w:ilvl w:val="0"/>
          <w:numId w:val="1"/>
        </w:numPr>
      </w:pPr>
      <w:r>
        <w:t>Many zones can exists in 1 region</w:t>
      </w:r>
      <w:r w:rsidR="007B79AA">
        <w:t>. Zones need a region and regions don’t need to have zones so the zone side relationship is forced.</w:t>
      </w:r>
    </w:p>
    <w:p w14:paraId="50A032E3" w14:textId="6032E1AA" w:rsidR="007B79AA" w:rsidRDefault="0004105E" w:rsidP="00644429">
      <w:pPr>
        <w:pStyle w:val="ListParagraph"/>
        <w:numPr>
          <w:ilvl w:val="0"/>
          <w:numId w:val="1"/>
        </w:numPr>
      </w:pPr>
      <w:r>
        <w:t xml:space="preserve">A contract needs to be assigned to a region so its forced, </w:t>
      </w:r>
      <w:r w:rsidR="002E0A7D">
        <w:t>1 contract can have many regions assigned to it.</w:t>
      </w:r>
      <w:r w:rsidR="003545CF">
        <w:t xml:space="preserve"> </w:t>
      </w:r>
    </w:p>
    <w:p w14:paraId="200428A9" w14:textId="74D61311" w:rsidR="003545CF" w:rsidRDefault="00AA687A" w:rsidP="00644429">
      <w:pPr>
        <w:pStyle w:val="ListParagraph"/>
        <w:numPr>
          <w:ilvl w:val="0"/>
          <w:numId w:val="1"/>
        </w:numPr>
      </w:pPr>
      <w:r>
        <w:t xml:space="preserve">1 </w:t>
      </w:r>
      <w:r w:rsidR="003545CF">
        <w:t xml:space="preserve">contract generates </w:t>
      </w:r>
      <w:r>
        <w:t>1</w:t>
      </w:r>
      <w:r w:rsidR="003545CF">
        <w:t xml:space="preserve"> invoice, an invoice can’t exist without a </w:t>
      </w:r>
      <w:r w:rsidR="007E69D6">
        <w:t>contract,</w:t>
      </w:r>
      <w:r w:rsidR="003545CF">
        <w:t xml:space="preserve"> so invoice is a weak entity</w:t>
      </w:r>
      <w:r>
        <w:t xml:space="preserve">. </w:t>
      </w:r>
      <w:r w:rsidR="00624153">
        <w:t xml:space="preserve">Both relationships are forced as </w:t>
      </w:r>
      <w:r w:rsidR="006D1376">
        <w:t>an invoice needs to be produced by a contract and a contract needs to produce a invoice.</w:t>
      </w:r>
    </w:p>
    <w:p w14:paraId="31469D33" w14:textId="197BCCEB" w:rsidR="006D1376" w:rsidRDefault="0087561F" w:rsidP="00644429">
      <w:pPr>
        <w:pStyle w:val="ListParagraph"/>
        <w:numPr>
          <w:ilvl w:val="0"/>
          <w:numId w:val="1"/>
        </w:numPr>
      </w:pPr>
      <w:r>
        <w:t>1 to Many</w:t>
      </w:r>
      <w:r w:rsidR="006D1376">
        <w:t xml:space="preserve"> invoice</w:t>
      </w:r>
      <w:r>
        <w:t>s</w:t>
      </w:r>
      <w:r w:rsidR="006D1376">
        <w:t xml:space="preserve"> </w:t>
      </w:r>
      <w:r>
        <w:t>can</w:t>
      </w:r>
      <w:r w:rsidR="006D1376">
        <w:t xml:space="preserve"> be assigned to 1 customer</w:t>
      </w:r>
      <w:r w:rsidR="001B72D2">
        <w:t xml:space="preserve"> making it a forced relationship</w:t>
      </w:r>
      <w:r w:rsidR="00FD2BE0">
        <w:t xml:space="preserve"> as the minimum is one</w:t>
      </w:r>
      <w:r w:rsidR="001B72D2">
        <w:t xml:space="preserve">. Also an invoice cant exist without a customer so also </w:t>
      </w:r>
      <w:r w:rsidR="005572AA">
        <w:t>confirming it’s a weak entity.</w:t>
      </w:r>
    </w:p>
    <w:p w14:paraId="1D0DF31D" w14:textId="65EF4F57" w:rsidR="005572AA" w:rsidRDefault="00463AE1" w:rsidP="00644429">
      <w:pPr>
        <w:pStyle w:val="ListParagraph"/>
        <w:numPr>
          <w:ilvl w:val="0"/>
          <w:numId w:val="1"/>
        </w:numPr>
      </w:pPr>
      <w:r>
        <w:t>1 customer can buy 1 subscription, a subscription needs to be assigned to a customer so it</w:t>
      </w:r>
      <w:r w:rsidR="00077F64">
        <w:t>’</w:t>
      </w:r>
      <w:r>
        <w:t>s</w:t>
      </w:r>
      <w:r w:rsidR="00077F64">
        <w:t xml:space="preserve"> a</w:t>
      </w:r>
      <w:r>
        <w:t xml:space="preserve"> forced</w:t>
      </w:r>
      <w:r w:rsidR="00077F64">
        <w:t xml:space="preserve"> relationship</w:t>
      </w:r>
      <w:r>
        <w:t xml:space="preserve">. </w:t>
      </w:r>
    </w:p>
    <w:p w14:paraId="314B8AFE" w14:textId="09950408" w:rsidR="0049622A" w:rsidRDefault="00C57939" w:rsidP="00644429">
      <w:pPr>
        <w:pStyle w:val="ListParagraph"/>
        <w:numPr>
          <w:ilvl w:val="0"/>
          <w:numId w:val="1"/>
        </w:numPr>
      </w:pPr>
      <w:r>
        <w:t xml:space="preserve">0 to Many Directors can hire </w:t>
      </w:r>
      <w:r w:rsidR="009F1929">
        <w:t>0</w:t>
      </w:r>
      <w:r>
        <w:t xml:space="preserve"> to Many, meaning not all directors need to hire</w:t>
      </w:r>
      <w:r w:rsidR="009F1929">
        <w:t xml:space="preserve"> someone and a director that is hiring doesn’t have to hire </w:t>
      </w:r>
      <w:r w:rsidR="00627B16">
        <w:t>1. An Executive administrator needs to be hired by a director so it’s a forced relationship.</w:t>
      </w:r>
    </w:p>
    <w:p w14:paraId="41860DC9" w14:textId="7FDBFBF3" w:rsidR="00C26057" w:rsidRDefault="00C26057" w:rsidP="00644429">
      <w:pPr>
        <w:pStyle w:val="ListParagraph"/>
        <w:numPr>
          <w:ilvl w:val="0"/>
          <w:numId w:val="1"/>
        </w:numPr>
      </w:pPr>
      <w:r>
        <w:t>An 0..* executive Administrator hires 0..* Employees</w:t>
      </w:r>
      <w:r w:rsidR="00E3784A">
        <w:t>. This means that not all admins need to hire an employee</w:t>
      </w:r>
      <w:r w:rsidR="009B64AF">
        <w:t xml:space="preserve"> and an employee needs to be hired so that’s a forced relationship.</w:t>
      </w:r>
    </w:p>
    <w:p w14:paraId="292013A2" w14:textId="4D2C4381" w:rsidR="004D72DB" w:rsidRDefault="002E06D1" w:rsidP="00644429">
      <w:pPr>
        <w:pStyle w:val="ListParagraph"/>
        <w:numPr>
          <w:ilvl w:val="0"/>
          <w:numId w:val="1"/>
        </w:numPr>
      </w:pPr>
      <w:r>
        <w:t xml:space="preserve">An employee can </w:t>
      </w:r>
      <w:r w:rsidR="006E01E5">
        <w:t>either be a salesman or an engineer</w:t>
      </w:r>
      <w:r w:rsidR="00177E80">
        <w:t xml:space="preserve"> shown by the disjoint symbol “D” which makes an employee be one or the other and not both</w:t>
      </w:r>
      <w:r w:rsidR="007F4E24">
        <w:t>. An engineer and salesman is a employee which explains the ‘U’</w:t>
      </w:r>
      <w:r w:rsidR="00177E80">
        <w:t xml:space="preserve"> aka subset</w:t>
      </w:r>
      <w:r w:rsidR="007F4E24">
        <w:t xml:space="preserve"> symbol</w:t>
      </w:r>
      <w:r w:rsidR="00177E80">
        <w:t>.</w:t>
      </w:r>
    </w:p>
    <w:p w14:paraId="779FECB0" w14:textId="018C9E1D" w:rsidR="00675211" w:rsidRDefault="00C30AD0" w:rsidP="00644429">
      <w:pPr>
        <w:pStyle w:val="ListParagraph"/>
        <w:numPr>
          <w:ilvl w:val="0"/>
          <w:numId w:val="1"/>
        </w:numPr>
      </w:pPr>
      <w:r>
        <w:t>A salesman can market subscriptions to 0..* customers. One customer needs to have a salesman</w:t>
      </w:r>
      <w:r w:rsidR="000B7BB9">
        <w:t xml:space="preserve"> if they want a standard or gold subscription</w:t>
      </w:r>
      <w:r>
        <w:t xml:space="preserve">. Which makes it </w:t>
      </w:r>
      <w:r w:rsidR="000B7BB9">
        <w:t xml:space="preserve">a </w:t>
      </w:r>
      <w:r>
        <w:t>forced</w:t>
      </w:r>
      <w:r w:rsidR="000B7BB9">
        <w:t xml:space="preserve"> relationship.</w:t>
      </w:r>
    </w:p>
    <w:p w14:paraId="6322DC63" w14:textId="3EBCE430" w:rsidR="00AF3877" w:rsidRDefault="00AF3877" w:rsidP="00AF3877">
      <w:pPr>
        <w:pStyle w:val="ListParagraph"/>
        <w:numPr>
          <w:ilvl w:val="0"/>
          <w:numId w:val="1"/>
        </w:numPr>
      </w:pPr>
      <w:r>
        <w:t xml:space="preserve">A Executive administrator can market subscriptions to 0..* customers. One customer needs to have a Executive Administrator if they want a </w:t>
      </w:r>
      <w:r w:rsidR="00C9742F">
        <w:t>Platinum</w:t>
      </w:r>
      <w:r>
        <w:t xml:space="preserve"> or </w:t>
      </w:r>
      <w:r w:rsidR="00C9742F">
        <w:t>Super Platinum</w:t>
      </w:r>
      <w:r>
        <w:t xml:space="preserve"> subscription. Which makes it a forced relationship.</w:t>
      </w:r>
    </w:p>
    <w:p w14:paraId="60658229" w14:textId="16D23BD0" w:rsidR="000B7BB9" w:rsidRDefault="00536780" w:rsidP="00644429">
      <w:pPr>
        <w:pStyle w:val="ListParagraph"/>
        <w:numPr>
          <w:ilvl w:val="0"/>
          <w:numId w:val="1"/>
        </w:numPr>
      </w:pPr>
      <w:r>
        <w:t xml:space="preserve">Many salesman can </w:t>
      </w:r>
      <w:r w:rsidR="00620A6E">
        <w:t xml:space="preserve">manage and oversee 3% discounts on </w:t>
      </w:r>
      <w:r w:rsidR="008774A1">
        <w:t xml:space="preserve">many gold/standard </w:t>
      </w:r>
      <w:r w:rsidR="00620A6E">
        <w:t>subscriptions</w:t>
      </w:r>
      <w:r w:rsidR="008774A1">
        <w:t xml:space="preserve">. Each </w:t>
      </w:r>
      <w:r w:rsidR="00CE73D5">
        <w:t>gold/standard subscription needs to have a salesman but not vise-versa so it’s a forced relationship.</w:t>
      </w:r>
    </w:p>
    <w:p w14:paraId="3DCCA90C" w14:textId="05F073A9" w:rsidR="004C6035" w:rsidRDefault="004C6035" w:rsidP="004C6035">
      <w:pPr>
        <w:pStyle w:val="ListParagraph"/>
        <w:numPr>
          <w:ilvl w:val="0"/>
          <w:numId w:val="1"/>
        </w:numPr>
      </w:pPr>
      <w:r>
        <w:lastRenderedPageBreak/>
        <w:t xml:space="preserve">Many Executive Administrators can Negotiate on many Platinum/Super Platinum subscriptions. Each Platinum/Super Platinum subscription needs to have a </w:t>
      </w:r>
      <w:r w:rsidR="008E4EBA">
        <w:t xml:space="preserve">Executive Administrator </w:t>
      </w:r>
      <w:r>
        <w:t>but not vise-versa so it’s a forced relationship.</w:t>
      </w:r>
    </w:p>
    <w:p w14:paraId="305C1F3D" w14:textId="09A8485A" w:rsidR="002E2271" w:rsidRDefault="002E2271" w:rsidP="002E2271">
      <w:pPr>
        <w:pStyle w:val="ListParagraph"/>
        <w:numPr>
          <w:ilvl w:val="0"/>
          <w:numId w:val="1"/>
        </w:numPr>
      </w:pPr>
      <w:r>
        <w:t xml:space="preserve">An Subscription can either be a Standard, Gold, Platinum, or </w:t>
      </w:r>
      <w:r w:rsidR="00670446">
        <w:t>S</w:t>
      </w:r>
      <w:r>
        <w:t>uper</w:t>
      </w:r>
      <w:r w:rsidR="00670446">
        <w:t xml:space="preserve"> Platinum</w:t>
      </w:r>
      <w:r>
        <w:t xml:space="preserve"> shown by the disjoint symbol “D” which makes an </w:t>
      </w:r>
      <w:r w:rsidR="00670446">
        <w:t>Subscription</w:t>
      </w:r>
      <w:r>
        <w:t xml:space="preserve"> be one </w:t>
      </w:r>
      <w:r w:rsidR="00524050">
        <w:t xml:space="preserve">of them </w:t>
      </w:r>
      <w:r>
        <w:t xml:space="preserve">and not </w:t>
      </w:r>
      <w:r w:rsidR="00524050">
        <w:t>more than one type</w:t>
      </w:r>
      <w:r>
        <w:t xml:space="preserve">. A </w:t>
      </w:r>
      <w:r w:rsidR="00524050">
        <w:t>Standard, Gold, Platinum, or Super Platinum</w:t>
      </w:r>
      <w:r>
        <w:t xml:space="preserve"> is a </w:t>
      </w:r>
      <w:r w:rsidR="00524050">
        <w:t>subscription</w:t>
      </w:r>
      <w:r>
        <w:t xml:space="preserve"> which explains the ‘U’ aka subset symbol.</w:t>
      </w:r>
    </w:p>
    <w:p w14:paraId="49B751FC" w14:textId="138C1557" w:rsidR="001465E6" w:rsidRDefault="001465E6" w:rsidP="002E2271">
      <w:pPr>
        <w:pStyle w:val="ListParagraph"/>
        <w:numPr>
          <w:ilvl w:val="0"/>
          <w:numId w:val="1"/>
        </w:numPr>
      </w:pPr>
      <w:r>
        <w:t xml:space="preserve">Each subscription made no matter the type will create </w:t>
      </w:r>
      <w:r w:rsidR="005718B4">
        <w:t>1 to many contracts</w:t>
      </w:r>
      <w:r w:rsidR="00D04939">
        <w:t>.</w:t>
      </w:r>
      <w:r w:rsidR="00521199">
        <w:t xml:space="preserve"> The contract needs to have a subscription so it’s a forced relationship there.</w:t>
      </w:r>
    </w:p>
    <w:p w14:paraId="2A621E2B" w14:textId="4F182DF3" w:rsidR="00411FDC" w:rsidRDefault="00411FDC" w:rsidP="002E2271">
      <w:pPr>
        <w:pStyle w:val="ListParagraph"/>
        <w:numPr>
          <w:ilvl w:val="0"/>
          <w:numId w:val="1"/>
        </w:numPr>
      </w:pPr>
      <w:r>
        <w:t xml:space="preserve">Many </w:t>
      </w:r>
      <w:r w:rsidR="00A079B3">
        <w:t>FRED</w:t>
      </w:r>
      <w:r>
        <w:t xml:space="preserve"> upload their locations to the </w:t>
      </w:r>
      <w:r w:rsidR="00A079B3">
        <w:t xml:space="preserve">Maintenance </w:t>
      </w:r>
      <w:r w:rsidR="00176590">
        <w:t>Schedule</w:t>
      </w:r>
      <w:r w:rsidR="00A079B3">
        <w:t xml:space="preserve"> it is forced from the FREDs as they need to do it.</w:t>
      </w:r>
    </w:p>
    <w:p w14:paraId="190BF316" w14:textId="14735D80" w:rsidR="002A4671" w:rsidRDefault="00181A60" w:rsidP="002E2271">
      <w:pPr>
        <w:pStyle w:val="ListParagraph"/>
        <w:numPr>
          <w:ilvl w:val="0"/>
          <w:numId w:val="1"/>
        </w:numPr>
      </w:pPr>
      <w:r>
        <w:t>Many Maintenance Schedules can be accessed by 1 to many maintainers</w:t>
      </w:r>
      <w:r w:rsidR="00D170FD">
        <w:t>. All schedules must be assigned to a maintainer so that’s a forced relationship.</w:t>
      </w:r>
    </w:p>
    <w:p w14:paraId="4025C97E" w14:textId="682E7E0B" w:rsidR="001C4AB5" w:rsidRDefault="001C4AB5" w:rsidP="002E2271">
      <w:pPr>
        <w:pStyle w:val="ListParagraph"/>
        <w:numPr>
          <w:ilvl w:val="0"/>
          <w:numId w:val="1"/>
        </w:numPr>
      </w:pPr>
      <w:r>
        <w:t xml:space="preserve">Directors can only hire </w:t>
      </w:r>
      <w:r w:rsidR="00051DC7">
        <w:t>executives, and executives can only hire employees that aren’t executives, forced relationship.</w:t>
      </w:r>
    </w:p>
    <w:p w14:paraId="6265A7E8" w14:textId="16655422" w:rsidR="00051DC7" w:rsidRDefault="003C2F65" w:rsidP="002E2271">
      <w:pPr>
        <w:pStyle w:val="ListParagraph"/>
        <w:numPr>
          <w:ilvl w:val="0"/>
          <w:numId w:val="1"/>
        </w:numPr>
      </w:pPr>
      <w:r>
        <w:t>A person is everyone to a director and all employees forces as they must be.</w:t>
      </w:r>
    </w:p>
    <w:p w14:paraId="50B6AB6B" w14:textId="68FC789A" w:rsidR="00176590" w:rsidRDefault="00176590" w:rsidP="002E2271">
      <w:pPr>
        <w:pStyle w:val="ListParagraph"/>
        <w:numPr>
          <w:ilvl w:val="0"/>
          <w:numId w:val="1"/>
        </w:numPr>
      </w:pPr>
      <w:r>
        <w:t xml:space="preserve">Maintenance provides a maintenance schedule based on the freds </w:t>
      </w:r>
      <w:r w:rsidR="00C91339">
        <w:t xml:space="preserve">last maintenance or whether they are fixed. Full </w:t>
      </w:r>
      <w:r w:rsidR="00286B48">
        <w:t>partitipation as both are required for each to happen, schedule cant be made without any maintenance, and no maintenance can’t be done without a schedule.</w:t>
      </w:r>
    </w:p>
    <w:p w14:paraId="36071F56" w14:textId="3549E1D7" w:rsidR="00950DBC" w:rsidRDefault="00950DBC" w:rsidP="00AA40B8">
      <w:pPr>
        <w:pStyle w:val="Heading1"/>
      </w:pPr>
      <w:bookmarkStart w:id="7" w:name="_Toc194870007"/>
      <w:r>
        <w:t>Data Dictionary:</w:t>
      </w:r>
      <w:bookmarkEnd w:id="7"/>
    </w:p>
    <w:p w14:paraId="2AB4608A" w14:textId="5AA58715" w:rsidR="00950DBC" w:rsidRDefault="00950DBC" w:rsidP="00AA40B8">
      <w:pPr>
        <w:pStyle w:val="Heading2"/>
      </w:pPr>
      <w:bookmarkStart w:id="8" w:name="_Toc194870008"/>
      <w:r>
        <w:t>Entities:</w:t>
      </w:r>
      <w:bookmarkEnd w:id="8"/>
    </w:p>
    <w:tbl>
      <w:tblPr>
        <w:tblW w:w="8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79"/>
        <w:gridCol w:w="2570"/>
        <w:gridCol w:w="1671"/>
        <w:gridCol w:w="3008"/>
      </w:tblGrid>
      <w:tr w:rsidR="00A42305" w:rsidRPr="000608E9" w14:paraId="39D35620" w14:textId="77777777" w:rsidTr="005F51F2">
        <w:tc>
          <w:tcPr>
            <w:tcW w:w="1679" w:type="dxa"/>
            <w:tcBorders>
              <w:top w:val="single" w:sz="4" w:space="0" w:color="auto"/>
              <w:left w:val="single" w:sz="4" w:space="0" w:color="auto"/>
              <w:bottom w:val="single" w:sz="4" w:space="0" w:color="auto"/>
              <w:right w:val="single" w:sz="4" w:space="0" w:color="auto"/>
            </w:tcBorders>
            <w:shd w:val="clear" w:color="auto" w:fill="CCCCCC"/>
            <w:hideMark/>
          </w:tcPr>
          <w:p w14:paraId="61E9F543" w14:textId="77777777" w:rsidR="000608E9" w:rsidRPr="000608E9" w:rsidRDefault="000608E9" w:rsidP="000608E9">
            <w:pPr>
              <w:rPr>
                <w:b/>
                <w:bCs/>
                <w:lang w:val="en-GB"/>
              </w:rPr>
            </w:pPr>
            <w:r w:rsidRPr="000608E9">
              <w:rPr>
                <w:b/>
                <w:bCs/>
                <w:lang w:val="en-GB"/>
              </w:rPr>
              <w:t>Entity Name</w:t>
            </w:r>
          </w:p>
        </w:tc>
        <w:tc>
          <w:tcPr>
            <w:tcW w:w="2570" w:type="dxa"/>
            <w:tcBorders>
              <w:top w:val="single" w:sz="4" w:space="0" w:color="auto"/>
              <w:left w:val="single" w:sz="4" w:space="0" w:color="auto"/>
              <w:bottom w:val="single" w:sz="4" w:space="0" w:color="auto"/>
              <w:right w:val="single" w:sz="4" w:space="0" w:color="auto"/>
            </w:tcBorders>
            <w:shd w:val="clear" w:color="auto" w:fill="CCCCCC"/>
            <w:hideMark/>
          </w:tcPr>
          <w:p w14:paraId="6772EB52" w14:textId="77777777" w:rsidR="000608E9" w:rsidRPr="000608E9" w:rsidRDefault="000608E9" w:rsidP="000608E9">
            <w:pPr>
              <w:rPr>
                <w:b/>
                <w:bCs/>
                <w:lang w:val="en-GB"/>
              </w:rPr>
            </w:pPr>
            <w:r w:rsidRPr="000608E9">
              <w:rPr>
                <w:b/>
                <w:bCs/>
                <w:lang w:val="en-GB"/>
              </w:rPr>
              <w:t>Description</w:t>
            </w:r>
          </w:p>
        </w:tc>
        <w:tc>
          <w:tcPr>
            <w:tcW w:w="1671" w:type="dxa"/>
            <w:tcBorders>
              <w:top w:val="single" w:sz="4" w:space="0" w:color="auto"/>
              <w:left w:val="single" w:sz="4" w:space="0" w:color="auto"/>
              <w:bottom w:val="single" w:sz="4" w:space="0" w:color="auto"/>
              <w:right w:val="single" w:sz="4" w:space="0" w:color="auto"/>
            </w:tcBorders>
            <w:shd w:val="clear" w:color="auto" w:fill="CCCCCC"/>
            <w:hideMark/>
          </w:tcPr>
          <w:p w14:paraId="3EBA9CC7" w14:textId="77777777" w:rsidR="000608E9" w:rsidRPr="000608E9" w:rsidRDefault="000608E9" w:rsidP="000608E9">
            <w:pPr>
              <w:rPr>
                <w:b/>
                <w:bCs/>
                <w:lang w:val="en-GB"/>
              </w:rPr>
            </w:pPr>
            <w:r w:rsidRPr="000608E9">
              <w:rPr>
                <w:b/>
                <w:bCs/>
                <w:lang w:val="en-GB"/>
              </w:rPr>
              <w:t>Aliases</w:t>
            </w:r>
          </w:p>
        </w:tc>
        <w:tc>
          <w:tcPr>
            <w:tcW w:w="3008" w:type="dxa"/>
            <w:tcBorders>
              <w:top w:val="single" w:sz="4" w:space="0" w:color="auto"/>
              <w:left w:val="single" w:sz="4" w:space="0" w:color="auto"/>
              <w:bottom w:val="single" w:sz="4" w:space="0" w:color="auto"/>
              <w:right w:val="single" w:sz="4" w:space="0" w:color="auto"/>
            </w:tcBorders>
            <w:shd w:val="clear" w:color="auto" w:fill="CCCCCC"/>
            <w:hideMark/>
          </w:tcPr>
          <w:p w14:paraId="181D5F07" w14:textId="77777777" w:rsidR="000608E9" w:rsidRPr="000608E9" w:rsidRDefault="000608E9" w:rsidP="000608E9">
            <w:pPr>
              <w:rPr>
                <w:b/>
                <w:bCs/>
                <w:lang w:val="en-GB"/>
              </w:rPr>
            </w:pPr>
            <w:r w:rsidRPr="000608E9">
              <w:rPr>
                <w:b/>
                <w:bCs/>
                <w:lang w:val="en-GB"/>
              </w:rPr>
              <w:t>Occurrence</w:t>
            </w:r>
          </w:p>
        </w:tc>
      </w:tr>
      <w:tr w:rsidR="005F51F2" w:rsidRPr="000608E9" w14:paraId="7B6B51C6" w14:textId="77777777" w:rsidTr="005F51F2">
        <w:tc>
          <w:tcPr>
            <w:tcW w:w="1679" w:type="dxa"/>
            <w:tcBorders>
              <w:top w:val="single" w:sz="4" w:space="0" w:color="auto"/>
              <w:left w:val="single" w:sz="4" w:space="0" w:color="auto"/>
              <w:bottom w:val="single" w:sz="4" w:space="0" w:color="auto"/>
              <w:right w:val="single" w:sz="4" w:space="0" w:color="auto"/>
            </w:tcBorders>
          </w:tcPr>
          <w:p w14:paraId="7B9BE782" w14:textId="1C08508D" w:rsidR="000608E9" w:rsidRPr="000608E9" w:rsidRDefault="00AA02C8" w:rsidP="000608E9">
            <w:pPr>
              <w:rPr>
                <w:bCs/>
                <w:lang w:val="en-GB"/>
              </w:rPr>
            </w:pPr>
            <w:r>
              <w:rPr>
                <w:bCs/>
                <w:lang w:val="en-GB"/>
              </w:rPr>
              <w:t>Director</w:t>
            </w:r>
          </w:p>
        </w:tc>
        <w:tc>
          <w:tcPr>
            <w:tcW w:w="2570" w:type="dxa"/>
            <w:tcBorders>
              <w:top w:val="single" w:sz="4" w:space="0" w:color="auto"/>
              <w:left w:val="single" w:sz="4" w:space="0" w:color="auto"/>
              <w:bottom w:val="single" w:sz="4" w:space="0" w:color="auto"/>
              <w:right w:val="single" w:sz="4" w:space="0" w:color="auto"/>
            </w:tcBorders>
          </w:tcPr>
          <w:p w14:paraId="270D56EC" w14:textId="5450C9A3" w:rsidR="000608E9" w:rsidRPr="000608E9" w:rsidRDefault="00344C82" w:rsidP="000608E9">
            <w:pPr>
              <w:rPr>
                <w:bCs/>
                <w:lang w:val="en-GB"/>
              </w:rPr>
            </w:pPr>
            <w:r>
              <w:rPr>
                <w:bCs/>
                <w:lang w:val="en-GB"/>
              </w:rPr>
              <w:t>The directors of the company</w:t>
            </w:r>
          </w:p>
        </w:tc>
        <w:tc>
          <w:tcPr>
            <w:tcW w:w="1671" w:type="dxa"/>
            <w:tcBorders>
              <w:top w:val="single" w:sz="4" w:space="0" w:color="auto"/>
              <w:left w:val="single" w:sz="4" w:space="0" w:color="auto"/>
              <w:bottom w:val="single" w:sz="4" w:space="0" w:color="auto"/>
              <w:right w:val="single" w:sz="4" w:space="0" w:color="auto"/>
            </w:tcBorders>
          </w:tcPr>
          <w:p w14:paraId="45CC5667" w14:textId="7A4A2787" w:rsidR="000608E9" w:rsidRPr="000608E9" w:rsidRDefault="00344C82" w:rsidP="000608E9">
            <w:pPr>
              <w:rPr>
                <w:bCs/>
                <w:lang w:val="en-GB"/>
              </w:rPr>
            </w:pPr>
            <w:r>
              <w:rPr>
                <w:bCs/>
                <w:lang w:val="en-GB"/>
              </w:rPr>
              <w:t>Big Boss</w:t>
            </w:r>
            <w:r w:rsidR="005168BC">
              <w:rPr>
                <w:bCs/>
                <w:lang w:val="en-GB"/>
              </w:rPr>
              <w:t>, leader</w:t>
            </w:r>
            <w:r w:rsidR="00734ABA">
              <w:rPr>
                <w:bCs/>
                <w:lang w:val="en-GB"/>
              </w:rPr>
              <w:t>, superintendent</w:t>
            </w:r>
          </w:p>
        </w:tc>
        <w:tc>
          <w:tcPr>
            <w:tcW w:w="3008" w:type="dxa"/>
            <w:tcBorders>
              <w:top w:val="single" w:sz="4" w:space="0" w:color="auto"/>
              <w:left w:val="single" w:sz="4" w:space="0" w:color="auto"/>
              <w:bottom w:val="single" w:sz="4" w:space="0" w:color="auto"/>
              <w:right w:val="single" w:sz="4" w:space="0" w:color="auto"/>
            </w:tcBorders>
          </w:tcPr>
          <w:p w14:paraId="4B1B8FE0" w14:textId="49E4E1FF" w:rsidR="000608E9" w:rsidRPr="000608E9" w:rsidRDefault="00BA5B0F" w:rsidP="000608E9">
            <w:pPr>
              <w:rPr>
                <w:bCs/>
                <w:lang w:val="en-GB"/>
              </w:rPr>
            </w:pPr>
            <w:r>
              <w:rPr>
                <w:bCs/>
                <w:lang w:val="en-GB"/>
              </w:rPr>
              <w:t>1 record for how many directors there are.</w:t>
            </w:r>
          </w:p>
        </w:tc>
      </w:tr>
      <w:tr w:rsidR="005F51F2" w:rsidRPr="000608E9" w14:paraId="07052F75" w14:textId="77777777" w:rsidTr="005F51F2">
        <w:tc>
          <w:tcPr>
            <w:tcW w:w="1679" w:type="dxa"/>
            <w:tcBorders>
              <w:top w:val="single" w:sz="4" w:space="0" w:color="auto"/>
              <w:left w:val="single" w:sz="4" w:space="0" w:color="auto"/>
              <w:bottom w:val="single" w:sz="4" w:space="0" w:color="auto"/>
              <w:right w:val="single" w:sz="4" w:space="0" w:color="auto"/>
            </w:tcBorders>
          </w:tcPr>
          <w:p w14:paraId="5F2D0B1E" w14:textId="5D8F21D5" w:rsidR="000608E9" w:rsidRPr="000608E9" w:rsidRDefault="00AA02C8" w:rsidP="000608E9">
            <w:pPr>
              <w:rPr>
                <w:bCs/>
                <w:lang w:val="en-GB"/>
              </w:rPr>
            </w:pPr>
            <w:r>
              <w:rPr>
                <w:bCs/>
                <w:lang w:val="en-GB"/>
              </w:rPr>
              <w:t>Executive Administrator</w:t>
            </w:r>
          </w:p>
        </w:tc>
        <w:tc>
          <w:tcPr>
            <w:tcW w:w="2570" w:type="dxa"/>
            <w:tcBorders>
              <w:top w:val="single" w:sz="4" w:space="0" w:color="auto"/>
              <w:left w:val="single" w:sz="4" w:space="0" w:color="auto"/>
              <w:bottom w:val="single" w:sz="4" w:space="0" w:color="auto"/>
              <w:right w:val="single" w:sz="4" w:space="0" w:color="auto"/>
            </w:tcBorders>
          </w:tcPr>
          <w:p w14:paraId="5E107735" w14:textId="52BD119F" w:rsidR="000608E9" w:rsidRPr="000608E9" w:rsidRDefault="002F4BAB" w:rsidP="000608E9">
            <w:pPr>
              <w:rPr>
                <w:bCs/>
                <w:lang w:val="en-GB"/>
              </w:rPr>
            </w:pPr>
            <w:r>
              <w:rPr>
                <w:bCs/>
                <w:lang w:val="en-GB"/>
              </w:rPr>
              <w:t>The exec admin that does platinum + subscriptions and writes contracts and hires employees.</w:t>
            </w:r>
          </w:p>
        </w:tc>
        <w:tc>
          <w:tcPr>
            <w:tcW w:w="1671" w:type="dxa"/>
            <w:tcBorders>
              <w:top w:val="single" w:sz="4" w:space="0" w:color="auto"/>
              <w:left w:val="single" w:sz="4" w:space="0" w:color="auto"/>
              <w:bottom w:val="single" w:sz="4" w:space="0" w:color="auto"/>
              <w:right w:val="single" w:sz="4" w:space="0" w:color="auto"/>
            </w:tcBorders>
          </w:tcPr>
          <w:p w14:paraId="38BA0904" w14:textId="28B83C01" w:rsidR="000608E9" w:rsidRPr="000608E9" w:rsidRDefault="005168BC" w:rsidP="000608E9">
            <w:pPr>
              <w:rPr>
                <w:bCs/>
                <w:lang w:val="en-GB"/>
              </w:rPr>
            </w:pPr>
            <w:r>
              <w:rPr>
                <w:bCs/>
                <w:lang w:val="en-GB"/>
              </w:rPr>
              <w:t xml:space="preserve">Boss, Chief, </w:t>
            </w:r>
            <w:r w:rsidR="00734ABA">
              <w:rPr>
                <w:bCs/>
                <w:lang w:val="en-GB"/>
              </w:rPr>
              <w:t>Supervisor, overseer</w:t>
            </w:r>
          </w:p>
        </w:tc>
        <w:tc>
          <w:tcPr>
            <w:tcW w:w="3008" w:type="dxa"/>
            <w:tcBorders>
              <w:top w:val="single" w:sz="4" w:space="0" w:color="auto"/>
              <w:left w:val="single" w:sz="4" w:space="0" w:color="auto"/>
              <w:bottom w:val="single" w:sz="4" w:space="0" w:color="auto"/>
              <w:right w:val="single" w:sz="4" w:space="0" w:color="auto"/>
            </w:tcBorders>
          </w:tcPr>
          <w:p w14:paraId="53F8B359" w14:textId="5964892F" w:rsidR="000608E9" w:rsidRPr="000608E9" w:rsidRDefault="00BA5B0F" w:rsidP="000608E9">
            <w:pPr>
              <w:rPr>
                <w:bCs/>
                <w:lang w:val="en-GB"/>
              </w:rPr>
            </w:pPr>
            <w:r>
              <w:rPr>
                <w:bCs/>
                <w:lang w:val="en-GB"/>
              </w:rPr>
              <w:t>1 record for how many exec admins there are</w:t>
            </w:r>
            <w:r w:rsidR="00E26AC4">
              <w:rPr>
                <w:bCs/>
                <w:lang w:val="en-GB"/>
              </w:rPr>
              <w:t>.</w:t>
            </w:r>
          </w:p>
        </w:tc>
      </w:tr>
      <w:tr w:rsidR="007D014B" w:rsidRPr="000608E9" w14:paraId="34FBB404" w14:textId="77777777" w:rsidTr="005F51F2">
        <w:tc>
          <w:tcPr>
            <w:tcW w:w="1679" w:type="dxa"/>
            <w:tcBorders>
              <w:top w:val="single" w:sz="4" w:space="0" w:color="auto"/>
              <w:left w:val="single" w:sz="4" w:space="0" w:color="auto"/>
              <w:bottom w:val="single" w:sz="4" w:space="0" w:color="auto"/>
              <w:right w:val="single" w:sz="4" w:space="0" w:color="auto"/>
            </w:tcBorders>
          </w:tcPr>
          <w:p w14:paraId="7D372B35" w14:textId="5DE52AEF" w:rsidR="007D014B" w:rsidRDefault="007D014B" w:rsidP="000608E9">
            <w:pPr>
              <w:rPr>
                <w:bCs/>
                <w:lang w:val="en-GB"/>
              </w:rPr>
            </w:pPr>
            <w:r>
              <w:rPr>
                <w:bCs/>
                <w:lang w:val="en-GB"/>
              </w:rPr>
              <w:t>Person</w:t>
            </w:r>
          </w:p>
        </w:tc>
        <w:tc>
          <w:tcPr>
            <w:tcW w:w="2570" w:type="dxa"/>
            <w:tcBorders>
              <w:top w:val="single" w:sz="4" w:space="0" w:color="auto"/>
              <w:left w:val="single" w:sz="4" w:space="0" w:color="auto"/>
              <w:bottom w:val="single" w:sz="4" w:space="0" w:color="auto"/>
              <w:right w:val="single" w:sz="4" w:space="0" w:color="auto"/>
            </w:tcBorders>
          </w:tcPr>
          <w:p w14:paraId="48818C1C" w14:textId="2BBC5F89" w:rsidR="007D014B" w:rsidRDefault="005C213A" w:rsidP="000608E9">
            <w:pPr>
              <w:rPr>
                <w:bCs/>
                <w:lang w:val="en-GB"/>
              </w:rPr>
            </w:pPr>
            <w:r>
              <w:rPr>
                <w:bCs/>
                <w:lang w:val="en-GB"/>
              </w:rPr>
              <w:t xml:space="preserve">Everyone is a person is either a director or </w:t>
            </w:r>
            <w:r w:rsidR="0033459F">
              <w:rPr>
                <w:bCs/>
                <w:lang w:val="en-GB"/>
              </w:rPr>
              <w:t>employee, which will be the exec.</w:t>
            </w:r>
          </w:p>
        </w:tc>
        <w:tc>
          <w:tcPr>
            <w:tcW w:w="1671" w:type="dxa"/>
            <w:tcBorders>
              <w:top w:val="single" w:sz="4" w:space="0" w:color="auto"/>
              <w:left w:val="single" w:sz="4" w:space="0" w:color="auto"/>
              <w:bottom w:val="single" w:sz="4" w:space="0" w:color="auto"/>
              <w:right w:val="single" w:sz="4" w:space="0" w:color="auto"/>
            </w:tcBorders>
          </w:tcPr>
          <w:p w14:paraId="2CE8F1C1" w14:textId="434424FA" w:rsidR="007D014B" w:rsidRDefault="001C3542" w:rsidP="000608E9">
            <w:pPr>
              <w:rPr>
                <w:bCs/>
                <w:lang w:val="en-GB"/>
              </w:rPr>
            </w:pPr>
            <w:r>
              <w:rPr>
                <w:bCs/>
                <w:lang w:val="en-GB"/>
              </w:rPr>
              <w:t>human</w:t>
            </w:r>
          </w:p>
        </w:tc>
        <w:tc>
          <w:tcPr>
            <w:tcW w:w="3008" w:type="dxa"/>
            <w:tcBorders>
              <w:top w:val="single" w:sz="4" w:space="0" w:color="auto"/>
              <w:left w:val="single" w:sz="4" w:space="0" w:color="auto"/>
              <w:bottom w:val="single" w:sz="4" w:space="0" w:color="auto"/>
              <w:right w:val="single" w:sz="4" w:space="0" w:color="auto"/>
            </w:tcBorders>
          </w:tcPr>
          <w:p w14:paraId="7F8F3BF2" w14:textId="61A2F41D" w:rsidR="007D014B" w:rsidRDefault="001C3542" w:rsidP="000608E9">
            <w:pPr>
              <w:rPr>
                <w:bCs/>
                <w:lang w:val="en-GB"/>
              </w:rPr>
            </w:pPr>
            <w:r>
              <w:rPr>
                <w:bCs/>
                <w:lang w:val="en-GB"/>
              </w:rPr>
              <w:t xml:space="preserve">This record exists for each person that is an employee </w:t>
            </w:r>
            <w:r w:rsidR="00E97A2D">
              <w:rPr>
                <w:bCs/>
                <w:lang w:val="en-GB"/>
              </w:rPr>
              <w:t>exec or director.</w:t>
            </w:r>
          </w:p>
        </w:tc>
      </w:tr>
      <w:tr w:rsidR="005F51F2" w:rsidRPr="000608E9" w14:paraId="19044129" w14:textId="77777777" w:rsidTr="005F51F2">
        <w:tc>
          <w:tcPr>
            <w:tcW w:w="1679" w:type="dxa"/>
            <w:tcBorders>
              <w:top w:val="single" w:sz="4" w:space="0" w:color="auto"/>
              <w:left w:val="single" w:sz="4" w:space="0" w:color="auto"/>
              <w:bottom w:val="single" w:sz="4" w:space="0" w:color="auto"/>
              <w:right w:val="single" w:sz="4" w:space="0" w:color="auto"/>
            </w:tcBorders>
          </w:tcPr>
          <w:p w14:paraId="6CFA51F9" w14:textId="0513040C" w:rsidR="000608E9" w:rsidRPr="000608E9" w:rsidRDefault="00AA02C8" w:rsidP="000608E9">
            <w:pPr>
              <w:rPr>
                <w:bCs/>
                <w:lang w:val="en-GB"/>
              </w:rPr>
            </w:pPr>
            <w:r>
              <w:rPr>
                <w:bCs/>
                <w:lang w:val="en-GB"/>
              </w:rPr>
              <w:t>Employee</w:t>
            </w:r>
          </w:p>
        </w:tc>
        <w:tc>
          <w:tcPr>
            <w:tcW w:w="2570" w:type="dxa"/>
            <w:tcBorders>
              <w:top w:val="single" w:sz="4" w:space="0" w:color="auto"/>
              <w:left w:val="single" w:sz="4" w:space="0" w:color="auto"/>
              <w:bottom w:val="single" w:sz="4" w:space="0" w:color="auto"/>
              <w:right w:val="single" w:sz="4" w:space="0" w:color="auto"/>
            </w:tcBorders>
          </w:tcPr>
          <w:p w14:paraId="5A27BFAE" w14:textId="712EF81B" w:rsidR="000608E9" w:rsidRPr="000608E9" w:rsidRDefault="00BA5B0F" w:rsidP="000608E9">
            <w:pPr>
              <w:rPr>
                <w:bCs/>
                <w:lang w:val="en-GB"/>
              </w:rPr>
            </w:pPr>
            <w:r>
              <w:rPr>
                <w:bCs/>
                <w:lang w:val="en-GB"/>
              </w:rPr>
              <w:t>Is a person that works for the company doing tasks</w:t>
            </w:r>
          </w:p>
        </w:tc>
        <w:tc>
          <w:tcPr>
            <w:tcW w:w="1671" w:type="dxa"/>
            <w:tcBorders>
              <w:top w:val="single" w:sz="4" w:space="0" w:color="auto"/>
              <w:left w:val="single" w:sz="4" w:space="0" w:color="auto"/>
              <w:bottom w:val="single" w:sz="4" w:space="0" w:color="auto"/>
              <w:right w:val="single" w:sz="4" w:space="0" w:color="auto"/>
            </w:tcBorders>
          </w:tcPr>
          <w:p w14:paraId="41F16ABA" w14:textId="5E776D22" w:rsidR="000608E9" w:rsidRPr="000608E9" w:rsidRDefault="001129AA" w:rsidP="000608E9">
            <w:pPr>
              <w:rPr>
                <w:bCs/>
                <w:lang w:val="en-GB"/>
              </w:rPr>
            </w:pPr>
            <w:r>
              <w:rPr>
                <w:bCs/>
                <w:lang w:val="en-GB"/>
              </w:rPr>
              <w:t>Worker</w:t>
            </w:r>
          </w:p>
        </w:tc>
        <w:tc>
          <w:tcPr>
            <w:tcW w:w="3008" w:type="dxa"/>
            <w:tcBorders>
              <w:top w:val="single" w:sz="4" w:space="0" w:color="auto"/>
              <w:left w:val="single" w:sz="4" w:space="0" w:color="auto"/>
              <w:bottom w:val="single" w:sz="4" w:space="0" w:color="auto"/>
              <w:right w:val="single" w:sz="4" w:space="0" w:color="auto"/>
            </w:tcBorders>
          </w:tcPr>
          <w:p w14:paraId="6598265A" w14:textId="2EE9C62D" w:rsidR="000608E9" w:rsidRPr="000608E9" w:rsidRDefault="000F1B7A" w:rsidP="000608E9">
            <w:pPr>
              <w:rPr>
                <w:bCs/>
                <w:lang w:val="en-GB"/>
              </w:rPr>
            </w:pPr>
            <w:r>
              <w:rPr>
                <w:bCs/>
                <w:lang w:val="en-GB"/>
              </w:rPr>
              <w:t xml:space="preserve">1 </w:t>
            </w:r>
            <w:r w:rsidR="00A164F1">
              <w:rPr>
                <w:bCs/>
                <w:lang w:val="en-GB"/>
              </w:rPr>
              <w:t>record for each employee</w:t>
            </w:r>
            <w:r w:rsidR="00E26AC4">
              <w:rPr>
                <w:bCs/>
                <w:lang w:val="en-GB"/>
              </w:rPr>
              <w:t>.</w:t>
            </w:r>
          </w:p>
        </w:tc>
      </w:tr>
      <w:tr w:rsidR="005F51F2" w:rsidRPr="000608E9" w14:paraId="37BC3A19" w14:textId="77777777" w:rsidTr="005F51F2">
        <w:tc>
          <w:tcPr>
            <w:tcW w:w="1679" w:type="dxa"/>
            <w:tcBorders>
              <w:top w:val="single" w:sz="4" w:space="0" w:color="auto"/>
              <w:left w:val="single" w:sz="4" w:space="0" w:color="auto"/>
              <w:bottom w:val="single" w:sz="4" w:space="0" w:color="auto"/>
              <w:right w:val="single" w:sz="4" w:space="0" w:color="auto"/>
            </w:tcBorders>
          </w:tcPr>
          <w:p w14:paraId="53447C0A" w14:textId="01EEE75B" w:rsidR="000608E9" w:rsidRPr="000608E9" w:rsidRDefault="00AA02C8" w:rsidP="000608E9">
            <w:pPr>
              <w:rPr>
                <w:bCs/>
                <w:lang w:val="en-GB"/>
              </w:rPr>
            </w:pPr>
            <w:r>
              <w:rPr>
                <w:bCs/>
                <w:lang w:val="en-GB"/>
              </w:rPr>
              <w:t>Salesman</w:t>
            </w:r>
          </w:p>
        </w:tc>
        <w:tc>
          <w:tcPr>
            <w:tcW w:w="2570" w:type="dxa"/>
            <w:tcBorders>
              <w:top w:val="single" w:sz="4" w:space="0" w:color="auto"/>
              <w:left w:val="single" w:sz="4" w:space="0" w:color="auto"/>
              <w:bottom w:val="single" w:sz="4" w:space="0" w:color="auto"/>
              <w:right w:val="single" w:sz="4" w:space="0" w:color="auto"/>
            </w:tcBorders>
          </w:tcPr>
          <w:p w14:paraId="055763AD" w14:textId="002F152E" w:rsidR="000608E9" w:rsidRPr="000608E9" w:rsidRDefault="000D58A1" w:rsidP="000608E9">
            <w:pPr>
              <w:rPr>
                <w:bCs/>
                <w:lang w:val="en-GB"/>
              </w:rPr>
            </w:pPr>
            <w:r>
              <w:rPr>
                <w:bCs/>
                <w:lang w:val="en-GB"/>
              </w:rPr>
              <w:t>Specifically sells subscriptions to customers.</w:t>
            </w:r>
          </w:p>
        </w:tc>
        <w:tc>
          <w:tcPr>
            <w:tcW w:w="1671" w:type="dxa"/>
            <w:tcBorders>
              <w:top w:val="single" w:sz="4" w:space="0" w:color="auto"/>
              <w:left w:val="single" w:sz="4" w:space="0" w:color="auto"/>
              <w:bottom w:val="single" w:sz="4" w:space="0" w:color="auto"/>
              <w:right w:val="single" w:sz="4" w:space="0" w:color="auto"/>
            </w:tcBorders>
          </w:tcPr>
          <w:p w14:paraId="0497A7BD" w14:textId="3DCD479A" w:rsidR="000608E9" w:rsidRPr="000608E9" w:rsidRDefault="001129AA" w:rsidP="000608E9">
            <w:pPr>
              <w:rPr>
                <w:bCs/>
                <w:lang w:val="en-GB"/>
              </w:rPr>
            </w:pPr>
            <w:r>
              <w:rPr>
                <w:bCs/>
                <w:lang w:val="en-GB"/>
              </w:rPr>
              <w:t xml:space="preserve">Marketer </w:t>
            </w:r>
          </w:p>
        </w:tc>
        <w:tc>
          <w:tcPr>
            <w:tcW w:w="3008" w:type="dxa"/>
            <w:tcBorders>
              <w:top w:val="single" w:sz="4" w:space="0" w:color="auto"/>
              <w:left w:val="single" w:sz="4" w:space="0" w:color="auto"/>
              <w:bottom w:val="single" w:sz="4" w:space="0" w:color="auto"/>
              <w:right w:val="single" w:sz="4" w:space="0" w:color="auto"/>
            </w:tcBorders>
          </w:tcPr>
          <w:p w14:paraId="490AA080" w14:textId="4B73A766" w:rsidR="000608E9" w:rsidRPr="000608E9" w:rsidRDefault="00A164F1" w:rsidP="000608E9">
            <w:pPr>
              <w:rPr>
                <w:bCs/>
                <w:lang w:val="en-GB"/>
              </w:rPr>
            </w:pPr>
            <w:r>
              <w:rPr>
                <w:bCs/>
                <w:lang w:val="en-GB"/>
              </w:rPr>
              <w:t>1 record for each salesman employee</w:t>
            </w:r>
            <w:r w:rsidR="00E26AC4">
              <w:rPr>
                <w:bCs/>
                <w:lang w:val="en-GB"/>
              </w:rPr>
              <w:t>.</w:t>
            </w:r>
          </w:p>
        </w:tc>
      </w:tr>
      <w:tr w:rsidR="005F51F2" w:rsidRPr="000608E9" w14:paraId="2CFB2260" w14:textId="77777777" w:rsidTr="005F51F2">
        <w:tc>
          <w:tcPr>
            <w:tcW w:w="1679" w:type="dxa"/>
            <w:tcBorders>
              <w:top w:val="single" w:sz="4" w:space="0" w:color="auto"/>
              <w:left w:val="single" w:sz="4" w:space="0" w:color="auto"/>
              <w:bottom w:val="single" w:sz="4" w:space="0" w:color="auto"/>
              <w:right w:val="single" w:sz="4" w:space="0" w:color="auto"/>
            </w:tcBorders>
          </w:tcPr>
          <w:p w14:paraId="4B0DA4A0" w14:textId="6258546C" w:rsidR="000608E9" w:rsidRPr="000608E9" w:rsidRDefault="00AA02C8" w:rsidP="000608E9">
            <w:pPr>
              <w:rPr>
                <w:bCs/>
                <w:lang w:val="en-GB"/>
              </w:rPr>
            </w:pPr>
            <w:r>
              <w:rPr>
                <w:bCs/>
                <w:lang w:val="en-GB"/>
              </w:rPr>
              <w:lastRenderedPageBreak/>
              <w:t>Engineer</w:t>
            </w:r>
          </w:p>
        </w:tc>
        <w:tc>
          <w:tcPr>
            <w:tcW w:w="2570" w:type="dxa"/>
            <w:tcBorders>
              <w:top w:val="single" w:sz="4" w:space="0" w:color="auto"/>
              <w:left w:val="single" w:sz="4" w:space="0" w:color="auto"/>
              <w:bottom w:val="single" w:sz="4" w:space="0" w:color="auto"/>
              <w:right w:val="single" w:sz="4" w:space="0" w:color="auto"/>
            </w:tcBorders>
          </w:tcPr>
          <w:p w14:paraId="65717C45" w14:textId="6870D3A1" w:rsidR="000608E9" w:rsidRPr="000608E9" w:rsidRDefault="000D58A1" w:rsidP="000608E9">
            <w:pPr>
              <w:rPr>
                <w:bCs/>
                <w:lang w:val="en-GB"/>
              </w:rPr>
            </w:pPr>
            <w:r>
              <w:rPr>
                <w:bCs/>
                <w:lang w:val="en-GB"/>
              </w:rPr>
              <w:t xml:space="preserve">Designs and builds the </w:t>
            </w:r>
            <w:r w:rsidR="00E26AC4">
              <w:rPr>
                <w:bCs/>
                <w:lang w:val="en-GB"/>
              </w:rPr>
              <w:t>FRED</w:t>
            </w:r>
            <w:r>
              <w:rPr>
                <w:bCs/>
                <w:lang w:val="en-GB"/>
              </w:rPr>
              <w:t>s</w:t>
            </w:r>
            <w:r w:rsidR="00E26AC4">
              <w:rPr>
                <w:bCs/>
                <w:lang w:val="en-GB"/>
              </w:rPr>
              <w:t>.</w:t>
            </w:r>
          </w:p>
        </w:tc>
        <w:tc>
          <w:tcPr>
            <w:tcW w:w="1671" w:type="dxa"/>
            <w:tcBorders>
              <w:top w:val="single" w:sz="4" w:space="0" w:color="auto"/>
              <w:left w:val="single" w:sz="4" w:space="0" w:color="auto"/>
              <w:bottom w:val="single" w:sz="4" w:space="0" w:color="auto"/>
              <w:right w:val="single" w:sz="4" w:space="0" w:color="auto"/>
            </w:tcBorders>
          </w:tcPr>
          <w:p w14:paraId="4DB93D5B" w14:textId="7585DB70" w:rsidR="000608E9" w:rsidRPr="000608E9" w:rsidRDefault="00EC7E97" w:rsidP="000608E9">
            <w:pPr>
              <w:rPr>
                <w:bCs/>
                <w:lang w:val="en-GB"/>
              </w:rPr>
            </w:pPr>
            <w:r>
              <w:rPr>
                <w:bCs/>
                <w:lang w:val="en-GB"/>
              </w:rPr>
              <w:t xml:space="preserve">Designer, builder, </w:t>
            </w:r>
            <w:r w:rsidR="00A94377">
              <w:rPr>
                <w:bCs/>
                <w:lang w:val="en-GB"/>
              </w:rPr>
              <w:t>mechanical engineer, electrical engineer</w:t>
            </w:r>
          </w:p>
        </w:tc>
        <w:tc>
          <w:tcPr>
            <w:tcW w:w="3008" w:type="dxa"/>
            <w:tcBorders>
              <w:top w:val="single" w:sz="4" w:space="0" w:color="auto"/>
              <w:left w:val="single" w:sz="4" w:space="0" w:color="auto"/>
              <w:bottom w:val="single" w:sz="4" w:space="0" w:color="auto"/>
              <w:right w:val="single" w:sz="4" w:space="0" w:color="auto"/>
            </w:tcBorders>
          </w:tcPr>
          <w:p w14:paraId="5673A12D" w14:textId="45F30169" w:rsidR="000608E9" w:rsidRPr="000608E9" w:rsidRDefault="00A94377" w:rsidP="000608E9">
            <w:pPr>
              <w:rPr>
                <w:bCs/>
                <w:lang w:val="en-GB"/>
              </w:rPr>
            </w:pPr>
            <w:r>
              <w:rPr>
                <w:bCs/>
                <w:lang w:val="en-GB"/>
              </w:rPr>
              <w:t>1 record for each engineer</w:t>
            </w:r>
          </w:p>
        </w:tc>
      </w:tr>
      <w:tr w:rsidR="005F51F2" w:rsidRPr="000608E9" w14:paraId="424BD1FA" w14:textId="77777777" w:rsidTr="005F51F2">
        <w:tc>
          <w:tcPr>
            <w:tcW w:w="1679" w:type="dxa"/>
            <w:tcBorders>
              <w:top w:val="single" w:sz="4" w:space="0" w:color="auto"/>
              <w:left w:val="single" w:sz="4" w:space="0" w:color="auto"/>
              <w:bottom w:val="single" w:sz="4" w:space="0" w:color="auto"/>
              <w:right w:val="single" w:sz="4" w:space="0" w:color="auto"/>
            </w:tcBorders>
          </w:tcPr>
          <w:p w14:paraId="39628D59" w14:textId="70C10A92" w:rsidR="000608E9" w:rsidRPr="000608E9" w:rsidRDefault="00EE7A0D" w:rsidP="000608E9">
            <w:pPr>
              <w:rPr>
                <w:bCs/>
                <w:lang w:val="en-GB"/>
              </w:rPr>
            </w:pPr>
            <w:r>
              <w:rPr>
                <w:bCs/>
                <w:lang w:val="en-GB"/>
              </w:rPr>
              <w:t>Customer</w:t>
            </w:r>
          </w:p>
        </w:tc>
        <w:tc>
          <w:tcPr>
            <w:tcW w:w="2570" w:type="dxa"/>
            <w:tcBorders>
              <w:top w:val="single" w:sz="4" w:space="0" w:color="auto"/>
              <w:left w:val="single" w:sz="4" w:space="0" w:color="auto"/>
              <w:bottom w:val="single" w:sz="4" w:space="0" w:color="auto"/>
              <w:right w:val="single" w:sz="4" w:space="0" w:color="auto"/>
            </w:tcBorders>
          </w:tcPr>
          <w:p w14:paraId="14D56C52" w14:textId="70B887E4" w:rsidR="000608E9" w:rsidRPr="000608E9" w:rsidRDefault="000D58A1" w:rsidP="000608E9">
            <w:pPr>
              <w:rPr>
                <w:bCs/>
                <w:lang w:val="en-GB"/>
              </w:rPr>
            </w:pPr>
            <w:r>
              <w:rPr>
                <w:bCs/>
                <w:lang w:val="en-GB"/>
              </w:rPr>
              <w:t>Can buy subscriptions and have contracts for FREDs to do maintenance on.</w:t>
            </w:r>
          </w:p>
        </w:tc>
        <w:tc>
          <w:tcPr>
            <w:tcW w:w="1671" w:type="dxa"/>
            <w:tcBorders>
              <w:top w:val="single" w:sz="4" w:space="0" w:color="auto"/>
              <w:left w:val="single" w:sz="4" w:space="0" w:color="auto"/>
              <w:bottom w:val="single" w:sz="4" w:space="0" w:color="auto"/>
              <w:right w:val="single" w:sz="4" w:space="0" w:color="auto"/>
            </w:tcBorders>
          </w:tcPr>
          <w:p w14:paraId="5AA94939" w14:textId="4F76EDCC" w:rsidR="000608E9" w:rsidRPr="000608E9" w:rsidRDefault="00E26AC4" w:rsidP="000608E9">
            <w:pPr>
              <w:rPr>
                <w:bCs/>
                <w:lang w:val="en-GB"/>
              </w:rPr>
            </w:pPr>
            <w:r>
              <w:rPr>
                <w:bCs/>
                <w:lang w:val="en-GB"/>
              </w:rPr>
              <w:t>Visitor, Supporter, Guest, Sponsor</w:t>
            </w:r>
          </w:p>
        </w:tc>
        <w:tc>
          <w:tcPr>
            <w:tcW w:w="3008" w:type="dxa"/>
            <w:tcBorders>
              <w:top w:val="single" w:sz="4" w:space="0" w:color="auto"/>
              <w:left w:val="single" w:sz="4" w:space="0" w:color="auto"/>
              <w:bottom w:val="single" w:sz="4" w:space="0" w:color="auto"/>
              <w:right w:val="single" w:sz="4" w:space="0" w:color="auto"/>
            </w:tcBorders>
          </w:tcPr>
          <w:p w14:paraId="2B6AFBD5" w14:textId="1F378C47" w:rsidR="000608E9" w:rsidRPr="000608E9" w:rsidRDefault="00A94377" w:rsidP="000608E9">
            <w:pPr>
              <w:rPr>
                <w:bCs/>
                <w:lang w:val="en-GB"/>
              </w:rPr>
            </w:pPr>
            <w:r>
              <w:rPr>
                <w:bCs/>
                <w:lang w:val="en-GB"/>
              </w:rPr>
              <w:t xml:space="preserve">1 record for each customer who has a subscription or </w:t>
            </w:r>
            <w:r w:rsidR="00212325">
              <w:rPr>
                <w:bCs/>
                <w:lang w:val="en-GB"/>
              </w:rPr>
              <w:t>is looking to buy a subscription</w:t>
            </w:r>
          </w:p>
        </w:tc>
      </w:tr>
      <w:tr w:rsidR="005F51F2" w:rsidRPr="000608E9" w14:paraId="7C88BCC0" w14:textId="77777777" w:rsidTr="005F51F2">
        <w:tc>
          <w:tcPr>
            <w:tcW w:w="1679" w:type="dxa"/>
            <w:tcBorders>
              <w:top w:val="single" w:sz="4" w:space="0" w:color="auto"/>
              <w:left w:val="single" w:sz="4" w:space="0" w:color="auto"/>
              <w:bottom w:val="single" w:sz="4" w:space="0" w:color="auto"/>
              <w:right w:val="single" w:sz="4" w:space="0" w:color="auto"/>
            </w:tcBorders>
          </w:tcPr>
          <w:p w14:paraId="71C3351D" w14:textId="1EBC81F3" w:rsidR="000608E9" w:rsidRPr="000608E9" w:rsidRDefault="00EE7A0D" w:rsidP="000608E9">
            <w:pPr>
              <w:rPr>
                <w:bCs/>
                <w:lang w:val="en-GB"/>
              </w:rPr>
            </w:pPr>
            <w:r>
              <w:rPr>
                <w:bCs/>
                <w:lang w:val="en-GB"/>
              </w:rPr>
              <w:t>Subscription</w:t>
            </w:r>
          </w:p>
        </w:tc>
        <w:tc>
          <w:tcPr>
            <w:tcW w:w="2570" w:type="dxa"/>
            <w:tcBorders>
              <w:top w:val="single" w:sz="4" w:space="0" w:color="auto"/>
              <w:left w:val="single" w:sz="4" w:space="0" w:color="auto"/>
              <w:bottom w:val="single" w:sz="4" w:space="0" w:color="auto"/>
              <w:right w:val="single" w:sz="4" w:space="0" w:color="auto"/>
            </w:tcBorders>
          </w:tcPr>
          <w:p w14:paraId="68D99CCF" w14:textId="3A86F620" w:rsidR="000608E9" w:rsidRPr="000608E9" w:rsidRDefault="00A42305" w:rsidP="000608E9">
            <w:pPr>
              <w:rPr>
                <w:bCs/>
                <w:lang w:val="en-GB"/>
              </w:rPr>
            </w:pPr>
            <w:r>
              <w:rPr>
                <w:bCs/>
                <w:lang w:val="en-GB"/>
              </w:rPr>
              <w:t>Is what the customer buys which has 1 to many contracts</w:t>
            </w:r>
            <w:r w:rsidR="00CC5BE9">
              <w:rPr>
                <w:bCs/>
                <w:lang w:val="en-GB"/>
              </w:rPr>
              <w:t>. Which is paid in monthly or annually.</w:t>
            </w:r>
          </w:p>
        </w:tc>
        <w:tc>
          <w:tcPr>
            <w:tcW w:w="1671" w:type="dxa"/>
            <w:tcBorders>
              <w:top w:val="single" w:sz="4" w:space="0" w:color="auto"/>
              <w:left w:val="single" w:sz="4" w:space="0" w:color="auto"/>
              <w:bottom w:val="single" w:sz="4" w:space="0" w:color="auto"/>
              <w:right w:val="single" w:sz="4" w:space="0" w:color="auto"/>
            </w:tcBorders>
          </w:tcPr>
          <w:p w14:paraId="7F619407" w14:textId="76792106" w:rsidR="000608E9" w:rsidRPr="000608E9" w:rsidRDefault="00696A32" w:rsidP="000608E9">
            <w:pPr>
              <w:rPr>
                <w:bCs/>
                <w:lang w:val="en-GB"/>
              </w:rPr>
            </w:pPr>
            <w:r>
              <w:rPr>
                <w:bCs/>
                <w:lang w:val="en-GB"/>
              </w:rPr>
              <w:t xml:space="preserve">Plan, </w:t>
            </w:r>
            <w:r w:rsidR="00606BD7">
              <w:rPr>
                <w:bCs/>
                <w:lang w:val="en-GB"/>
              </w:rPr>
              <w:t>membership</w:t>
            </w:r>
          </w:p>
        </w:tc>
        <w:tc>
          <w:tcPr>
            <w:tcW w:w="3008" w:type="dxa"/>
            <w:tcBorders>
              <w:top w:val="single" w:sz="4" w:space="0" w:color="auto"/>
              <w:left w:val="single" w:sz="4" w:space="0" w:color="auto"/>
              <w:bottom w:val="single" w:sz="4" w:space="0" w:color="auto"/>
              <w:right w:val="single" w:sz="4" w:space="0" w:color="auto"/>
            </w:tcBorders>
          </w:tcPr>
          <w:p w14:paraId="5D78C0C9" w14:textId="39C01860" w:rsidR="000608E9" w:rsidRPr="000608E9" w:rsidRDefault="005F51F2" w:rsidP="000608E9">
            <w:pPr>
              <w:rPr>
                <w:bCs/>
                <w:lang w:val="en-GB"/>
              </w:rPr>
            </w:pPr>
            <w:r>
              <w:rPr>
                <w:bCs/>
                <w:lang w:val="en-GB"/>
              </w:rPr>
              <w:t>1 record for each subscription</w:t>
            </w:r>
          </w:p>
        </w:tc>
      </w:tr>
      <w:tr w:rsidR="005F51F2" w:rsidRPr="000608E9" w14:paraId="4C96E04B" w14:textId="77777777" w:rsidTr="005F51F2">
        <w:tc>
          <w:tcPr>
            <w:tcW w:w="1679" w:type="dxa"/>
            <w:tcBorders>
              <w:top w:val="single" w:sz="4" w:space="0" w:color="auto"/>
              <w:left w:val="single" w:sz="4" w:space="0" w:color="auto"/>
              <w:bottom w:val="single" w:sz="4" w:space="0" w:color="auto"/>
              <w:right w:val="single" w:sz="4" w:space="0" w:color="auto"/>
            </w:tcBorders>
          </w:tcPr>
          <w:p w14:paraId="24BE1ADF" w14:textId="2A2574CD" w:rsidR="005F51F2" w:rsidRPr="000608E9" w:rsidRDefault="005F51F2" w:rsidP="005F51F2">
            <w:pPr>
              <w:rPr>
                <w:bCs/>
                <w:lang w:val="en-GB"/>
              </w:rPr>
            </w:pPr>
            <w:r>
              <w:rPr>
                <w:bCs/>
                <w:lang w:val="en-GB"/>
              </w:rPr>
              <w:t>Gold</w:t>
            </w:r>
          </w:p>
        </w:tc>
        <w:tc>
          <w:tcPr>
            <w:tcW w:w="2570" w:type="dxa"/>
            <w:tcBorders>
              <w:top w:val="single" w:sz="4" w:space="0" w:color="auto"/>
              <w:left w:val="single" w:sz="4" w:space="0" w:color="auto"/>
              <w:bottom w:val="single" w:sz="4" w:space="0" w:color="auto"/>
              <w:right w:val="single" w:sz="4" w:space="0" w:color="auto"/>
            </w:tcBorders>
          </w:tcPr>
          <w:p w14:paraId="2C19A013" w14:textId="62E2B7AA" w:rsidR="005F51F2" w:rsidRPr="000608E9" w:rsidRDefault="00F32425" w:rsidP="005F51F2">
            <w:pPr>
              <w:rPr>
                <w:bCs/>
                <w:lang w:val="en-GB"/>
              </w:rPr>
            </w:pPr>
            <w:r>
              <w:rPr>
                <w:bCs/>
                <w:lang w:val="en-GB"/>
              </w:rPr>
              <w:t xml:space="preserve">Gold level subscription, </w:t>
            </w:r>
            <w:r w:rsidR="00DD0E7D">
              <w:rPr>
                <w:bCs/>
                <w:lang w:val="en-GB"/>
              </w:rPr>
              <w:t>3 FRED, 3 Zones</w:t>
            </w:r>
            <w:r w:rsidR="001D1C33">
              <w:rPr>
                <w:bCs/>
                <w:lang w:val="en-GB"/>
              </w:rPr>
              <w:t xml:space="preserve"> 100Hect Max</w:t>
            </w:r>
          </w:p>
        </w:tc>
        <w:tc>
          <w:tcPr>
            <w:tcW w:w="1671" w:type="dxa"/>
            <w:tcBorders>
              <w:top w:val="single" w:sz="4" w:space="0" w:color="auto"/>
              <w:left w:val="single" w:sz="4" w:space="0" w:color="auto"/>
              <w:bottom w:val="single" w:sz="4" w:space="0" w:color="auto"/>
              <w:right w:val="single" w:sz="4" w:space="0" w:color="auto"/>
            </w:tcBorders>
          </w:tcPr>
          <w:p w14:paraId="6E1EC22E" w14:textId="1F3B40CE" w:rsidR="005F51F2" w:rsidRPr="000608E9" w:rsidRDefault="005F51F2" w:rsidP="005F51F2">
            <w:pPr>
              <w:rPr>
                <w:bCs/>
                <w:lang w:val="en-GB"/>
              </w:rPr>
            </w:pPr>
            <w:r>
              <w:rPr>
                <w:bCs/>
                <w:lang w:val="en-GB"/>
              </w:rPr>
              <w:t>Plan, membership</w:t>
            </w:r>
          </w:p>
        </w:tc>
        <w:tc>
          <w:tcPr>
            <w:tcW w:w="3008" w:type="dxa"/>
            <w:tcBorders>
              <w:top w:val="single" w:sz="4" w:space="0" w:color="auto"/>
              <w:left w:val="single" w:sz="4" w:space="0" w:color="auto"/>
              <w:bottom w:val="single" w:sz="4" w:space="0" w:color="auto"/>
              <w:right w:val="single" w:sz="4" w:space="0" w:color="auto"/>
            </w:tcBorders>
          </w:tcPr>
          <w:p w14:paraId="2D0C5147" w14:textId="4E19E695" w:rsidR="005F51F2" w:rsidRPr="000608E9" w:rsidRDefault="005F51F2" w:rsidP="005F51F2">
            <w:pPr>
              <w:rPr>
                <w:bCs/>
                <w:lang w:val="en-GB"/>
              </w:rPr>
            </w:pPr>
            <w:r>
              <w:rPr>
                <w:bCs/>
                <w:lang w:val="en-GB"/>
              </w:rPr>
              <w:t>1 record for each gold subscription</w:t>
            </w:r>
          </w:p>
        </w:tc>
      </w:tr>
      <w:tr w:rsidR="001D1C33" w:rsidRPr="000608E9" w14:paraId="2E5E13F8" w14:textId="77777777" w:rsidTr="005F51F2">
        <w:tc>
          <w:tcPr>
            <w:tcW w:w="1679" w:type="dxa"/>
            <w:tcBorders>
              <w:top w:val="single" w:sz="4" w:space="0" w:color="auto"/>
              <w:left w:val="single" w:sz="4" w:space="0" w:color="auto"/>
              <w:bottom w:val="single" w:sz="4" w:space="0" w:color="auto"/>
              <w:right w:val="single" w:sz="4" w:space="0" w:color="auto"/>
            </w:tcBorders>
          </w:tcPr>
          <w:p w14:paraId="53276C5F" w14:textId="16BA0429" w:rsidR="001D1C33" w:rsidRPr="000608E9" w:rsidRDefault="001D1C33" w:rsidP="001D1C33">
            <w:pPr>
              <w:rPr>
                <w:bCs/>
                <w:lang w:val="en-GB"/>
              </w:rPr>
            </w:pPr>
            <w:r>
              <w:rPr>
                <w:bCs/>
                <w:lang w:val="en-GB"/>
              </w:rPr>
              <w:t>Standard</w:t>
            </w:r>
          </w:p>
        </w:tc>
        <w:tc>
          <w:tcPr>
            <w:tcW w:w="2570" w:type="dxa"/>
            <w:tcBorders>
              <w:top w:val="single" w:sz="4" w:space="0" w:color="auto"/>
              <w:left w:val="single" w:sz="4" w:space="0" w:color="auto"/>
              <w:bottom w:val="single" w:sz="4" w:space="0" w:color="auto"/>
              <w:right w:val="single" w:sz="4" w:space="0" w:color="auto"/>
            </w:tcBorders>
          </w:tcPr>
          <w:p w14:paraId="2A754B29" w14:textId="760C986B" w:rsidR="001D1C33" w:rsidRPr="000608E9" w:rsidRDefault="00DD63D1" w:rsidP="001D1C33">
            <w:pPr>
              <w:rPr>
                <w:bCs/>
                <w:lang w:val="en-GB"/>
              </w:rPr>
            </w:pPr>
            <w:r>
              <w:rPr>
                <w:bCs/>
                <w:lang w:val="en-GB"/>
              </w:rPr>
              <w:t>standard</w:t>
            </w:r>
            <w:r w:rsidR="001D1C33">
              <w:rPr>
                <w:bCs/>
                <w:lang w:val="en-GB"/>
              </w:rPr>
              <w:t xml:space="preserve"> level subscription, 1 FRED, 1 Zones 10Hect Max</w:t>
            </w:r>
          </w:p>
        </w:tc>
        <w:tc>
          <w:tcPr>
            <w:tcW w:w="1671" w:type="dxa"/>
            <w:tcBorders>
              <w:top w:val="single" w:sz="4" w:space="0" w:color="auto"/>
              <w:left w:val="single" w:sz="4" w:space="0" w:color="auto"/>
              <w:bottom w:val="single" w:sz="4" w:space="0" w:color="auto"/>
              <w:right w:val="single" w:sz="4" w:space="0" w:color="auto"/>
            </w:tcBorders>
          </w:tcPr>
          <w:p w14:paraId="70D124C8" w14:textId="74FD1955" w:rsidR="001D1C33" w:rsidRPr="000608E9" w:rsidRDefault="001D1C33" w:rsidP="001D1C33">
            <w:pPr>
              <w:rPr>
                <w:bCs/>
                <w:lang w:val="en-GB"/>
              </w:rPr>
            </w:pPr>
            <w:r>
              <w:rPr>
                <w:bCs/>
                <w:lang w:val="en-GB"/>
              </w:rPr>
              <w:t>Plan, membership</w:t>
            </w:r>
          </w:p>
        </w:tc>
        <w:tc>
          <w:tcPr>
            <w:tcW w:w="3008" w:type="dxa"/>
            <w:tcBorders>
              <w:top w:val="single" w:sz="4" w:space="0" w:color="auto"/>
              <w:left w:val="single" w:sz="4" w:space="0" w:color="auto"/>
              <w:bottom w:val="single" w:sz="4" w:space="0" w:color="auto"/>
              <w:right w:val="single" w:sz="4" w:space="0" w:color="auto"/>
            </w:tcBorders>
          </w:tcPr>
          <w:p w14:paraId="227CF209" w14:textId="23FC3A91" w:rsidR="001D1C33" w:rsidRPr="000608E9" w:rsidRDefault="001D1C33" w:rsidP="001D1C33">
            <w:pPr>
              <w:rPr>
                <w:bCs/>
                <w:lang w:val="en-GB"/>
              </w:rPr>
            </w:pPr>
            <w:r>
              <w:rPr>
                <w:bCs/>
                <w:lang w:val="en-GB"/>
              </w:rPr>
              <w:t>1 record for each standard subscription</w:t>
            </w:r>
          </w:p>
        </w:tc>
      </w:tr>
      <w:tr w:rsidR="001D1C33" w:rsidRPr="000608E9" w14:paraId="4C2F5515" w14:textId="77777777" w:rsidTr="005F51F2">
        <w:tc>
          <w:tcPr>
            <w:tcW w:w="1679" w:type="dxa"/>
            <w:tcBorders>
              <w:top w:val="single" w:sz="4" w:space="0" w:color="auto"/>
              <w:left w:val="single" w:sz="4" w:space="0" w:color="auto"/>
              <w:bottom w:val="single" w:sz="4" w:space="0" w:color="auto"/>
              <w:right w:val="single" w:sz="4" w:space="0" w:color="auto"/>
            </w:tcBorders>
          </w:tcPr>
          <w:p w14:paraId="6A30DC9F" w14:textId="5E5A6207" w:rsidR="001D1C33" w:rsidRPr="000608E9" w:rsidRDefault="001D1C33" w:rsidP="001D1C33">
            <w:pPr>
              <w:rPr>
                <w:bCs/>
                <w:lang w:val="en-GB"/>
              </w:rPr>
            </w:pPr>
            <w:r>
              <w:rPr>
                <w:bCs/>
                <w:lang w:val="en-GB"/>
              </w:rPr>
              <w:t>Platinum</w:t>
            </w:r>
          </w:p>
        </w:tc>
        <w:tc>
          <w:tcPr>
            <w:tcW w:w="2570" w:type="dxa"/>
            <w:tcBorders>
              <w:top w:val="single" w:sz="4" w:space="0" w:color="auto"/>
              <w:left w:val="single" w:sz="4" w:space="0" w:color="auto"/>
              <w:bottom w:val="single" w:sz="4" w:space="0" w:color="auto"/>
              <w:right w:val="single" w:sz="4" w:space="0" w:color="auto"/>
            </w:tcBorders>
          </w:tcPr>
          <w:p w14:paraId="6F8C9D32" w14:textId="42673D18" w:rsidR="001D1C33" w:rsidRPr="000608E9" w:rsidRDefault="00DD63D1" w:rsidP="001D1C33">
            <w:pPr>
              <w:rPr>
                <w:bCs/>
                <w:lang w:val="en-GB"/>
              </w:rPr>
            </w:pPr>
            <w:r>
              <w:rPr>
                <w:bCs/>
                <w:lang w:val="en-GB"/>
              </w:rPr>
              <w:t>platinum</w:t>
            </w:r>
            <w:r w:rsidR="001D1C33">
              <w:rPr>
                <w:bCs/>
                <w:lang w:val="en-GB"/>
              </w:rPr>
              <w:t xml:space="preserve"> level subscription, </w:t>
            </w:r>
            <w:r w:rsidR="003E16B5">
              <w:rPr>
                <w:bCs/>
                <w:lang w:val="en-GB"/>
              </w:rPr>
              <w:t>details negotiated by executive.</w:t>
            </w:r>
          </w:p>
        </w:tc>
        <w:tc>
          <w:tcPr>
            <w:tcW w:w="1671" w:type="dxa"/>
            <w:tcBorders>
              <w:top w:val="single" w:sz="4" w:space="0" w:color="auto"/>
              <w:left w:val="single" w:sz="4" w:space="0" w:color="auto"/>
              <w:bottom w:val="single" w:sz="4" w:space="0" w:color="auto"/>
              <w:right w:val="single" w:sz="4" w:space="0" w:color="auto"/>
            </w:tcBorders>
          </w:tcPr>
          <w:p w14:paraId="0077746A" w14:textId="102963B2" w:rsidR="001D1C33" w:rsidRPr="000608E9" w:rsidRDefault="001D1C33" w:rsidP="001D1C33">
            <w:pPr>
              <w:rPr>
                <w:bCs/>
                <w:lang w:val="en-GB"/>
              </w:rPr>
            </w:pPr>
            <w:r>
              <w:rPr>
                <w:bCs/>
                <w:lang w:val="en-GB"/>
              </w:rPr>
              <w:t>Plan, membership</w:t>
            </w:r>
          </w:p>
        </w:tc>
        <w:tc>
          <w:tcPr>
            <w:tcW w:w="3008" w:type="dxa"/>
            <w:tcBorders>
              <w:top w:val="single" w:sz="4" w:space="0" w:color="auto"/>
              <w:left w:val="single" w:sz="4" w:space="0" w:color="auto"/>
              <w:bottom w:val="single" w:sz="4" w:space="0" w:color="auto"/>
              <w:right w:val="single" w:sz="4" w:space="0" w:color="auto"/>
            </w:tcBorders>
          </w:tcPr>
          <w:p w14:paraId="01B9B3B2" w14:textId="22267610" w:rsidR="001D1C33" w:rsidRPr="000608E9" w:rsidRDefault="001D1C33" w:rsidP="001D1C33">
            <w:pPr>
              <w:rPr>
                <w:bCs/>
                <w:lang w:val="en-GB"/>
              </w:rPr>
            </w:pPr>
            <w:r>
              <w:rPr>
                <w:bCs/>
                <w:lang w:val="en-GB"/>
              </w:rPr>
              <w:t>1 record for each platinum subscription</w:t>
            </w:r>
          </w:p>
        </w:tc>
      </w:tr>
      <w:tr w:rsidR="001D1C33" w:rsidRPr="000608E9" w14:paraId="11C301E0" w14:textId="77777777" w:rsidTr="005F51F2">
        <w:tc>
          <w:tcPr>
            <w:tcW w:w="1679" w:type="dxa"/>
            <w:tcBorders>
              <w:top w:val="single" w:sz="4" w:space="0" w:color="auto"/>
              <w:left w:val="single" w:sz="4" w:space="0" w:color="auto"/>
              <w:bottom w:val="single" w:sz="4" w:space="0" w:color="auto"/>
              <w:right w:val="single" w:sz="4" w:space="0" w:color="auto"/>
            </w:tcBorders>
          </w:tcPr>
          <w:p w14:paraId="4EDFEC6B" w14:textId="6EFEEEE1" w:rsidR="001D1C33" w:rsidRPr="000608E9" w:rsidRDefault="001D1C33" w:rsidP="001D1C33">
            <w:pPr>
              <w:rPr>
                <w:bCs/>
                <w:lang w:val="en-GB"/>
              </w:rPr>
            </w:pPr>
            <w:r>
              <w:rPr>
                <w:bCs/>
                <w:lang w:val="en-GB"/>
              </w:rPr>
              <w:t>Super Platinum</w:t>
            </w:r>
          </w:p>
        </w:tc>
        <w:tc>
          <w:tcPr>
            <w:tcW w:w="2570" w:type="dxa"/>
            <w:tcBorders>
              <w:top w:val="single" w:sz="4" w:space="0" w:color="auto"/>
              <w:left w:val="single" w:sz="4" w:space="0" w:color="auto"/>
              <w:bottom w:val="single" w:sz="4" w:space="0" w:color="auto"/>
              <w:right w:val="single" w:sz="4" w:space="0" w:color="auto"/>
            </w:tcBorders>
          </w:tcPr>
          <w:p w14:paraId="7F7D91AB" w14:textId="32A46E54" w:rsidR="001D1C33" w:rsidRPr="000608E9" w:rsidRDefault="00DD63D1" w:rsidP="001D1C33">
            <w:pPr>
              <w:rPr>
                <w:bCs/>
                <w:lang w:val="en-GB"/>
              </w:rPr>
            </w:pPr>
            <w:r>
              <w:rPr>
                <w:bCs/>
                <w:lang w:val="en-GB"/>
              </w:rPr>
              <w:t>Super platinum</w:t>
            </w:r>
            <w:r w:rsidR="001D1C33">
              <w:rPr>
                <w:bCs/>
                <w:lang w:val="en-GB"/>
              </w:rPr>
              <w:t xml:space="preserve"> level subscription</w:t>
            </w:r>
            <w:r>
              <w:rPr>
                <w:bCs/>
                <w:lang w:val="en-GB"/>
              </w:rPr>
              <w:t xml:space="preserve">, details negotiated </w:t>
            </w:r>
            <w:r w:rsidR="003E16B5">
              <w:rPr>
                <w:bCs/>
                <w:lang w:val="en-GB"/>
              </w:rPr>
              <w:t>by executive.</w:t>
            </w:r>
          </w:p>
        </w:tc>
        <w:tc>
          <w:tcPr>
            <w:tcW w:w="1671" w:type="dxa"/>
            <w:tcBorders>
              <w:top w:val="single" w:sz="4" w:space="0" w:color="auto"/>
              <w:left w:val="single" w:sz="4" w:space="0" w:color="auto"/>
              <w:bottom w:val="single" w:sz="4" w:space="0" w:color="auto"/>
              <w:right w:val="single" w:sz="4" w:space="0" w:color="auto"/>
            </w:tcBorders>
          </w:tcPr>
          <w:p w14:paraId="0F4A544C" w14:textId="6D850BDD" w:rsidR="001D1C33" w:rsidRPr="000608E9" w:rsidRDefault="001D1C33" w:rsidP="001D1C33">
            <w:pPr>
              <w:rPr>
                <w:bCs/>
                <w:lang w:val="en-GB"/>
              </w:rPr>
            </w:pPr>
            <w:r>
              <w:rPr>
                <w:bCs/>
                <w:lang w:val="en-GB"/>
              </w:rPr>
              <w:t>Plan, membership</w:t>
            </w:r>
          </w:p>
        </w:tc>
        <w:tc>
          <w:tcPr>
            <w:tcW w:w="3008" w:type="dxa"/>
            <w:tcBorders>
              <w:top w:val="single" w:sz="4" w:space="0" w:color="auto"/>
              <w:left w:val="single" w:sz="4" w:space="0" w:color="auto"/>
              <w:bottom w:val="single" w:sz="4" w:space="0" w:color="auto"/>
              <w:right w:val="single" w:sz="4" w:space="0" w:color="auto"/>
            </w:tcBorders>
          </w:tcPr>
          <w:p w14:paraId="31908ECC" w14:textId="65612B01" w:rsidR="001D1C33" w:rsidRPr="000608E9" w:rsidRDefault="001D1C33" w:rsidP="001D1C33">
            <w:pPr>
              <w:rPr>
                <w:bCs/>
                <w:lang w:val="en-GB"/>
              </w:rPr>
            </w:pPr>
            <w:r>
              <w:rPr>
                <w:bCs/>
                <w:lang w:val="en-GB"/>
              </w:rPr>
              <w:t>1 record for each super platinum subscription</w:t>
            </w:r>
          </w:p>
        </w:tc>
      </w:tr>
      <w:tr w:rsidR="001D1C33" w:rsidRPr="000608E9" w14:paraId="43D00238" w14:textId="77777777" w:rsidTr="005F51F2">
        <w:tc>
          <w:tcPr>
            <w:tcW w:w="1679" w:type="dxa"/>
            <w:tcBorders>
              <w:top w:val="single" w:sz="4" w:space="0" w:color="auto"/>
              <w:left w:val="single" w:sz="4" w:space="0" w:color="auto"/>
              <w:bottom w:val="single" w:sz="4" w:space="0" w:color="auto"/>
              <w:right w:val="single" w:sz="4" w:space="0" w:color="auto"/>
            </w:tcBorders>
          </w:tcPr>
          <w:p w14:paraId="012BB915" w14:textId="6D38EA62" w:rsidR="001D1C33" w:rsidRPr="000608E9" w:rsidRDefault="001D1C33" w:rsidP="001D1C33">
            <w:pPr>
              <w:rPr>
                <w:bCs/>
                <w:lang w:val="en-GB"/>
              </w:rPr>
            </w:pPr>
            <w:r>
              <w:rPr>
                <w:bCs/>
                <w:lang w:val="en-GB"/>
              </w:rPr>
              <w:t>Invoice</w:t>
            </w:r>
          </w:p>
        </w:tc>
        <w:tc>
          <w:tcPr>
            <w:tcW w:w="2570" w:type="dxa"/>
            <w:tcBorders>
              <w:top w:val="single" w:sz="4" w:space="0" w:color="auto"/>
              <w:left w:val="single" w:sz="4" w:space="0" w:color="auto"/>
              <w:bottom w:val="single" w:sz="4" w:space="0" w:color="auto"/>
              <w:right w:val="single" w:sz="4" w:space="0" w:color="auto"/>
            </w:tcBorders>
          </w:tcPr>
          <w:p w14:paraId="056811C8" w14:textId="0E669746" w:rsidR="001D1C33" w:rsidRPr="000608E9" w:rsidRDefault="003E16B5" w:rsidP="001D1C33">
            <w:pPr>
              <w:rPr>
                <w:bCs/>
                <w:lang w:val="en-GB"/>
              </w:rPr>
            </w:pPr>
            <w:r>
              <w:rPr>
                <w:bCs/>
                <w:lang w:val="en-GB"/>
              </w:rPr>
              <w:t>A</w:t>
            </w:r>
            <w:r w:rsidR="00470E31">
              <w:rPr>
                <w:bCs/>
                <w:lang w:val="en-GB"/>
              </w:rPr>
              <w:t xml:space="preserve"> list of services </w:t>
            </w:r>
            <w:r w:rsidR="00B77D18">
              <w:rPr>
                <w:bCs/>
                <w:lang w:val="en-GB"/>
              </w:rPr>
              <w:t>billed to the customer as per the contracts pricing.</w:t>
            </w:r>
          </w:p>
        </w:tc>
        <w:tc>
          <w:tcPr>
            <w:tcW w:w="1671" w:type="dxa"/>
            <w:tcBorders>
              <w:top w:val="single" w:sz="4" w:space="0" w:color="auto"/>
              <w:left w:val="single" w:sz="4" w:space="0" w:color="auto"/>
              <w:bottom w:val="single" w:sz="4" w:space="0" w:color="auto"/>
              <w:right w:val="single" w:sz="4" w:space="0" w:color="auto"/>
            </w:tcBorders>
          </w:tcPr>
          <w:p w14:paraId="047ECD26" w14:textId="778D7A86" w:rsidR="001D1C33" w:rsidRPr="000608E9" w:rsidRDefault="001D1C33" w:rsidP="001D1C33">
            <w:pPr>
              <w:rPr>
                <w:bCs/>
                <w:lang w:val="en-GB"/>
              </w:rPr>
            </w:pPr>
            <w:r>
              <w:rPr>
                <w:bCs/>
                <w:lang w:val="en-GB"/>
              </w:rPr>
              <w:t>Statement, bill, charge</w:t>
            </w:r>
          </w:p>
        </w:tc>
        <w:tc>
          <w:tcPr>
            <w:tcW w:w="3008" w:type="dxa"/>
            <w:tcBorders>
              <w:top w:val="single" w:sz="4" w:space="0" w:color="auto"/>
              <w:left w:val="single" w:sz="4" w:space="0" w:color="auto"/>
              <w:bottom w:val="single" w:sz="4" w:space="0" w:color="auto"/>
              <w:right w:val="single" w:sz="4" w:space="0" w:color="auto"/>
            </w:tcBorders>
          </w:tcPr>
          <w:p w14:paraId="0F90DF37" w14:textId="61F8F64B" w:rsidR="001D1C33" w:rsidRPr="000608E9" w:rsidRDefault="001D1C33" w:rsidP="001D1C33">
            <w:pPr>
              <w:rPr>
                <w:bCs/>
                <w:lang w:val="en-GB"/>
              </w:rPr>
            </w:pPr>
            <w:r>
              <w:rPr>
                <w:bCs/>
                <w:lang w:val="en-GB"/>
              </w:rPr>
              <w:t>1 record for every contract</w:t>
            </w:r>
          </w:p>
        </w:tc>
      </w:tr>
      <w:tr w:rsidR="001D1C33" w:rsidRPr="000608E9" w14:paraId="4C3760CF" w14:textId="77777777" w:rsidTr="005F51F2">
        <w:tc>
          <w:tcPr>
            <w:tcW w:w="1679" w:type="dxa"/>
            <w:tcBorders>
              <w:top w:val="single" w:sz="4" w:space="0" w:color="auto"/>
              <w:left w:val="single" w:sz="4" w:space="0" w:color="auto"/>
              <w:bottom w:val="single" w:sz="4" w:space="0" w:color="auto"/>
              <w:right w:val="single" w:sz="4" w:space="0" w:color="auto"/>
            </w:tcBorders>
          </w:tcPr>
          <w:p w14:paraId="1DF2006D" w14:textId="203DE6D6" w:rsidR="001D1C33" w:rsidRPr="000608E9" w:rsidRDefault="001D1C33" w:rsidP="001D1C33">
            <w:pPr>
              <w:rPr>
                <w:bCs/>
                <w:lang w:val="en-GB"/>
              </w:rPr>
            </w:pPr>
            <w:r>
              <w:rPr>
                <w:bCs/>
                <w:lang w:val="en-GB"/>
              </w:rPr>
              <w:t>Contract</w:t>
            </w:r>
          </w:p>
        </w:tc>
        <w:tc>
          <w:tcPr>
            <w:tcW w:w="2570" w:type="dxa"/>
            <w:tcBorders>
              <w:top w:val="single" w:sz="4" w:space="0" w:color="auto"/>
              <w:left w:val="single" w:sz="4" w:space="0" w:color="auto"/>
              <w:bottom w:val="single" w:sz="4" w:space="0" w:color="auto"/>
              <w:right w:val="single" w:sz="4" w:space="0" w:color="auto"/>
            </w:tcBorders>
          </w:tcPr>
          <w:p w14:paraId="68072685" w14:textId="7B8C28A9" w:rsidR="001D1C33" w:rsidRPr="000608E9" w:rsidRDefault="00B77D18" w:rsidP="001D1C33">
            <w:pPr>
              <w:rPr>
                <w:bCs/>
                <w:lang w:val="en-GB"/>
              </w:rPr>
            </w:pPr>
            <w:r>
              <w:rPr>
                <w:bCs/>
                <w:lang w:val="en-GB"/>
              </w:rPr>
              <w:t xml:space="preserve">A details list of what services, </w:t>
            </w:r>
            <w:r w:rsidR="009D0A86">
              <w:rPr>
                <w:bCs/>
                <w:lang w:val="en-GB"/>
              </w:rPr>
              <w:t>Zones</w:t>
            </w:r>
            <w:r>
              <w:rPr>
                <w:bCs/>
                <w:lang w:val="en-GB"/>
              </w:rPr>
              <w:t>,</w:t>
            </w:r>
            <w:r w:rsidR="009D0A86">
              <w:rPr>
                <w:bCs/>
                <w:lang w:val="en-GB"/>
              </w:rPr>
              <w:t xml:space="preserve"> Timelines, Payments, signatures are listed to describe what is expected out of the agreement.</w:t>
            </w:r>
            <w:r>
              <w:rPr>
                <w:bCs/>
                <w:lang w:val="en-GB"/>
              </w:rPr>
              <w:t xml:space="preserve"> </w:t>
            </w:r>
          </w:p>
        </w:tc>
        <w:tc>
          <w:tcPr>
            <w:tcW w:w="1671" w:type="dxa"/>
            <w:tcBorders>
              <w:top w:val="single" w:sz="4" w:space="0" w:color="auto"/>
              <w:left w:val="single" w:sz="4" w:space="0" w:color="auto"/>
              <w:bottom w:val="single" w:sz="4" w:space="0" w:color="auto"/>
              <w:right w:val="single" w:sz="4" w:space="0" w:color="auto"/>
            </w:tcBorders>
          </w:tcPr>
          <w:p w14:paraId="755D9CBF" w14:textId="5DA8E17C" w:rsidR="001D1C33" w:rsidRPr="000608E9" w:rsidRDefault="001D1C33" w:rsidP="001D1C33">
            <w:pPr>
              <w:rPr>
                <w:bCs/>
                <w:lang w:val="en-GB"/>
              </w:rPr>
            </w:pPr>
            <w:r>
              <w:rPr>
                <w:bCs/>
                <w:lang w:val="en-GB"/>
              </w:rPr>
              <w:t>Agreement, arrangement, pact, bargain</w:t>
            </w:r>
          </w:p>
        </w:tc>
        <w:tc>
          <w:tcPr>
            <w:tcW w:w="3008" w:type="dxa"/>
            <w:tcBorders>
              <w:top w:val="single" w:sz="4" w:space="0" w:color="auto"/>
              <w:left w:val="single" w:sz="4" w:space="0" w:color="auto"/>
              <w:bottom w:val="single" w:sz="4" w:space="0" w:color="auto"/>
              <w:right w:val="single" w:sz="4" w:space="0" w:color="auto"/>
            </w:tcBorders>
          </w:tcPr>
          <w:p w14:paraId="235342D3" w14:textId="63B227D1" w:rsidR="001D1C33" w:rsidRPr="000608E9" w:rsidRDefault="001D1C33" w:rsidP="001D1C33">
            <w:pPr>
              <w:rPr>
                <w:bCs/>
                <w:lang w:val="en-GB"/>
              </w:rPr>
            </w:pPr>
            <w:r>
              <w:rPr>
                <w:bCs/>
                <w:lang w:val="en-GB"/>
              </w:rPr>
              <w:t>1 record for every contract made from each subscription</w:t>
            </w:r>
          </w:p>
        </w:tc>
      </w:tr>
      <w:tr w:rsidR="001D1C33" w:rsidRPr="000608E9" w14:paraId="3623CDBC" w14:textId="77777777" w:rsidTr="005F51F2">
        <w:tc>
          <w:tcPr>
            <w:tcW w:w="1679" w:type="dxa"/>
            <w:tcBorders>
              <w:top w:val="single" w:sz="4" w:space="0" w:color="auto"/>
              <w:left w:val="single" w:sz="4" w:space="0" w:color="auto"/>
              <w:bottom w:val="single" w:sz="4" w:space="0" w:color="auto"/>
              <w:right w:val="single" w:sz="4" w:space="0" w:color="auto"/>
            </w:tcBorders>
          </w:tcPr>
          <w:p w14:paraId="0389BBF8" w14:textId="0110FB53" w:rsidR="001D1C33" w:rsidRPr="000608E9" w:rsidRDefault="001D1C33" w:rsidP="001D1C33">
            <w:pPr>
              <w:rPr>
                <w:bCs/>
                <w:lang w:val="en-GB"/>
              </w:rPr>
            </w:pPr>
            <w:r>
              <w:rPr>
                <w:bCs/>
                <w:lang w:val="en-GB"/>
              </w:rPr>
              <w:t>Region</w:t>
            </w:r>
          </w:p>
        </w:tc>
        <w:tc>
          <w:tcPr>
            <w:tcW w:w="2570" w:type="dxa"/>
            <w:tcBorders>
              <w:top w:val="single" w:sz="4" w:space="0" w:color="auto"/>
              <w:left w:val="single" w:sz="4" w:space="0" w:color="auto"/>
              <w:bottom w:val="single" w:sz="4" w:space="0" w:color="auto"/>
              <w:right w:val="single" w:sz="4" w:space="0" w:color="auto"/>
            </w:tcBorders>
          </w:tcPr>
          <w:p w14:paraId="55FCD99B" w14:textId="0E1A5D6A" w:rsidR="001D1C33" w:rsidRPr="000608E9" w:rsidRDefault="009D0A86" w:rsidP="001D1C33">
            <w:pPr>
              <w:rPr>
                <w:bCs/>
                <w:lang w:val="en-GB"/>
              </w:rPr>
            </w:pPr>
            <w:r>
              <w:rPr>
                <w:bCs/>
                <w:lang w:val="en-GB"/>
              </w:rPr>
              <w:t xml:space="preserve">A large area </w:t>
            </w:r>
            <w:r w:rsidR="00900B8D">
              <w:rPr>
                <w:bCs/>
                <w:lang w:val="en-GB"/>
              </w:rPr>
              <w:t>in which contains zones.</w:t>
            </w:r>
          </w:p>
        </w:tc>
        <w:tc>
          <w:tcPr>
            <w:tcW w:w="1671" w:type="dxa"/>
            <w:tcBorders>
              <w:top w:val="single" w:sz="4" w:space="0" w:color="auto"/>
              <w:left w:val="single" w:sz="4" w:space="0" w:color="auto"/>
              <w:bottom w:val="single" w:sz="4" w:space="0" w:color="auto"/>
              <w:right w:val="single" w:sz="4" w:space="0" w:color="auto"/>
            </w:tcBorders>
          </w:tcPr>
          <w:p w14:paraId="6034F835" w14:textId="23F58031" w:rsidR="001D1C33" w:rsidRPr="000608E9" w:rsidRDefault="001D1C33" w:rsidP="001D1C33">
            <w:pPr>
              <w:rPr>
                <w:bCs/>
                <w:lang w:val="en-GB"/>
              </w:rPr>
            </w:pPr>
            <w:r>
              <w:rPr>
                <w:bCs/>
                <w:lang w:val="en-GB"/>
              </w:rPr>
              <w:t>Section, area, location, site, place</w:t>
            </w:r>
          </w:p>
        </w:tc>
        <w:tc>
          <w:tcPr>
            <w:tcW w:w="3008" w:type="dxa"/>
            <w:tcBorders>
              <w:top w:val="single" w:sz="4" w:space="0" w:color="auto"/>
              <w:left w:val="single" w:sz="4" w:space="0" w:color="auto"/>
              <w:bottom w:val="single" w:sz="4" w:space="0" w:color="auto"/>
              <w:right w:val="single" w:sz="4" w:space="0" w:color="auto"/>
            </w:tcBorders>
          </w:tcPr>
          <w:p w14:paraId="6B22EE7B" w14:textId="5141DF91" w:rsidR="001D1C33" w:rsidRPr="000608E9" w:rsidRDefault="001D1C33" w:rsidP="001D1C33">
            <w:pPr>
              <w:rPr>
                <w:bCs/>
                <w:lang w:val="en-GB"/>
              </w:rPr>
            </w:pPr>
            <w:r>
              <w:rPr>
                <w:bCs/>
                <w:lang w:val="en-GB"/>
              </w:rPr>
              <w:t>1 record for every region  monitored by FREDs</w:t>
            </w:r>
          </w:p>
        </w:tc>
      </w:tr>
      <w:tr w:rsidR="001D1C33" w:rsidRPr="000608E9" w14:paraId="37CD5BAD" w14:textId="77777777" w:rsidTr="005F51F2">
        <w:tc>
          <w:tcPr>
            <w:tcW w:w="1679" w:type="dxa"/>
            <w:tcBorders>
              <w:top w:val="single" w:sz="4" w:space="0" w:color="auto"/>
              <w:left w:val="single" w:sz="4" w:space="0" w:color="auto"/>
              <w:bottom w:val="single" w:sz="4" w:space="0" w:color="auto"/>
              <w:right w:val="single" w:sz="4" w:space="0" w:color="auto"/>
            </w:tcBorders>
          </w:tcPr>
          <w:p w14:paraId="16987240" w14:textId="6277A531" w:rsidR="001D1C33" w:rsidRPr="000608E9" w:rsidRDefault="001D1C33" w:rsidP="001D1C33">
            <w:pPr>
              <w:rPr>
                <w:bCs/>
                <w:lang w:val="en-GB"/>
              </w:rPr>
            </w:pPr>
            <w:r>
              <w:rPr>
                <w:bCs/>
                <w:lang w:val="en-GB"/>
              </w:rPr>
              <w:lastRenderedPageBreak/>
              <w:t>Zone</w:t>
            </w:r>
          </w:p>
        </w:tc>
        <w:tc>
          <w:tcPr>
            <w:tcW w:w="2570" w:type="dxa"/>
            <w:tcBorders>
              <w:top w:val="single" w:sz="4" w:space="0" w:color="auto"/>
              <w:left w:val="single" w:sz="4" w:space="0" w:color="auto"/>
              <w:bottom w:val="single" w:sz="4" w:space="0" w:color="auto"/>
              <w:right w:val="single" w:sz="4" w:space="0" w:color="auto"/>
            </w:tcBorders>
          </w:tcPr>
          <w:p w14:paraId="7163C9A1" w14:textId="34C9D9AF" w:rsidR="001D1C33" w:rsidRPr="000608E9" w:rsidRDefault="00900B8D" w:rsidP="001D1C33">
            <w:pPr>
              <w:rPr>
                <w:bCs/>
                <w:lang w:val="en-GB"/>
              </w:rPr>
            </w:pPr>
            <w:r>
              <w:rPr>
                <w:bCs/>
                <w:lang w:val="en-GB"/>
              </w:rPr>
              <w:t>A portion of an area located inside a region.</w:t>
            </w:r>
          </w:p>
        </w:tc>
        <w:tc>
          <w:tcPr>
            <w:tcW w:w="1671" w:type="dxa"/>
            <w:tcBorders>
              <w:top w:val="single" w:sz="4" w:space="0" w:color="auto"/>
              <w:left w:val="single" w:sz="4" w:space="0" w:color="auto"/>
              <w:bottom w:val="single" w:sz="4" w:space="0" w:color="auto"/>
              <w:right w:val="single" w:sz="4" w:space="0" w:color="auto"/>
            </w:tcBorders>
          </w:tcPr>
          <w:p w14:paraId="1C3B112A" w14:textId="55021952" w:rsidR="001D1C33" w:rsidRPr="000608E9" w:rsidRDefault="001D1C33" w:rsidP="001D1C33">
            <w:pPr>
              <w:rPr>
                <w:bCs/>
                <w:lang w:val="en-GB"/>
              </w:rPr>
            </w:pPr>
            <w:r>
              <w:rPr>
                <w:bCs/>
                <w:lang w:val="en-GB"/>
              </w:rPr>
              <w:t>Area, location, site, place, section</w:t>
            </w:r>
          </w:p>
        </w:tc>
        <w:tc>
          <w:tcPr>
            <w:tcW w:w="3008" w:type="dxa"/>
            <w:tcBorders>
              <w:top w:val="single" w:sz="4" w:space="0" w:color="auto"/>
              <w:left w:val="single" w:sz="4" w:space="0" w:color="auto"/>
              <w:bottom w:val="single" w:sz="4" w:space="0" w:color="auto"/>
              <w:right w:val="single" w:sz="4" w:space="0" w:color="auto"/>
            </w:tcBorders>
          </w:tcPr>
          <w:p w14:paraId="210E2C7C" w14:textId="4A9BB35C" w:rsidR="001D1C33" w:rsidRPr="000608E9" w:rsidRDefault="001D1C33" w:rsidP="001D1C33">
            <w:pPr>
              <w:rPr>
                <w:bCs/>
                <w:lang w:val="en-GB"/>
              </w:rPr>
            </w:pPr>
            <w:r>
              <w:rPr>
                <w:bCs/>
                <w:lang w:val="en-GB"/>
              </w:rPr>
              <w:t>1 record for every zone monitored by FREDs</w:t>
            </w:r>
          </w:p>
        </w:tc>
      </w:tr>
      <w:tr w:rsidR="001D1C33" w:rsidRPr="000608E9" w14:paraId="1813FDD7" w14:textId="77777777" w:rsidTr="005F51F2">
        <w:tc>
          <w:tcPr>
            <w:tcW w:w="1679" w:type="dxa"/>
            <w:tcBorders>
              <w:top w:val="single" w:sz="4" w:space="0" w:color="auto"/>
              <w:left w:val="single" w:sz="4" w:space="0" w:color="auto"/>
              <w:bottom w:val="single" w:sz="4" w:space="0" w:color="auto"/>
              <w:right w:val="single" w:sz="4" w:space="0" w:color="auto"/>
            </w:tcBorders>
          </w:tcPr>
          <w:p w14:paraId="6EAA5DFD" w14:textId="64E88BF1" w:rsidR="001D1C33" w:rsidRDefault="001D1C33" w:rsidP="001D1C33">
            <w:pPr>
              <w:rPr>
                <w:bCs/>
                <w:lang w:val="en-GB"/>
              </w:rPr>
            </w:pPr>
            <w:r>
              <w:rPr>
                <w:bCs/>
                <w:lang w:val="en-GB"/>
              </w:rPr>
              <w:t>Service</w:t>
            </w:r>
          </w:p>
        </w:tc>
        <w:tc>
          <w:tcPr>
            <w:tcW w:w="2570" w:type="dxa"/>
            <w:tcBorders>
              <w:top w:val="single" w:sz="4" w:space="0" w:color="auto"/>
              <w:left w:val="single" w:sz="4" w:space="0" w:color="auto"/>
              <w:bottom w:val="single" w:sz="4" w:space="0" w:color="auto"/>
              <w:right w:val="single" w:sz="4" w:space="0" w:color="auto"/>
            </w:tcBorders>
          </w:tcPr>
          <w:p w14:paraId="18E49F69" w14:textId="24488E10" w:rsidR="001D1C33" w:rsidRPr="000608E9" w:rsidRDefault="00900B8D" w:rsidP="001D1C33">
            <w:pPr>
              <w:rPr>
                <w:bCs/>
                <w:lang w:val="en-GB"/>
              </w:rPr>
            </w:pPr>
            <w:r>
              <w:rPr>
                <w:bCs/>
                <w:lang w:val="en-GB"/>
              </w:rPr>
              <w:t xml:space="preserve">A type of </w:t>
            </w:r>
            <w:r w:rsidR="00D90CBE">
              <w:rPr>
                <w:bCs/>
                <w:lang w:val="en-GB"/>
              </w:rPr>
              <w:t>maintenance provided to the zone, like trimming trees, moving grass etc.</w:t>
            </w:r>
          </w:p>
        </w:tc>
        <w:tc>
          <w:tcPr>
            <w:tcW w:w="1671" w:type="dxa"/>
            <w:tcBorders>
              <w:top w:val="single" w:sz="4" w:space="0" w:color="auto"/>
              <w:left w:val="single" w:sz="4" w:space="0" w:color="auto"/>
              <w:bottom w:val="single" w:sz="4" w:space="0" w:color="auto"/>
              <w:right w:val="single" w:sz="4" w:space="0" w:color="auto"/>
            </w:tcBorders>
          </w:tcPr>
          <w:p w14:paraId="15C43339" w14:textId="4C4F8A24" w:rsidR="001D1C33" w:rsidRPr="000608E9" w:rsidRDefault="001D1C33" w:rsidP="001D1C33">
            <w:pPr>
              <w:rPr>
                <w:bCs/>
                <w:lang w:val="en-GB"/>
              </w:rPr>
            </w:pPr>
            <w:r>
              <w:rPr>
                <w:bCs/>
                <w:lang w:val="en-GB"/>
              </w:rPr>
              <w:t>Go over, check, maintain, repair, mend, fix</w:t>
            </w:r>
          </w:p>
        </w:tc>
        <w:tc>
          <w:tcPr>
            <w:tcW w:w="3008" w:type="dxa"/>
            <w:tcBorders>
              <w:top w:val="single" w:sz="4" w:space="0" w:color="auto"/>
              <w:left w:val="single" w:sz="4" w:space="0" w:color="auto"/>
              <w:bottom w:val="single" w:sz="4" w:space="0" w:color="auto"/>
              <w:right w:val="single" w:sz="4" w:space="0" w:color="auto"/>
            </w:tcBorders>
          </w:tcPr>
          <w:p w14:paraId="22EDCE67" w14:textId="7162B1F2" w:rsidR="001D1C33" w:rsidRPr="000608E9" w:rsidRDefault="001D1C33" w:rsidP="001D1C33">
            <w:pPr>
              <w:rPr>
                <w:bCs/>
                <w:lang w:val="en-GB"/>
              </w:rPr>
            </w:pPr>
            <w:r>
              <w:rPr>
                <w:bCs/>
                <w:lang w:val="en-GB"/>
              </w:rPr>
              <w:t>1 record for each service provided by a fred</w:t>
            </w:r>
          </w:p>
        </w:tc>
      </w:tr>
      <w:tr w:rsidR="001D1C33" w:rsidRPr="000608E9" w14:paraId="4AF06940" w14:textId="77777777" w:rsidTr="005F51F2">
        <w:tc>
          <w:tcPr>
            <w:tcW w:w="1679" w:type="dxa"/>
            <w:tcBorders>
              <w:top w:val="single" w:sz="4" w:space="0" w:color="auto"/>
              <w:left w:val="single" w:sz="4" w:space="0" w:color="auto"/>
              <w:bottom w:val="single" w:sz="4" w:space="0" w:color="auto"/>
              <w:right w:val="single" w:sz="4" w:space="0" w:color="auto"/>
            </w:tcBorders>
          </w:tcPr>
          <w:p w14:paraId="452B7904" w14:textId="2848A2FE" w:rsidR="001D1C33" w:rsidRDefault="001D1C33" w:rsidP="001D1C33">
            <w:pPr>
              <w:rPr>
                <w:bCs/>
                <w:lang w:val="en-GB"/>
              </w:rPr>
            </w:pPr>
            <w:r>
              <w:rPr>
                <w:bCs/>
                <w:lang w:val="en-GB"/>
              </w:rPr>
              <w:t>Data</w:t>
            </w:r>
          </w:p>
        </w:tc>
        <w:tc>
          <w:tcPr>
            <w:tcW w:w="2570" w:type="dxa"/>
            <w:tcBorders>
              <w:top w:val="single" w:sz="4" w:space="0" w:color="auto"/>
              <w:left w:val="single" w:sz="4" w:space="0" w:color="auto"/>
              <w:bottom w:val="single" w:sz="4" w:space="0" w:color="auto"/>
              <w:right w:val="single" w:sz="4" w:space="0" w:color="auto"/>
            </w:tcBorders>
          </w:tcPr>
          <w:p w14:paraId="2FCE72B5" w14:textId="2C533F79" w:rsidR="001D1C33" w:rsidRPr="000608E9" w:rsidRDefault="00165A96" w:rsidP="001D1C33">
            <w:pPr>
              <w:rPr>
                <w:bCs/>
                <w:lang w:val="en-GB"/>
              </w:rPr>
            </w:pPr>
            <w:r>
              <w:rPr>
                <w:bCs/>
                <w:lang w:val="en-GB"/>
              </w:rPr>
              <w:t>Is a entry of details of each service performed by a fred and the details about each zone</w:t>
            </w:r>
            <w:r w:rsidR="00D82A62">
              <w:rPr>
                <w:bCs/>
                <w:lang w:val="en-GB"/>
              </w:rPr>
              <w:t>.</w:t>
            </w:r>
          </w:p>
        </w:tc>
        <w:tc>
          <w:tcPr>
            <w:tcW w:w="1671" w:type="dxa"/>
            <w:tcBorders>
              <w:top w:val="single" w:sz="4" w:space="0" w:color="auto"/>
              <w:left w:val="single" w:sz="4" w:space="0" w:color="auto"/>
              <w:bottom w:val="single" w:sz="4" w:space="0" w:color="auto"/>
              <w:right w:val="single" w:sz="4" w:space="0" w:color="auto"/>
            </w:tcBorders>
          </w:tcPr>
          <w:p w14:paraId="1E1364F2" w14:textId="77F15E3D" w:rsidR="001D1C33" w:rsidRPr="000608E9" w:rsidRDefault="001D1C33" w:rsidP="001D1C33">
            <w:pPr>
              <w:rPr>
                <w:bCs/>
                <w:lang w:val="en-GB"/>
              </w:rPr>
            </w:pPr>
            <w:r>
              <w:rPr>
                <w:bCs/>
                <w:lang w:val="en-GB"/>
              </w:rPr>
              <w:t>Information, details, entries, figures</w:t>
            </w:r>
          </w:p>
        </w:tc>
        <w:tc>
          <w:tcPr>
            <w:tcW w:w="3008" w:type="dxa"/>
            <w:tcBorders>
              <w:top w:val="single" w:sz="4" w:space="0" w:color="auto"/>
              <w:left w:val="single" w:sz="4" w:space="0" w:color="auto"/>
              <w:bottom w:val="single" w:sz="4" w:space="0" w:color="auto"/>
              <w:right w:val="single" w:sz="4" w:space="0" w:color="auto"/>
            </w:tcBorders>
          </w:tcPr>
          <w:p w14:paraId="69144D8F" w14:textId="2F75F589" w:rsidR="001D1C33" w:rsidRPr="000608E9" w:rsidRDefault="001D1C33" w:rsidP="001D1C33">
            <w:pPr>
              <w:rPr>
                <w:bCs/>
                <w:lang w:val="en-GB"/>
              </w:rPr>
            </w:pPr>
            <w:r>
              <w:rPr>
                <w:bCs/>
                <w:lang w:val="en-GB"/>
              </w:rPr>
              <w:t>1 record for each entry uploaded by a FRED.</w:t>
            </w:r>
          </w:p>
        </w:tc>
      </w:tr>
      <w:tr w:rsidR="001D1C33" w:rsidRPr="000608E9" w14:paraId="7449FEB0" w14:textId="77777777" w:rsidTr="005F51F2">
        <w:tc>
          <w:tcPr>
            <w:tcW w:w="1679" w:type="dxa"/>
            <w:tcBorders>
              <w:top w:val="single" w:sz="4" w:space="0" w:color="auto"/>
              <w:left w:val="single" w:sz="4" w:space="0" w:color="auto"/>
              <w:bottom w:val="single" w:sz="4" w:space="0" w:color="auto"/>
              <w:right w:val="single" w:sz="4" w:space="0" w:color="auto"/>
            </w:tcBorders>
          </w:tcPr>
          <w:p w14:paraId="1B530010" w14:textId="7406ACAC" w:rsidR="001D1C33" w:rsidRDefault="001D1C33" w:rsidP="001D1C33">
            <w:pPr>
              <w:rPr>
                <w:bCs/>
                <w:lang w:val="en-GB"/>
              </w:rPr>
            </w:pPr>
            <w:r>
              <w:rPr>
                <w:bCs/>
                <w:lang w:val="en-GB"/>
              </w:rPr>
              <w:t>FRED</w:t>
            </w:r>
          </w:p>
        </w:tc>
        <w:tc>
          <w:tcPr>
            <w:tcW w:w="2570" w:type="dxa"/>
            <w:tcBorders>
              <w:top w:val="single" w:sz="4" w:space="0" w:color="auto"/>
              <w:left w:val="single" w:sz="4" w:space="0" w:color="auto"/>
              <w:bottom w:val="single" w:sz="4" w:space="0" w:color="auto"/>
              <w:right w:val="single" w:sz="4" w:space="0" w:color="auto"/>
            </w:tcBorders>
          </w:tcPr>
          <w:p w14:paraId="5A361517" w14:textId="2C9F514F" w:rsidR="001D1C33" w:rsidRPr="000608E9" w:rsidRDefault="00D82A62" w:rsidP="001D1C33">
            <w:pPr>
              <w:rPr>
                <w:bCs/>
                <w:lang w:val="en-GB"/>
              </w:rPr>
            </w:pPr>
            <w:r>
              <w:rPr>
                <w:bCs/>
                <w:lang w:val="en-GB"/>
              </w:rPr>
              <w:t>A Flying robot or Drone, that maintains zones by using services.</w:t>
            </w:r>
          </w:p>
        </w:tc>
        <w:tc>
          <w:tcPr>
            <w:tcW w:w="1671" w:type="dxa"/>
            <w:tcBorders>
              <w:top w:val="single" w:sz="4" w:space="0" w:color="auto"/>
              <w:left w:val="single" w:sz="4" w:space="0" w:color="auto"/>
              <w:bottom w:val="single" w:sz="4" w:space="0" w:color="auto"/>
              <w:right w:val="single" w:sz="4" w:space="0" w:color="auto"/>
            </w:tcBorders>
          </w:tcPr>
          <w:p w14:paraId="67D404CB" w14:textId="4783EAB6" w:rsidR="001D1C33" w:rsidRPr="000608E9" w:rsidRDefault="001D1C33" w:rsidP="001D1C33">
            <w:pPr>
              <w:rPr>
                <w:bCs/>
                <w:lang w:val="en-GB"/>
              </w:rPr>
            </w:pPr>
            <w:r>
              <w:rPr>
                <w:bCs/>
                <w:lang w:val="en-GB"/>
              </w:rPr>
              <w:t>Robot, drone, servicer, FREDDY</w:t>
            </w:r>
          </w:p>
        </w:tc>
        <w:tc>
          <w:tcPr>
            <w:tcW w:w="3008" w:type="dxa"/>
            <w:tcBorders>
              <w:top w:val="single" w:sz="4" w:space="0" w:color="auto"/>
              <w:left w:val="single" w:sz="4" w:space="0" w:color="auto"/>
              <w:bottom w:val="single" w:sz="4" w:space="0" w:color="auto"/>
              <w:right w:val="single" w:sz="4" w:space="0" w:color="auto"/>
            </w:tcBorders>
          </w:tcPr>
          <w:p w14:paraId="4BC8E019" w14:textId="0098E84E" w:rsidR="001D1C33" w:rsidRPr="000608E9" w:rsidRDefault="001D1C33" w:rsidP="001D1C33">
            <w:pPr>
              <w:rPr>
                <w:bCs/>
                <w:lang w:val="en-GB"/>
              </w:rPr>
            </w:pPr>
            <w:r>
              <w:rPr>
                <w:bCs/>
                <w:lang w:val="en-GB"/>
              </w:rPr>
              <w:t>1 record for each FRED drone.</w:t>
            </w:r>
          </w:p>
        </w:tc>
      </w:tr>
      <w:tr w:rsidR="001D1C33" w:rsidRPr="000608E9" w14:paraId="11EA5C81" w14:textId="77777777" w:rsidTr="005F51F2">
        <w:tc>
          <w:tcPr>
            <w:tcW w:w="1679" w:type="dxa"/>
            <w:tcBorders>
              <w:top w:val="single" w:sz="4" w:space="0" w:color="auto"/>
              <w:left w:val="single" w:sz="4" w:space="0" w:color="auto"/>
              <w:bottom w:val="single" w:sz="4" w:space="0" w:color="auto"/>
              <w:right w:val="single" w:sz="4" w:space="0" w:color="auto"/>
            </w:tcBorders>
          </w:tcPr>
          <w:p w14:paraId="65592D70" w14:textId="058EE06C" w:rsidR="001D1C33" w:rsidRDefault="001D1C33" w:rsidP="001D1C33">
            <w:pPr>
              <w:rPr>
                <w:bCs/>
                <w:lang w:val="en-GB"/>
              </w:rPr>
            </w:pPr>
            <w:r>
              <w:rPr>
                <w:bCs/>
                <w:lang w:val="en-GB"/>
              </w:rPr>
              <w:t>Maintenance</w:t>
            </w:r>
          </w:p>
        </w:tc>
        <w:tc>
          <w:tcPr>
            <w:tcW w:w="2570" w:type="dxa"/>
            <w:tcBorders>
              <w:top w:val="single" w:sz="4" w:space="0" w:color="auto"/>
              <w:left w:val="single" w:sz="4" w:space="0" w:color="auto"/>
              <w:bottom w:val="single" w:sz="4" w:space="0" w:color="auto"/>
              <w:right w:val="single" w:sz="4" w:space="0" w:color="auto"/>
            </w:tcBorders>
          </w:tcPr>
          <w:p w14:paraId="293112E8" w14:textId="367C4368" w:rsidR="001D1C33" w:rsidRPr="000608E9" w:rsidRDefault="00484EC6" w:rsidP="001D1C33">
            <w:pPr>
              <w:rPr>
                <w:bCs/>
                <w:lang w:val="en-GB"/>
              </w:rPr>
            </w:pPr>
            <w:r>
              <w:rPr>
                <w:bCs/>
                <w:lang w:val="en-GB"/>
              </w:rPr>
              <w:t xml:space="preserve">To provide upkeep to something like a FRED, Service it like swapping parts and </w:t>
            </w:r>
            <w:r w:rsidR="00D70E40">
              <w:rPr>
                <w:bCs/>
                <w:lang w:val="en-GB"/>
              </w:rPr>
              <w:t>equipment.</w:t>
            </w:r>
          </w:p>
        </w:tc>
        <w:tc>
          <w:tcPr>
            <w:tcW w:w="1671" w:type="dxa"/>
            <w:tcBorders>
              <w:top w:val="single" w:sz="4" w:space="0" w:color="auto"/>
              <w:left w:val="single" w:sz="4" w:space="0" w:color="auto"/>
              <w:bottom w:val="single" w:sz="4" w:space="0" w:color="auto"/>
              <w:right w:val="single" w:sz="4" w:space="0" w:color="auto"/>
            </w:tcBorders>
          </w:tcPr>
          <w:p w14:paraId="5AAF135D" w14:textId="483D2279" w:rsidR="001D1C33" w:rsidRPr="000608E9" w:rsidRDefault="001D1C33" w:rsidP="001D1C33">
            <w:pPr>
              <w:rPr>
                <w:bCs/>
                <w:lang w:val="en-GB"/>
              </w:rPr>
            </w:pPr>
            <w:r>
              <w:rPr>
                <w:bCs/>
                <w:lang w:val="en-GB"/>
              </w:rPr>
              <w:t>Preservation, conservation, service, upkeep</w:t>
            </w:r>
          </w:p>
        </w:tc>
        <w:tc>
          <w:tcPr>
            <w:tcW w:w="3008" w:type="dxa"/>
            <w:tcBorders>
              <w:top w:val="single" w:sz="4" w:space="0" w:color="auto"/>
              <w:left w:val="single" w:sz="4" w:space="0" w:color="auto"/>
              <w:bottom w:val="single" w:sz="4" w:space="0" w:color="auto"/>
              <w:right w:val="single" w:sz="4" w:space="0" w:color="auto"/>
            </w:tcBorders>
          </w:tcPr>
          <w:p w14:paraId="0986C2C3" w14:textId="5E32FBDA" w:rsidR="001D1C33" w:rsidRPr="000608E9" w:rsidRDefault="001D1C33" w:rsidP="001D1C33">
            <w:pPr>
              <w:rPr>
                <w:bCs/>
                <w:lang w:val="en-GB"/>
              </w:rPr>
            </w:pPr>
            <w:r>
              <w:rPr>
                <w:bCs/>
                <w:lang w:val="en-GB"/>
              </w:rPr>
              <w:t>1 Record for each maintenance that’s been done on a drone</w:t>
            </w:r>
          </w:p>
        </w:tc>
      </w:tr>
      <w:tr w:rsidR="001D1C33" w:rsidRPr="000608E9" w14:paraId="5A465C09" w14:textId="77777777" w:rsidTr="005F51F2">
        <w:tc>
          <w:tcPr>
            <w:tcW w:w="1679" w:type="dxa"/>
            <w:tcBorders>
              <w:top w:val="single" w:sz="4" w:space="0" w:color="auto"/>
              <w:left w:val="single" w:sz="4" w:space="0" w:color="auto"/>
              <w:bottom w:val="single" w:sz="4" w:space="0" w:color="auto"/>
              <w:right w:val="single" w:sz="4" w:space="0" w:color="auto"/>
            </w:tcBorders>
          </w:tcPr>
          <w:p w14:paraId="4A31B67E" w14:textId="3718BC6F" w:rsidR="001D1C33" w:rsidRDefault="001D1C33" w:rsidP="001D1C33">
            <w:pPr>
              <w:rPr>
                <w:bCs/>
                <w:lang w:val="en-GB"/>
              </w:rPr>
            </w:pPr>
            <w:r>
              <w:rPr>
                <w:bCs/>
                <w:lang w:val="en-GB"/>
              </w:rPr>
              <w:t>Maintainer</w:t>
            </w:r>
          </w:p>
        </w:tc>
        <w:tc>
          <w:tcPr>
            <w:tcW w:w="2570" w:type="dxa"/>
            <w:tcBorders>
              <w:top w:val="single" w:sz="4" w:space="0" w:color="auto"/>
              <w:left w:val="single" w:sz="4" w:space="0" w:color="auto"/>
              <w:bottom w:val="single" w:sz="4" w:space="0" w:color="auto"/>
              <w:right w:val="single" w:sz="4" w:space="0" w:color="auto"/>
            </w:tcBorders>
          </w:tcPr>
          <w:p w14:paraId="7032E513" w14:textId="6BB47A73" w:rsidR="001D1C33" w:rsidRPr="000608E9" w:rsidRDefault="00D70E40" w:rsidP="001D1C33">
            <w:pPr>
              <w:rPr>
                <w:bCs/>
                <w:lang w:val="en-GB"/>
              </w:rPr>
            </w:pPr>
            <w:r>
              <w:rPr>
                <w:bCs/>
                <w:lang w:val="en-GB"/>
              </w:rPr>
              <w:t xml:space="preserve">A person that fixes/performs routine maintenance </w:t>
            </w:r>
            <w:r w:rsidR="007B3E75">
              <w:rPr>
                <w:bCs/>
                <w:lang w:val="en-GB"/>
              </w:rPr>
              <w:t>on the FREDs.</w:t>
            </w:r>
          </w:p>
        </w:tc>
        <w:tc>
          <w:tcPr>
            <w:tcW w:w="1671" w:type="dxa"/>
            <w:tcBorders>
              <w:top w:val="single" w:sz="4" w:space="0" w:color="auto"/>
              <w:left w:val="single" w:sz="4" w:space="0" w:color="auto"/>
              <w:bottom w:val="single" w:sz="4" w:space="0" w:color="auto"/>
              <w:right w:val="single" w:sz="4" w:space="0" w:color="auto"/>
            </w:tcBorders>
          </w:tcPr>
          <w:p w14:paraId="6B8B0562" w14:textId="238A7284" w:rsidR="001D1C33" w:rsidRPr="000608E9" w:rsidRDefault="001D1C33" w:rsidP="001D1C33">
            <w:pPr>
              <w:rPr>
                <w:bCs/>
                <w:lang w:val="en-GB"/>
              </w:rPr>
            </w:pPr>
            <w:r>
              <w:rPr>
                <w:bCs/>
                <w:lang w:val="en-GB"/>
              </w:rPr>
              <w:t>Upholder, sustainer, worker, employee</w:t>
            </w:r>
          </w:p>
        </w:tc>
        <w:tc>
          <w:tcPr>
            <w:tcW w:w="3008" w:type="dxa"/>
            <w:tcBorders>
              <w:top w:val="single" w:sz="4" w:space="0" w:color="auto"/>
              <w:left w:val="single" w:sz="4" w:space="0" w:color="auto"/>
              <w:bottom w:val="single" w:sz="4" w:space="0" w:color="auto"/>
              <w:right w:val="single" w:sz="4" w:space="0" w:color="auto"/>
            </w:tcBorders>
          </w:tcPr>
          <w:p w14:paraId="4F5A67A1" w14:textId="3C3CBA97" w:rsidR="001D1C33" w:rsidRPr="000608E9" w:rsidRDefault="001D1C33" w:rsidP="001D1C33">
            <w:pPr>
              <w:rPr>
                <w:bCs/>
                <w:lang w:val="en-GB"/>
              </w:rPr>
            </w:pPr>
            <w:r>
              <w:rPr>
                <w:bCs/>
                <w:lang w:val="en-GB"/>
              </w:rPr>
              <w:t>1 record for each maintainer hired by the maintainer company</w:t>
            </w:r>
          </w:p>
        </w:tc>
      </w:tr>
      <w:tr w:rsidR="001D1C33" w:rsidRPr="000608E9" w14:paraId="113E8820" w14:textId="77777777" w:rsidTr="005F51F2">
        <w:tc>
          <w:tcPr>
            <w:tcW w:w="1679" w:type="dxa"/>
            <w:tcBorders>
              <w:top w:val="single" w:sz="4" w:space="0" w:color="auto"/>
              <w:left w:val="single" w:sz="4" w:space="0" w:color="auto"/>
              <w:bottom w:val="single" w:sz="4" w:space="0" w:color="auto"/>
              <w:right w:val="single" w:sz="4" w:space="0" w:color="auto"/>
            </w:tcBorders>
          </w:tcPr>
          <w:p w14:paraId="4CB8A725" w14:textId="35840323" w:rsidR="001D1C33" w:rsidRDefault="001D1C33" w:rsidP="001D1C33">
            <w:pPr>
              <w:rPr>
                <w:bCs/>
                <w:lang w:val="en-GB"/>
              </w:rPr>
            </w:pPr>
            <w:r>
              <w:rPr>
                <w:bCs/>
                <w:lang w:val="en-GB"/>
              </w:rPr>
              <w:t>Maintenance Schedule</w:t>
            </w:r>
          </w:p>
        </w:tc>
        <w:tc>
          <w:tcPr>
            <w:tcW w:w="2570" w:type="dxa"/>
            <w:tcBorders>
              <w:top w:val="single" w:sz="4" w:space="0" w:color="auto"/>
              <w:left w:val="single" w:sz="4" w:space="0" w:color="auto"/>
              <w:bottom w:val="single" w:sz="4" w:space="0" w:color="auto"/>
              <w:right w:val="single" w:sz="4" w:space="0" w:color="auto"/>
            </w:tcBorders>
          </w:tcPr>
          <w:p w14:paraId="62F10890" w14:textId="10C34542" w:rsidR="001D1C33" w:rsidRPr="000608E9" w:rsidRDefault="00404C38" w:rsidP="001D1C33">
            <w:pPr>
              <w:rPr>
                <w:bCs/>
                <w:lang w:val="en-GB"/>
              </w:rPr>
            </w:pPr>
            <w:r>
              <w:rPr>
                <w:bCs/>
                <w:lang w:val="en-GB"/>
              </w:rPr>
              <w:t>A schedule that is given to a maintainer to let them know what FREDs need maintenance.</w:t>
            </w:r>
          </w:p>
        </w:tc>
        <w:tc>
          <w:tcPr>
            <w:tcW w:w="1671" w:type="dxa"/>
            <w:tcBorders>
              <w:top w:val="single" w:sz="4" w:space="0" w:color="auto"/>
              <w:left w:val="single" w:sz="4" w:space="0" w:color="auto"/>
              <w:bottom w:val="single" w:sz="4" w:space="0" w:color="auto"/>
              <w:right w:val="single" w:sz="4" w:space="0" w:color="auto"/>
            </w:tcBorders>
          </w:tcPr>
          <w:p w14:paraId="53E25926" w14:textId="4D4D495D" w:rsidR="001D1C33" w:rsidRPr="000608E9" w:rsidRDefault="001D1C33" w:rsidP="001D1C33">
            <w:pPr>
              <w:rPr>
                <w:bCs/>
                <w:lang w:val="en-GB"/>
              </w:rPr>
            </w:pPr>
            <w:r>
              <w:rPr>
                <w:bCs/>
                <w:lang w:val="en-GB"/>
              </w:rPr>
              <w:t>Schedule, agenda, calendar, appointment</w:t>
            </w:r>
          </w:p>
        </w:tc>
        <w:tc>
          <w:tcPr>
            <w:tcW w:w="3008" w:type="dxa"/>
            <w:tcBorders>
              <w:top w:val="single" w:sz="4" w:space="0" w:color="auto"/>
              <w:left w:val="single" w:sz="4" w:space="0" w:color="auto"/>
              <w:bottom w:val="single" w:sz="4" w:space="0" w:color="auto"/>
              <w:right w:val="single" w:sz="4" w:space="0" w:color="auto"/>
            </w:tcBorders>
          </w:tcPr>
          <w:p w14:paraId="2D82E2AB" w14:textId="584C1AE7" w:rsidR="001D1C33" w:rsidRPr="000608E9" w:rsidRDefault="001D1C33" w:rsidP="001D1C33">
            <w:pPr>
              <w:rPr>
                <w:bCs/>
                <w:lang w:val="en-GB"/>
              </w:rPr>
            </w:pPr>
            <w:r>
              <w:rPr>
                <w:bCs/>
                <w:lang w:val="en-GB"/>
              </w:rPr>
              <w:t>1 record for each FRED.</w:t>
            </w:r>
          </w:p>
        </w:tc>
      </w:tr>
      <w:tr w:rsidR="001D1C33" w:rsidRPr="000608E9" w14:paraId="3B619450" w14:textId="77777777" w:rsidTr="005F51F2">
        <w:tc>
          <w:tcPr>
            <w:tcW w:w="1679" w:type="dxa"/>
            <w:tcBorders>
              <w:top w:val="single" w:sz="4" w:space="0" w:color="auto"/>
              <w:left w:val="single" w:sz="4" w:space="0" w:color="auto"/>
              <w:bottom w:val="single" w:sz="4" w:space="0" w:color="auto"/>
              <w:right w:val="single" w:sz="4" w:space="0" w:color="auto"/>
            </w:tcBorders>
          </w:tcPr>
          <w:p w14:paraId="7F0B97A4" w14:textId="3190043F" w:rsidR="001D1C33" w:rsidRDefault="001D1C33" w:rsidP="001D1C33">
            <w:pPr>
              <w:rPr>
                <w:bCs/>
                <w:lang w:val="en-GB"/>
              </w:rPr>
            </w:pPr>
            <w:r>
              <w:rPr>
                <w:bCs/>
                <w:lang w:val="en-GB"/>
              </w:rPr>
              <w:t>Maintainer Company</w:t>
            </w:r>
          </w:p>
        </w:tc>
        <w:tc>
          <w:tcPr>
            <w:tcW w:w="2570" w:type="dxa"/>
            <w:tcBorders>
              <w:top w:val="single" w:sz="4" w:space="0" w:color="auto"/>
              <w:left w:val="single" w:sz="4" w:space="0" w:color="auto"/>
              <w:bottom w:val="single" w:sz="4" w:space="0" w:color="auto"/>
              <w:right w:val="single" w:sz="4" w:space="0" w:color="auto"/>
            </w:tcBorders>
          </w:tcPr>
          <w:p w14:paraId="7AC572E6" w14:textId="0BD55E36" w:rsidR="001D1C33" w:rsidRPr="000608E9" w:rsidRDefault="00404C38" w:rsidP="001D1C33">
            <w:pPr>
              <w:rPr>
                <w:bCs/>
                <w:lang w:val="en-GB"/>
              </w:rPr>
            </w:pPr>
            <w:r>
              <w:rPr>
                <w:bCs/>
                <w:lang w:val="en-GB"/>
              </w:rPr>
              <w:t>A third party company that hires maintainers to maintain the FREDs.</w:t>
            </w:r>
          </w:p>
        </w:tc>
        <w:tc>
          <w:tcPr>
            <w:tcW w:w="1671" w:type="dxa"/>
            <w:tcBorders>
              <w:top w:val="single" w:sz="4" w:space="0" w:color="auto"/>
              <w:left w:val="single" w:sz="4" w:space="0" w:color="auto"/>
              <w:bottom w:val="single" w:sz="4" w:space="0" w:color="auto"/>
              <w:right w:val="single" w:sz="4" w:space="0" w:color="auto"/>
            </w:tcBorders>
          </w:tcPr>
          <w:p w14:paraId="03D5D95E" w14:textId="19576C07" w:rsidR="001D1C33" w:rsidRPr="000608E9" w:rsidRDefault="001D1C33" w:rsidP="001D1C33">
            <w:pPr>
              <w:rPr>
                <w:bCs/>
                <w:lang w:val="en-GB"/>
              </w:rPr>
            </w:pPr>
            <w:r>
              <w:rPr>
                <w:bCs/>
                <w:lang w:val="en-GB"/>
              </w:rPr>
              <w:t>Company, third party, maintainers, entity</w:t>
            </w:r>
          </w:p>
        </w:tc>
        <w:tc>
          <w:tcPr>
            <w:tcW w:w="3008" w:type="dxa"/>
            <w:tcBorders>
              <w:top w:val="single" w:sz="4" w:space="0" w:color="auto"/>
              <w:left w:val="single" w:sz="4" w:space="0" w:color="auto"/>
              <w:bottom w:val="single" w:sz="4" w:space="0" w:color="auto"/>
              <w:right w:val="single" w:sz="4" w:space="0" w:color="auto"/>
            </w:tcBorders>
          </w:tcPr>
          <w:p w14:paraId="3E00AFB5" w14:textId="77CCC0A8" w:rsidR="001D1C33" w:rsidRPr="000608E9" w:rsidRDefault="001D1C33" w:rsidP="001D1C33">
            <w:pPr>
              <w:rPr>
                <w:bCs/>
                <w:lang w:val="en-GB"/>
              </w:rPr>
            </w:pPr>
            <w:r>
              <w:rPr>
                <w:bCs/>
                <w:lang w:val="en-GB"/>
              </w:rPr>
              <w:t>1 record for each company hiring maintainers that maintain the FREDs and have access to the schedules.</w:t>
            </w:r>
          </w:p>
        </w:tc>
      </w:tr>
      <w:tr w:rsidR="001D1C33" w:rsidRPr="000608E9" w14:paraId="152C4601" w14:textId="77777777" w:rsidTr="005F51F2">
        <w:tc>
          <w:tcPr>
            <w:tcW w:w="1679" w:type="dxa"/>
            <w:tcBorders>
              <w:top w:val="single" w:sz="4" w:space="0" w:color="auto"/>
              <w:left w:val="single" w:sz="4" w:space="0" w:color="auto"/>
              <w:bottom w:val="single" w:sz="4" w:space="0" w:color="auto"/>
              <w:right w:val="single" w:sz="4" w:space="0" w:color="auto"/>
            </w:tcBorders>
          </w:tcPr>
          <w:p w14:paraId="20B05BEA" w14:textId="012FA9B1" w:rsidR="001D1C33" w:rsidRDefault="001D1C33" w:rsidP="001D1C33">
            <w:pPr>
              <w:rPr>
                <w:bCs/>
                <w:lang w:val="en-GB"/>
              </w:rPr>
            </w:pPr>
            <w:r>
              <w:rPr>
                <w:bCs/>
                <w:lang w:val="en-GB"/>
              </w:rPr>
              <w:t>Part</w:t>
            </w:r>
          </w:p>
        </w:tc>
        <w:tc>
          <w:tcPr>
            <w:tcW w:w="2570" w:type="dxa"/>
            <w:tcBorders>
              <w:top w:val="single" w:sz="4" w:space="0" w:color="auto"/>
              <w:left w:val="single" w:sz="4" w:space="0" w:color="auto"/>
              <w:bottom w:val="single" w:sz="4" w:space="0" w:color="auto"/>
              <w:right w:val="single" w:sz="4" w:space="0" w:color="auto"/>
            </w:tcBorders>
          </w:tcPr>
          <w:p w14:paraId="28C2E88A" w14:textId="17786ECE" w:rsidR="001D1C33" w:rsidRPr="000608E9" w:rsidRDefault="00404C38" w:rsidP="001D1C33">
            <w:pPr>
              <w:rPr>
                <w:bCs/>
                <w:lang w:val="en-GB"/>
              </w:rPr>
            </w:pPr>
            <w:r>
              <w:rPr>
                <w:bCs/>
                <w:lang w:val="en-GB"/>
              </w:rPr>
              <w:t xml:space="preserve">A component of the FREDs that can be interchanged </w:t>
            </w:r>
            <w:r w:rsidR="004778E6">
              <w:rPr>
                <w:bCs/>
                <w:lang w:val="en-GB"/>
              </w:rPr>
              <w:t>when maintenance happens and is also supplied by parts suppliers.</w:t>
            </w:r>
          </w:p>
        </w:tc>
        <w:tc>
          <w:tcPr>
            <w:tcW w:w="1671" w:type="dxa"/>
            <w:tcBorders>
              <w:top w:val="single" w:sz="4" w:space="0" w:color="auto"/>
              <w:left w:val="single" w:sz="4" w:space="0" w:color="auto"/>
              <w:bottom w:val="single" w:sz="4" w:space="0" w:color="auto"/>
              <w:right w:val="single" w:sz="4" w:space="0" w:color="auto"/>
            </w:tcBorders>
          </w:tcPr>
          <w:p w14:paraId="585FC961" w14:textId="66BD72E7" w:rsidR="001D1C33" w:rsidRPr="000608E9" w:rsidRDefault="001D1C33" w:rsidP="001D1C33">
            <w:pPr>
              <w:rPr>
                <w:bCs/>
                <w:lang w:val="en-GB"/>
              </w:rPr>
            </w:pPr>
            <w:r>
              <w:rPr>
                <w:bCs/>
                <w:lang w:val="en-GB"/>
              </w:rPr>
              <w:t>Piece, segment, component</w:t>
            </w:r>
          </w:p>
        </w:tc>
        <w:tc>
          <w:tcPr>
            <w:tcW w:w="3008" w:type="dxa"/>
            <w:tcBorders>
              <w:top w:val="single" w:sz="4" w:space="0" w:color="auto"/>
              <w:left w:val="single" w:sz="4" w:space="0" w:color="auto"/>
              <w:bottom w:val="single" w:sz="4" w:space="0" w:color="auto"/>
              <w:right w:val="single" w:sz="4" w:space="0" w:color="auto"/>
            </w:tcBorders>
          </w:tcPr>
          <w:p w14:paraId="6DBD6082" w14:textId="0E00D02F" w:rsidR="001D1C33" w:rsidRPr="000608E9" w:rsidRDefault="001D1C33" w:rsidP="001D1C33">
            <w:pPr>
              <w:rPr>
                <w:bCs/>
                <w:lang w:val="en-GB"/>
              </w:rPr>
            </w:pPr>
            <w:r>
              <w:rPr>
                <w:bCs/>
                <w:lang w:val="en-GB"/>
              </w:rPr>
              <w:t>1 record for each part supplied by the supplier/s.</w:t>
            </w:r>
          </w:p>
        </w:tc>
      </w:tr>
      <w:tr w:rsidR="001D1C33" w:rsidRPr="000608E9" w14:paraId="256A8E3F" w14:textId="77777777" w:rsidTr="005F51F2">
        <w:tc>
          <w:tcPr>
            <w:tcW w:w="1679" w:type="dxa"/>
            <w:tcBorders>
              <w:top w:val="single" w:sz="4" w:space="0" w:color="auto"/>
              <w:left w:val="single" w:sz="4" w:space="0" w:color="auto"/>
              <w:bottom w:val="single" w:sz="4" w:space="0" w:color="auto"/>
              <w:right w:val="single" w:sz="4" w:space="0" w:color="auto"/>
            </w:tcBorders>
          </w:tcPr>
          <w:p w14:paraId="0CA4683E" w14:textId="735B5AD6" w:rsidR="001D1C33" w:rsidRDefault="001D1C33" w:rsidP="001D1C33">
            <w:pPr>
              <w:rPr>
                <w:bCs/>
                <w:lang w:val="en-GB"/>
              </w:rPr>
            </w:pPr>
            <w:r>
              <w:rPr>
                <w:bCs/>
                <w:lang w:val="en-GB"/>
              </w:rPr>
              <w:t>Parts Supplier</w:t>
            </w:r>
          </w:p>
        </w:tc>
        <w:tc>
          <w:tcPr>
            <w:tcW w:w="2570" w:type="dxa"/>
            <w:tcBorders>
              <w:top w:val="single" w:sz="4" w:space="0" w:color="auto"/>
              <w:left w:val="single" w:sz="4" w:space="0" w:color="auto"/>
              <w:bottom w:val="single" w:sz="4" w:space="0" w:color="auto"/>
              <w:right w:val="single" w:sz="4" w:space="0" w:color="auto"/>
            </w:tcBorders>
          </w:tcPr>
          <w:p w14:paraId="1A3FC1CE" w14:textId="1572186C" w:rsidR="001D1C33" w:rsidRPr="000608E9" w:rsidRDefault="004778E6" w:rsidP="001D1C33">
            <w:pPr>
              <w:rPr>
                <w:bCs/>
                <w:lang w:val="en-GB"/>
              </w:rPr>
            </w:pPr>
            <w:r>
              <w:rPr>
                <w:bCs/>
                <w:lang w:val="en-GB"/>
              </w:rPr>
              <w:t xml:space="preserve">Is a </w:t>
            </w:r>
            <w:r w:rsidR="00F014AA">
              <w:rPr>
                <w:bCs/>
                <w:lang w:val="en-GB"/>
              </w:rPr>
              <w:t>third-party</w:t>
            </w:r>
            <w:r>
              <w:rPr>
                <w:bCs/>
                <w:lang w:val="en-GB"/>
              </w:rPr>
              <w:t xml:space="preserve"> company that provides parts for the FREDs.</w:t>
            </w:r>
          </w:p>
        </w:tc>
        <w:tc>
          <w:tcPr>
            <w:tcW w:w="1671" w:type="dxa"/>
            <w:tcBorders>
              <w:top w:val="single" w:sz="4" w:space="0" w:color="auto"/>
              <w:left w:val="single" w:sz="4" w:space="0" w:color="auto"/>
              <w:bottom w:val="single" w:sz="4" w:space="0" w:color="auto"/>
              <w:right w:val="single" w:sz="4" w:space="0" w:color="auto"/>
            </w:tcBorders>
          </w:tcPr>
          <w:p w14:paraId="1AFAC6EB" w14:textId="0B07D1A4" w:rsidR="001D1C33" w:rsidRPr="000608E9" w:rsidRDefault="001D1C33" w:rsidP="001D1C33">
            <w:pPr>
              <w:rPr>
                <w:bCs/>
                <w:lang w:val="en-GB"/>
              </w:rPr>
            </w:pPr>
            <w:r>
              <w:rPr>
                <w:bCs/>
                <w:lang w:val="en-GB"/>
              </w:rPr>
              <w:t>Company, supplier, entity</w:t>
            </w:r>
          </w:p>
        </w:tc>
        <w:tc>
          <w:tcPr>
            <w:tcW w:w="3008" w:type="dxa"/>
            <w:tcBorders>
              <w:top w:val="single" w:sz="4" w:space="0" w:color="auto"/>
              <w:left w:val="single" w:sz="4" w:space="0" w:color="auto"/>
              <w:bottom w:val="single" w:sz="4" w:space="0" w:color="auto"/>
              <w:right w:val="single" w:sz="4" w:space="0" w:color="auto"/>
            </w:tcBorders>
          </w:tcPr>
          <w:p w14:paraId="21ADD900" w14:textId="1FA4BD59" w:rsidR="001D1C33" w:rsidRPr="000608E9" w:rsidRDefault="001D1C33" w:rsidP="001D1C33">
            <w:pPr>
              <w:rPr>
                <w:bCs/>
                <w:lang w:val="en-GB"/>
              </w:rPr>
            </w:pPr>
            <w:r>
              <w:rPr>
                <w:bCs/>
                <w:lang w:val="en-GB"/>
              </w:rPr>
              <w:t>1 record for each company that helps supply parts.</w:t>
            </w:r>
          </w:p>
        </w:tc>
      </w:tr>
    </w:tbl>
    <w:p w14:paraId="1AC3D29E" w14:textId="77777777" w:rsidR="008E324B" w:rsidRPr="005E065E" w:rsidRDefault="008E324B" w:rsidP="008E324B"/>
    <w:p w14:paraId="6AB7E043" w14:textId="2857E93B" w:rsidR="00950DBC" w:rsidRDefault="00950DBC" w:rsidP="00AA40B8">
      <w:pPr>
        <w:pStyle w:val="Heading2"/>
      </w:pPr>
      <w:bookmarkStart w:id="9" w:name="_Toc194870009"/>
      <w:r>
        <w:lastRenderedPageBreak/>
        <w:t>Relationships:</w:t>
      </w:r>
      <w:bookmarkEnd w:id="9"/>
    </w:p>
    <w:tbl>
      <w:tblPr>
        <w:tblW w:w="89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13"/>
        <w:gridCol w:w="554"/>
        <w:gridCol w:w="990"/>
        <w:gridCol w:w="2159"/>
        <w:gridCol w:w="1080"/>
        <w:gridCol w:w="540"/>
        <w:gridCol w:w="1889"/>
      </w:tblGrid>
      <w:tr w:rsidR="001125F0" w:rsidRPr="001125F0" w14:paraId="02F87C03" w14:textId="77777777" w:rsidTr="00623E7A">
        <w:tc>
          <w:tcPr>
            <w:tcW w:w="1713" w:type="dxa"/>
            <w:tcBorders>
              <w:top w:val="single" w:sz="4" w:space="0" w:color="auto"/>
              <w:left w:val="single" w:sz="4" w:space="0" w:color="auto"/>
              <w:bottom w:val="single" w:sz="4" w:space="0" w:color="auto"/>
              <w:right w:val="single" w:sz="4" w:space="0" w:color="auto"/>
            </w:tcBorders>
            <w:shd w:val="clear" w:color="auto" w:fill="CCCCCC"/>
            <w:hideMark/>
          </w:tcPr>
          <w:p w14:paraId="3C544A06" w14:textId="77777777" w:rsidR="001125F0" w:rsidRPr="001125F0" w:rsidRDefault="001125F0" w:rsidP="001125F0">
            <w:pPr>
              <w:rPr>
                <w:b/>
                <w:bCs/>
                <w:lang w:val="en-GB"/>
              </w:rPr>
            </w:pPr>
            <w:r w:rsidRPr="001125F0">
              <w:rPr>
                <w:b/>
                <w:bCs/>
                <w:lang w:val="en-GB"/>
              </w:rPr>
              <w:t>Entity Name</w:t>
            </w:r>
          </w:p>
        </w:tc>
        <w:tc>
          <w:tcPr>
            <w:tcW w:w="554" w:type="dxa"/>
            <w:tcBorders>
              <w:top w:val="single" w:sz="4" w:space="0" w:color="auto"/>
              <w:left w:val="single" w:sz="4" w:space="0" w:color="auto"/>
              <w:bottom w:val="single" w:sz="4" w:space="0" w:color="auto"/>
              <w:right w:val="single" w:sz="4" w:space="0" w:color="auto"/>
            </w:tcBorders>
            <w:shd w:val="clear" w:color="auto" w:fill="CCCCCC"/>
            <w:hideMark/>
          </w:tcPr>
          <w:p w14:paraId="08A88B52" w14:textId="77777777" w:rsidR="001125F0" w:rsidRPr="001125F0" w:rsidRDefault="001125F0" w:rsidP="001125F0">
            <w:pPr>
              <w:rPr>
                <w:b/>
                <w:bCs/>
                <w:lang w:val="en-GB"/>
              </w:rPr>
            </w:pPr>
            <w:r w:rsidRPr="001125F0">
              <w:rPr>
                <w:b/>
                <w:bCs/>
                <w:lang w:val="en-GB"/>
              </w:rPr>
              <w:t>Cardinality</w:t>
            </w:r>
          </w:p>
        </w:tc>
        <w:tc>
          <w:tcPr>
            <w:tcW w:w="990" w:type="dxa"/>
            <w:tcBorders>
              <w:top w:val="single" w:sz="4" w:space="0" w:color="auto"/>
              <w:left w:val="single" w:sz="4" w:space="0" w:color="auto"/>
              <w:bottom w:val="single" w:sz="4" w:space="0" w:color="auto"/>
              <w:right w:val="single" w:sz="4" w:space="0" w:color="auto"/>
            </w:tcBorders>
            <w:shd w:val="clear" w:color="auto" w:fill="CCCCCC"/>
            <w:hideMark/>
          </w:tcPr>
          <w:p w14:paraId="44F572AD" w14:textId="77777777" w:rsidR="001125F0" w:rsidRPr="001125F0" w:rsidRDefault="001125F0" w:rsidP="001125F0">
            <w:pPr>
              <w:rPr>
                <w:b/>
                <w:bCs/>
                <w:lang w:val="en-GB"/>
              </w:rPr>
            </w:pPr>
            <w:r w:rsidRPr="001125F0">
              <w:rPr>
                <w:b/>
                <w:bCs/>
                <w:lang w:val="en-GB"/>
              </w:rPr>
              <w:t>Participation</w:t>
            </w:r>
          </w:p>
        </w:tc>
        <w:tc>
          <w:tcPr>
            <w:tcW w:w="2159" w:type="dxa"/>
            <w:tcBorders>
              <w:top w:val="single" w:sz="4" w:space="0" w:color="auto"/>
              <w:left w:val="single" w:sz="4" w:space="0" w:color="auto"/>
              <w:bottom w:val="single" w:sz="4" w:space="0" w:color="auto"/>
              <w:right w:val="single" w:sz="4" w:space="0" w:color="auto"/>
            </w:tcBorders>
            <w:shd w:val="clear" w:color="auto" w:fill="CCCCCC"/>
            <w:hideMark/>
          </w:tcPr>
          <w:p w14:paraId="173D1EEE" w14:textId="77777777" w:rsidR="001125F0" w:rsidRPr="001125F0" w:rsidRDefault="001125F0" w:rsidP="001125F0">
            <w:pPr>
              <w:rPr>
                <w:b/>
                <w:bCs/>
                <w:lang w:val="en-GB"/>
              </w:rPr>
            </w:pPr>
            <w:r w:rsidRPr="001125F0">
              <w:rPr>
                <w:b/>
                <w:bCs/>
                <w:lang w:val="en-GB"/>
              </w:rPr>
              <w:t>Relationship</w:t>
            </w:r>
          </w:p>
        </w:tc>
        <w:tc>
          <w:tcPr>
            <w:tcW w:w="1080" w:type="dxa"/>
            <w:tcBorders>
              <w:top w:val="single" w:sz="4" w:space="0" w:color="auto"/>
              <w:left w:val="single" w:sz="4" w:space="0" w:color="auto"/>
              <w:bottom w:val="single" w:sz="4" w:space="0" w:color="auto"/>
              <w:right w:val="single" w:sz="4" w:space="0" w:color="auto"/>
            </w:tcBorders>
            <w:shd w:val="clear" w:color="auto" w:fill="CCCCCC"/>
            <w:hideMark/>
          </w:tcPr>
          <w:p w14:paraId="1ED86043" w14:textId="77777777" w:rsidR="001125F0" w:rsidRPr="001125F0" w:rsidRDefault="001125F0" w:rsidP="001125F0">
            <w:pPr>
              <w:rPr>
                <w:b/>
                <w:bCs/>
                <w:lang w:val="en-GB"/>
              </w:rPr>
            </w:pPr>
            <w:r w:rsidRPr="001125F0">
              <w:rPr>
                <w:b/>
                <w:bCs/>
                <w:lang w:val="en-GB"/>
              </w:rPr>
              <w:t>Participation</w:t>
            </w:r>
          </w:p>
        </w:tc>
        <w:tc>
          <w:tcPr>
            <w:tcW w:w="540" w:type="dxa"/>
            <w:tcBorders>
              <w:top w:val="single" w:sz="4" w:space="0" w:color="auto"/>
              <w:left w:val="single" w:sz="4" w:space="0" w:color="auto"/>
              <w:bottom w:val="single" w:sz="4" w:space="0" w:color="auto"/>
              <w:right w:val="single" w:sz="4" w:space="0" w:color="auto"/>
            </w:tcBorders>
            <w:shd w:val="clear" w:color="auto" w:fill="CCCCCC"/>
            <w:hideMark/>
          </w:tcPr>
          <w:p w14:paraId="6DF1AEF9" w14:textId="77777777" w:rsidR="001125F0" w:rsidRPr="001125F0" w:rsidRDefault="001125F0" w:rsidP="001125F0">
            <w:pPr>
              <w:rPr>
                <w:b/>
                <w:bCs/>
                <w:lang w:val="en-GB"/>
              </w:rPr>
            </w:pPr>
            <w:r w:rsidRPr="001125F0">
              <w:rPr>
                <w:b/>
                <w:bCs/>
                <w:lang w:val="en-GB"/>
              </w:rPr>
              <w:t>Cardinality</w:t>
            </w:r>
          </w:p>
        </w:tc>
        <w:tc>
          <w:tcPr>
            <w:tcW w:w="1889" w:type="dxa"/>
            <w:tcBorders>
              <w:top w:val="single" w:sz="4" w:space="0" w:color="auto"/>
              <w:left w:val="single" w:sz="4" w:space="0" w:color="auto"/>
              <w:bottom w:val="single" w:sz="4" w:space="0" w:color="auto"/>
              <w:right w:val="single" w:sz="4" w:space="0" w:color="auto"/>
            </w:tcBorders>
            <w:shd w:val="clear" w:color="auto" w:fill="CCCCCC"/>
            <w:hideMark/>
          </w:tcPr>
          <w:p w14:paraId="6BD26EFB" w14:textId="77777777" w:rsidR="001125F0" w:rsidRPr="001125F0" w:rsidRDefault="001125F0" w:rsidP="001125F0">
            <w:pPr>
              <w:rPr>
                <w:b/>
                <w:bCs/>
                <w:lang w:val="en-GB"/>
              </w:rPr>
            </w:pPr>
            <w:r w:rsidRPr="001125F0">
              <w:rPr>
                <w:b/>
                <w:bCs/>
                <w:lang w:val="en-GB"/>
              </w:rPr>
              <w:t>Entity Name</w:t>
            </w:r>
          </w:p>
        </w:tc>
      </w:tr>
      <w:tr w:rsidR="001125F0" w:rsidRPr="001125F0" w14:paraId="2F9FECF8" w14:textId="77777777" w:rsidTr="00623E7A">
        <w:tc>
          <w:tcPr>
            <w:tcW w:w="1713" w:type="dxa"/>
            <w:tcBorders>
              <w:top w:val="single" w:sz="4" w:space="0" w:color="auto"/>
              <w:left w:val="single" w:sz="4" w:space="0" w:color="auto"/>
              <w:bottom w:val="single" w:sz="4" w:space="0" w:color="auto"/>
              <w:right w:val="single" w:sz="4" w:space="0" w:color="auto"/>
            </w:tcBorders>
          </w:tcPr>
          <w:p w14:paraId="11BA3710" w14:textId="70407B44" w:rsidR="001125F0" w:rsidRPr="001125F0" w:rsidRDefault="00623E7A" w:rsidP="001125F0">
            <w:pPr>
              <w:rPr>
                <w:bCs/>
                <w:lang w:val="en-GB"/>
              </w:rPr>
            </w:pPr>
            <w:r>
              <w:rPr>
                <w:bCs/>
                <w:lang w:val="en-GB"/>
              </w:rPr>
              <w:t>Director</w:t>
            </w:r>
          </w:p>
        </w:tc>
        <w:tc>
          <w:tcPr>
            <w:tcW w:w="554" w:type="dxa"/>
            <w:tcBorders>
              <w:top w:val="single" w:sz="4" w:space="0" w:color="auto"/>
              <w:left w:val="single" w:sz="4" w:space="0" w:color="auto"/>
              <w:bottom w:val="single" w:sz="4" w:space="0" w:color="auto"/>
              <w:right w:val="single" w:sz="4" w:space="0" w:color="auto"/>
            </w:tcBorders>
          </w:tcPr>
          <w:p w14:paraId="2FDF2E97" w14:textId="7AC5226E" w:rsidR="001125F0" w:rsidRPr="001125F0" w:rsidRDefault="00D43ED9" w:rsidP="001125F0">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200B362B" w14:textId="160C52E0" w:rsidR="001125F0" w:rsidRPr="001125F0" w:rsidRDefault="00D43ED9" w:rsidP="001125F0">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6929C4E5" w14:textId="436EAD10" w:rsidR="001125F0" w:rsidRPr="001125F0" w:rsidRDefault="00D43ED9" w:rsidP="001125F0">
            <w:pPr>
              <w:rPr>
                <w:bCs/>
                <w:lang w:val="en-GB"/>
              </w:rPr>
            </w:pPr>
            <w:r>
              <w:rPr>
                <w:bCs/>
                <w:lang w:val="en-GB"/>
              </w:rPr>
              <w:t>Hire</w:t>
            </w:r>
          </w:p>
        </w:tc>
        <w:tc>
          <w:tcPr>
            <w:tcW w:w="1080" w:type="dxa"/>
            <w:tcBorders>
              <w:top w:val="single" w:sz="4" w:space="0" w:color="auto"/>
              <w:left w:val="single" w:sz="4" w:space="0" w:color="auto"/>
              <w:bottom w:val="single" w:sz="4" w:space="0" w:color="auto"/>
              <w:right w:val="single" w:sz="4" w:space="0" w:color="auto"/>
            </w:tcBorders>
          </w:tcPr>
          <w:p w14:paraId="027364A7" w14:textId="669CCE90" w:rsidR="001125F0" w:rsidRPr="001125F0" w:rsidRDefault="00D43ED9" w:rsidP="001125F0">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1FE91DE2" w14:textId="77C6C9DF" w:rsidR="001125F0" w:rsidRPr="001125F0" w:rsidRDefault="00D43ED9" w:rsidP="001125F0">
            <w:pPr>
              <w:rPr>
                <w:bCs/>
                <w:lang w:val="en-GB"/>
              </w:rPr>
            </w:pPr>
            <w:r>
              <w:rPr>
                <w:bCs/>
                <w:lang w:val="en-GB"/>
              </w:rPr>
              <w:t>M</w:t>
            </w:r>
          </w:p>
        </w:tc>
        <w:tc>
          <w:tcPr>
            <w:tcW w:w="1889" w:type="dxa"/>
            <w:tcBorders>
              <w:top w:val="single" w:sz="4" w:space="0" w:color="auto"/>
              <w:left w:val="single" w:sz="4" w:space="0" w:color="auto"/>
              <w:bottom w:val="single" w:sz="4" w:space="0" w:color="auto"/>
              <w:right w:val="single" w:sz="4" w:space="0" w:color="auto"/>
            </w:tcBorders>
          </w:tcPr>
          <w:p w14:paraId="4D2C17F5" w14:textId="52AD5421" w:rsidR="001125F0" w:rsidRPr="001125F0" w:rsidRDefault="00623E7A" w:rsidP="001125F0">
            <w:pPr>
              <w:rPr>
                <w:bCs/>
                <w:lang w:val="en-GB"/>
              </w:rPr>
            </w:pPr>
            <w:r>
              <w:rPr>
                <w:bCs/>
                <w:lang w:val="en-GB"/>
              </w:rPr>
              <w:t>Executive Administrator</w:t>
            </w:r>
          </w:p>
        </w:tc>
      </w:tr>
      <w:tr w:rsidR="00623E7A" w:rsidRPr="001125F0" w14:paraId="6AC6A59A" w14:textId="77777777" w:rsidTr="00623E7A">
        <w:tc>
          <w:tcPr>
            <w:tcW w:w="1713" w:type="dxa"/>
            <w:tcBorders>
              <w:top w:val="single" w:sz="4" w:space="0" w:color="auto"/>
              <w:left w:val="single" w:sz="4" w:space="0" w:color="auto"/>
              <w:bottom w:val="single" w:sz="4" w:space="0" w:color="auto"/>
              <w:right w:val="single" w:sz="4" w:space="0" w:color="auto"/>
            </w:tcBorders>
          </w:tcPr>
          <w:p w14:paraId="2552AD34" w14:textId="2080F00F" w:rsidR="00623E7A" w:rsidRPr="001125F0" w:rsidRDefault="00623E7A" w:rsidP="00623E7A">
            <w:pPr>
              <w:rPr>
                <w:bCs/>
                <w:lang w:val="en-GB"/>
              </w:rPr>
            </w:pPr>
            <w:r>
              <w:rPr>
                <w:bCs/>
                <w:lang w:val="en-GB"/>
              </w:rPr>
              <w:t>Executive Administrator</w:t>
            </w:r>
          </w:p>
        </w:tc>
        <w:tc>
          <w:tcPr>
            <w:tcW w:w="554" w:type="dxa"/>
            <w:tcBorders>
              <w:top w:val="single" w:sz="4" w:space="0" w:color="auto"/>
              <w:left w:val="single" w:sz="4" w:space="0" w:color="auto"/>
              <w:bottom w:val="single" w:sz="4" w:space="0" w:color="auto"/>
              <w:right w:val="single" w:sz="4" w:space="0" w:color="auto"/>
            </w:tcBorders>
          </w:tcPr>
          <w:p w14:paraId="6FCB65D3" w14:textId="0DECB3B6" w:rsidR="00623E7A" w:rsidRPr="001125F0" w:rsidRDefault="004519E7" w:rsidP="00623E7A">
            <w:pPr>
              <w:rPr>
                <w:bCs/>
                <w:lang w:val="en-GB"/>
              </w:rPr>
            </w:pPr>
            <w:r>
              <w:rPr>
                <w:bCs/>
                <w:lang w:val="en-GB"/>
              </w:rPr>
              <w:t>0..*</w:t>
            </w:r>
          </w:p>
        </w:tc>
        <w:tc>
          <w:tcPr>
            <w:tcW w:w="990" w:type="dxa"/>
            <w:tcBorders>
              <w:top w:val="single" w:sz="4" w:space="0" w:color="auto"/>
              <w:left w:val="single" w:sz="4" w:space="0" w:color="auto"/>
              <w:bottom w:val="single" w:sz="4" w:space="0" w:color="auto"/>
              <w:right w:val="single" w:sz="4" w:space="0" w:color="auto"/>
            </w:tcBorders>
          </w:tcPr>
          <w:p w14:paraId="690E49DC" w14:textId="5FB3DA09" w:rsidR="00623E7A" w:rsidRPr="001125F0" w:rsidRDefault="004519E7" w:rsidP="00623E7A">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643460A6" w14:textId="399DEE20" w:rsidR="00623E7A" w:rsidRPr="001125F0" w:rsidRDefault="00D43ED9" w:rsidP="00623E7A">
            <w:pPr>
              <w:rPr>
                <w:bCs/>
                <w:lang w:val="en-GB"/>
              </w:rPr>
            </w:pPr>
            <w:r>
              <w:rPr>
                <w:bCs/>
                <w:lang w:val="en-GB"/>
              </w:rPr>
              <w:t>Hire</w:t>
            </w:r>
          </w:p>
        </w:tc>
        <w:tc>
          <w:tcPr>
            <w:tcW w:w="1080" w:type="dxa"/>
            <w:tcBorders>
              <w:top w:val="single" w:sz="4" w:space="0" w:color="auto"/>
              <w:left w:val="single" w:sz="4" w:space="0" w:color="auto"/>
              <w:bottom w:val="single" w:sz="4" w:space="0" w:color="auto"/>
              <w:right w:val="single" w:sz="4" w:space="0" w:color="auto"/>
            </w:tcBorders>
          </w:tcPr>
          <w:p w14:paraId="486CB771" w14:textId="48924DF5" w:rsidR="00623E7A" w:rsidRPr="001125F0" w:rsidRDefault="004519E7" w:rsidP="00623E7A">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0DC63C8D" w14:textId="507C450A" w:rsidR="00623E7A" w:rsidRPr="001125F0" w:rsidRDefault="004519E7" w:rsidP="00623E7A">
            <w:pPr>
              <w:rPr>
                <w:bCs/>
                <w:lang w:val="en-GB"/>
              </w:rPr>
            </w:pPr>
            <w:r>
              <w:rPr>
                <w:bCs/>
                <w:lang w:val="en-GB"/>
              </w:rPr>
              <w:t>0..*</w:t>
            </w:r>
          </w:p>
        </w:tc>
        <w:tc>
          <w:tcPr>
            <w:tcW w:w="1889" w:type="dxa"/>
            <w:tcBorders>
              <w:top w:val="single" w:sz="4" w:space="0" w:color="auto"/>
              <w:left w:val="single" w:sz="4" w:space="0" w:color="auto"/>
              <w:bottom w:val="single" w:sz="4" w:space="0" w:color="auto"/>
              <w:right w:val="single" w:sz="4" w:space="0" w:color="auto"/>
            </w:tcBorders>
          </w:tcPr>
          <w:p w14:paraId="090DA02D" w14:textId="0D3C934E" w:rsidR="00623E7A" w:rsidRPr="001125F0" w:rsidRDefault="00623E7A" w:rsidP="00623E7A">
            <w:pPr>
              <w:rPr>
                <w:bCs/>
                <w:lang w:val="en-GB"/>
              </w:rPr>
            </w:pPr>
            <w:r>
              <w:rPr>
                <w:bCs/>
                <w:lang w:val="en-GB"/>
              </w:rPr>
              <w:t>Employee</w:t>
            </w:r>
          </w:p>
        </w:tc>
      </w:tr>
      <w:tr w:rsidR="007C685D" w:rsidRPr="001125F0" w14:paraId="5105CDCD" w14:textId="77777777" w:rsidTr="00623E7A">
        <w:tc>
          <w:tcPr>
            <w:tcW w:w="1713" w:type="dxa"/>
            <w:tcBorders>
              <w:top w:val="single" w:sz="4" w:space="0" w:color="auto"/>
              <w:left w:val="single" w:sz="4" w:space="0" w:color="auto"/>
              <w:bottom w:val="single" w:sz="4" w:space="0" w:color="auto"/>
              <w:right w:val="single" w:sz="4" w:space="0" w:color="auto"/>
            </w:tcBorders>
          </w:tcPr>
          <w:p w14:paraId="77EC6D3E" w14:textId="3EFE35A5" w:rsidR="007C685D" w:rsidRDefault="007C685D" w:rsidP="00623E7A">
            <w:pPr>
              <w:rPr>
                <w:bCs/>
                <w:lang w:val="en-GB"/>
              </w:rPr>
            </w:pPr>
            <w:r>
              <w:rPr>
                <w:bCs/>
                <w:lang w:val="en-GB"/>
              </w:rPr>
              <w:t>Person</w:t>
            </w:r>
          </w:p>
        </w:tc>
        <w:tc>
          <w:tcPr>
            <w:tcW w:w="554" w:type="dxa"/>
            <w:tcBorders>
              <w:top w:val="single" w:sz="4" w:space="0" w:color="auto"/>
              <w:left w:val="single" w:sz="4" w:space="0" w:color="auto"/>
              <w:bottom w:val="single" w:sz="4" w:space="0" w:color="auto"/>
              <w:right w:val="single" w:sz="4" w:space="0" w:color="auto"/>
            </w:tcBorders>
          </w:tcPr>
          <w:p w14:paraId="4427D6FD" w14:textId="2367D987" w:rsidR="007C685D" w:rsidRDefault="00944005" w:rsidP="00623E7A">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476F7E4D" w14:textId="0884A7B0" w:rsidR="007C685D" w:rsidRDefault="00944005" w:rsidP="00623E7A">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1B4D3A60" w14:textId="4C4C3A5D" w:rsidR="007C685D" w:rsidRDefault="00944005" w:rsidP="00623E7A">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7CC525A6" w14:textId="358ED9E2" w:rsidR="007C685D" w:rsidRDefault="00944005" w:rsidP="00623E7A">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32425B06" w14:textId="6210DE6B" w:rsidR="007C685D" w:rsidRDefault="00944005" w:rsidP="00623E7A">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36AAC9A0" w14:textId="56FE6C09" w:rsidR="007C685D" w:rsidRDefault="00944005" w:rsidP="00623E7A">
            <w:pPr>
              <w:rPr>
                <w:bCs/>
                <w:lang w:val="en-GB"/>
              </w:rPr>
            </w:pPr>
            <w:r>
              <w:rPr>
                <w:bCs/>
                <w:lang w:val="en-GB"/>
              </w:rPr>
              <w:t>Director</w:t>
            </w:r>
          </w:p>
        </w:tc>
      </w:tr>
      <w:tr w:rsidR="007C685D" w:rsidRPr="001125F0" w14:paraId="2C411054" w14:textId="77777777" w:rsidTr="00623E7A">
        <w:tc>
          <w:tcPr>
            <w:tcW w:w="1713" w:type="dxa"/>
            <w:tcBorders>
              <w:top w:val="single" w:sz="4" w:space="0" w:color="auto"/>
              <w:left w:val="single" w:sz="4" w:space="0" w:color="auto"/>
              <w:bottom w:val="single" w:sz="4" w:space="0" w:color="auto"/>
              <w:right w:val="single" w:sz="4" w:space="0" w:color="auto"/>
            </w:tcBorders>
          </w:tcPr>
          <w:p w14:paraId="012E804C" w14:textId="7C941822" w:rsidR="007C685D" w:rsidRDefault="00944005" w:rsidP="00623E7A">
            <w:pPr>
              <w:rPr>
                <w:bCs/>
                <w:lang w:val="en-GB"/>
              </w:rPr>
            </w:pPr>
            <w:r>
              <w:rPr>
                <w:bCs/>
                <w:lang w:val="en-GB"/>
              </w:rPr>
              <w:t>Person</w:t>
            </w:r>
          </w:p>
        </w:tc>
        <w:tc>
          <w:tcPr>
            <w:tcW w:w="554" w:type="dxa"/>
            <w:tcBorders>
              <w:top w:val="single" w:sz="4" w:space="0" w:color="auto"/>
              <w:left w:val="single" w:sz="4" w:space="0" w:color="auto"/>
              <w:bottom w:val="single" w:sz="4" w:space="0" w:color="auto"/>
              <w:right w:val="single" w:sz="4" w:space="0" w:color="auto"/>
            </w:tcBorders>
          </w:tcPr>
          <w:p w14:paraId="6FFC992E" w14:textId="586EC7DC" w:rsidR="007C685D" w:rsidRDefault="00944005" w:rsidP="00623E7A">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488D750B" w14:textId="13E06E1B" w:rsidR="007C685D" w:rsidRDefault="00944005" w:rsidP="00623E7A">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75D00B9F" w14:textId="23ECB68F" w:rsidR="007C685D" w:rsidRDefault="00944005" w:rsidP="00623E7A">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495AD0CA" w14:textId="29D70F17" w:rsidR="007C685D" w:rsidRDefault="00944005" w:rsidP="00623E7A">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3C08C34E" w14:textId="3A6AA1E6" w:rsidR="007C685D" w:rsidRDefault="00944005" w:rsidP="00623E7A">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37394CB8" w14:textId="01A6CC13" w:rsidR="007C685D" w:rsidRDefault="00944005" w:rsidP="00623E7A">
            <w:pPr>
              <w:rPr>
                <w:bCs/>
                <w:lang w:val="en-GB"/>
              </w:rPr>
            </w:pPr>
            <w:r>
              <w:rPr>
                <w:bCs/>
                <w:lang w:val="en-GB"/>
              </w:rPr>
              <w:t>Employee</w:t>
            </w:r>
          </w:p>
        </w:tc>
      </w:tr>
      <w:tr w:rsidR="007C685D" w:rsidRPr="001125F0" w14:paraId="5925BD26" w14:textId="77777777" w:rsidTr="00623E7A">
        <w:tc>
          <w:tcPr>
            <w:tcW w:w="1713" w:type="dxa"/>
            <w:tcBorders>
              <w:top w:val="single" w:sz="4" w:space="0" w:color="auto"/>
              <w:left w:val="single" w:sz="4" w:space="0" w:color="auto"/>
              <w:bottom w:val="single" w:sz="4" w:space="0" w:color="auto"/>
              <w:right w:val="single" w:sz="4" w:space="0" w:color="auto"/>
            </w:tcBorders>
          </w:tcPr>
          <w:p w14:paraId="1A61209A" w14:textId="628362B1" w:rsidR="007C685D" w:rsidRDefault="00806E95" w:rsidP="00623E7A">
            <w:pPr>
              <w:rPr>
                <w:bCs/>
                <w:lang w:val="en-GB"/>
              </w:rPr>
            </w:pPr>
            <w:r>
              <w:rPr>
                <w:bCs/>
                <w:lang w:val="en-GB"/>
              </w:rPr>
              <w:t>Employee</w:t>
            </w:r>
          </w:p>
        </w:tc>
        <w:tc>
          <w:tcPr>
            <w:tcW w:w="554" w:type="dxa"/>
            <w:tcBorders>
              <w:top w:val="single" w:sz="4" w:space="0" w:color="auto"/>
              <w:left w:val="single" w:sz="4" w:space="0" w:color="auto"/>
              <w:bottom w:val="single" w:sz="4" w:space="0" w:color="auto"/>
              <w:right w:val="single" w:sz="4" w:space="0" w:color="auto"/>
            </w:tcBorders>
          </w:tcPr>
          <w:p w14:paraId="1B2C786F" w14:textId="656DF904" w:rsidR="007C685D" w:rsidRDefault="00806E95" w:rsidP="00623E7A">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1414EE8D" w14:textId="01D5638F" w:rsidR="007C685D" w:rsidRDefault="00806E95" w:rsidP="00623E7A">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021061DB" w14:textId="72590CBC" w:rsidR="007C685D" w:rsidRDefault="00806E95" w:rsidP="00623E7A">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4986BEBD" w14:textId="4C571A19" w:rsidR="007C685D" w:rsidRDefault="00806E95" w:rsidP="00623E7A">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51502AA2" w14:textId="44910ED1" w:rsidR="007C685D" w:rsidRDefault="00806E95" w:rsidP="00623E7A">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0B806EC2" w14:textId="7DD6322D" w:rsidR="007C685D" w:rsidRDefault="00806E95" w:rsidP="00623E7A">
            <w:pPr>
              <w:rPr>
                <w:bCs/>
                <w:lang w:val="en-GB"/>
              </w:rPr>
            </w:pPr>
            <w:r>
              <w:rPr>
                <w:bCs/>
                <w:lang w:val="en-GB"/>
              </w:rPr>
              <w:t>Executive Administrator</w:t>
            </w:r>
          </w:p>
        </w:tc>
      </w:tr>
      <w:tr w:rsidR="00806E95" w:rsidRPr="001125F0" w14:paraId="359043A6" w14:textId="77777777" w:rsidTr="00623E7A">
        <w:tc>
          <w:tcPr>
            <w:tcW w:w="1713" w:type="dxa"/>
            <w:tcBorders>
              <w:top w:val="single" w:sz="4" w:space="0" w:color="auto"/>
              <w:left w:val="single" w:sz="4" w:space="0" w:color="auto"/>
              <w:bottom w:val="single" w:sz="4" w:space="0" w:color="auto"/>
              <w:right w:val="single" w:sz="4" w:space="0" w:color="auto"/>
            </w:tcBorders>
          </w:tcPr>
          <w:p w14:paraId="45929F5B" w14:textId="44AEC6C2" w:rsidR="00806E95" w:rsidRDefault="00806E95" w:rsidP="00623E7A">
            <w:pPr>
              <w:rPr>
                <w:bCs/>
                <w:lang w:val="en-GB"/>
              </w:rPr>
            </w:pPr>
            <w:r>
              <w:rPr>
                <w:bCs/>
                <w:lang w:val="en-GB"/>
              </w:rPr>
              <w:t>Data</w:t>
            </w:r>
          </w:p>
        </w:tc>
        <w:tc>
          <w:tcPr>
            <w:tcW w:w="554" w:type="dxa"/>
            <w:tcBorders>
              <w:top w:val="single" w:sz="4" w:space="0" w:color="auto"/>
              <w:left w:val="single" w:sz="4" w:space="0" w:color="auto"/>
              <w:bottom w:val="single" w:sz="4" w:space="0" w:color="auto"/>
              <w:right w:val="single" w:sz="4" w:space="0" w:color="auto"/>
            </w:tcBorders>
          </w:tcPr>
          <w:p w14:paraId="24F82F57" w14:textId="7E04B5E1" w:rsidR="00806E95" w:rsidRDefault="00E26D86" w:rsidP="00623E7A">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603CE8CE" w14:textId="1CC070F1" w:rsidR="00806E95" w:rsidRDefault="00E26D86" w:rsidP="00623E7A">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1BBC1CA0" w14:textId="08C14D19" w:rsidR="00806E95" w:rsidRDefault="00806E95" w:rsidP="00623E7A">
            <w:pPr>
              <w:rPr>
                <w:bCs/>
                <w:lang w:val="en-GB"/>
              </w:rPr>
            </w:pPr>
            <w:r>
              <w:rPr>
                <w:bCs/>
                <w:lang w:val="en-GB"/>
              </w:rPr>
              <w:t>Views</w:t>
            </w:r>
          </w:p>
        </w:tc>
        <w:tc>
          <w:tcPr>
            <w:tcW w:w="1080" w:type="dxa"/>
            <w:tcBorders>
              <w:top w:val="single" w:sz="4" w:space="0" w:color="auto"/>
              <w:left w:val="single" w:sz="4" w:space="0" w:color="auto"/>
              <w:bottom w:val="single" w:sz="4" w:space="0" w:color="auto"/>
              <w:right w:val="single" w:sz="4" w:space="0" w:color="auto"/>
            </w:tcBorders>
          </w:tcPr>
          <w:p w14:paraId="1AA2EE49" w14:textId="75581E16" w:rsidR="00806E95" w:rsidRDefault="00E26D86" w:rsidP="00623E7A">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779C16EC" w14:textId="07CFF5D7" w:rsidR="00806E95" w:rsidRDefault="00E26D86" w:rsidP="00623E7A">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3A28429D" w14:textId="1B9DD5FB" w:rsidR="00806E95" w:rsidRDefault="00806E95" w:rsidP="00623E7A">
            <w:pPr>
              <w:rPr>
                <w:bCs/>
                <w:lang w:val="en-GB"/>
              </w:rPr>
            </w:pPr>
            <w:r>
              <w:rPr>
                <w:bCs/>
                <w:lang w:val="en-GB"/>
              </w:rPr>
              <w:t>Platinum</w:t>
            </w:r>
          </w:p>
        </w:tc>
      </w:tr>
      <w:tr w:rsidR="00806E95" w:rsidRPr="001125F0" w14:paraId="27C17E74" w14:textId="77777777" w:rsidTr="00623E7A">
        <w:tc>
          <w:tcPr>
            <w:tcW w:w="1713" w:type="dxa"/>
            <w:tcBorders>
              <w:top w:val="single" w:sz="4" w:space="0" w:color="auto"/>
              <w:left w:val="single" w:sz="4" w:space="0" w:color="auto"/>
              <w:bottom w:val="single" w:sz="4" w:space="0" w:color="auto"/>
              <w:right w:val="single" w:sz="4" w:space="0" w:color="auto"/>
            </w:tcBorders>
          </w:tcPr>
          <w:p w14:paraId="6A48E8E0" w14:textId="7369A6A4" w:rsidR="00806E95" w:rsidRDefault="00806E95" w:rsidP="00623E7A">
            <w:pPr>
              <w:rPr>
                <w:bCs/>
                <w:lang w:val="en-GB"/>
              </w:rPr>
            </w:pPr>
            <w:r>
              <w:rPr>
                <w:bCs/>
                <w:lang w:val="en-GB"/>
              </w:rPr>
              <w:t>Data</w:t>
            </w:r>
          </w:p>
        </w:tc>
        <w:tc>
          <w:tcPr>
            <w:tcW w:w="554" w:type="dxa"/>
            <w:tcBorders>
              <w:top w:val="single" w:sz="4" w:space="0" w:color="auto"/>
              <w:left w:val="single" w:sz="4" w:space="0" w:color="auto"/>
              <w:bottom w:val="single" w:sz="4" w:space="0" w:color="auto"/>
              <w:right w:val="single" w:sz="4" w:space="0" w:color="auto"/>
            </w:tcBorders>
          </w:tcPr>
          <w:p w14:paraId="0A1AD8D5" w14:textId="15C26CA8" w:rsidR="00806E95" w:rsidRDefault="00E26D86" w:rsidP="00623E7A">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42FD15BB" w14:textId="68770BD9" w:rsidR="00806E95" w:rsidRDefault="00E26D86" w:rsidP="00623E7A">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0237832D" w14:textId="4DA27C1A" w:rsidR="00806E95" w:rsidRDefault="00806E95" w:rsidP="00623E7A">
            <w:pPr>
              <w:rPr>
                <w:bCs/>
                <w:lang w:val="en-GB"/>
              </w:rPr>
            </w:pPr>
            <w:r>
              <w:rPr>
                <w:bCs/>
                <w:lang w:val="en-GB"/>
              </w:rPr>
              <w:t>Owns</w:t>
            </w:r>
          </w:p>
        </w:tc>
        <w:tc>
          <w:tcPr>
            <w:tcW w:w="1080" w:type="dxa"/>
            <w:tcBorders>
              <w:top w:val="single" w:sz="4" w:space="0" w:color="auto"/>
              <w:left w:val="single" w:sz="4" w:space="0" w:color="auto"/>
              <w:bottom w:val="single" w:sz="4" w:space="0" w:color="auto"/>
              <w:right w:val="single" w:sz="4" w:space="0" w:color="auto"/>
            </w:tcBorders>
          </w:tcPr>
          <w:p w14:paraId="26AFF977" w14:textId="048545B5" w:rsidR="00806E95" w:rsidRDefault="00E26D86" w:rsidP="00623E7A">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480212D7" w14:textId="5016FEB7" w:rsidR="00806E95" w:rsidRDefault="00E26D86" w:rsidP="00623E7A">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12998CF6" w14:textId="22958AB8" w:rsidR="00806E95" w:rsidRDefault="00806E95" w:rsidP="00623E7A">
            <w:pPr>
              <w:rPr>
                <w:bCs/>
                <w:lang w:val="en-GB"/>
              </w:rPr>
            </w:pPr>
            <w:r>
              <w:rPr>
                <w:bCs/>
                <w:lang w:val="en-GB"/>
              </w:rPr>
              <w:t>Super Platinum</w:t>
            </w:r>
          </w:p>
        </w:tc>
      </w:tr>
      <w:tr w:rsidR="00BA5E15" w:rsidRPr="001125F0" w14:paraId="7547FD0E" w14:textId="77777777" w:rsidTr="00623E7A">
        <w:tc>
          <w:tcPr>
            <w:tcW w:w="1713" w:type="dxa"/>
            <w:tcBorders>
              <w:top w:val="single" w:sz="4" w:space="0" w:color="auto"/>
              <w:left w:val="single" w:sz="4" w:space="0" w:color="auto"/>
              <w:bottom w:val="single" w:sz="4" w:space="0" w:color="auto"/>
              <w:right w:val="single" w:sz="4" w:space="0" w:color="auto"/>
            </w:tcBorders>
          </w:tcPr>
          <w:p w14:paraId="61CBFB2E" w14:textId="42DA609A" w:rsidR="00BA5E15" w:rsidRPr="001125F0" w:rsidRDefault="00BA5E15" w:rsidP="00BA5E15">
            <w:pPr>
              <w:rPr>
                <w:bCs/>
                <w:lang w:val="en-GB"/>
              </w:rPr>
            </w:pPr>
            <w:r>
              <w:rPr>
                <w:bCs/>
                <w:lang w:val="en-GB"/>
              </w:rPr>
              <w:t>Platinum</w:t>
            </w:r>
          </w:p>
        </w:tc>
        <w:tc>
          <w:tcPr>
            <w:tcW w:w="554" w:type="dxa"/>
            <w:tcBorders>
              <w:top w:val="single" w:sz="4" w:space="0" w:color="auto"/>
              <w:left w:val="single" w:sz="4" w:space="0" w:color="auto"/>
              <w:bottom w:val="single" w:sz="4" w:space="0" w:color="auto"/>
              <w:right w:val="single" w:sz="4" w:space="0" w:color="auto"/>
            </w:tcBorders>
          </w:tcPr>
          <w:p w14:paraId="697005D3" w14:textId="61C5F894" w:rsidR="00BA5E15" w:rsidRPr="001125F0" w:rsidRDefault="00E06E3D" w:rsidP="00BA5E15">
            <w:pPr>
              <w:rPr>
                <w:bCs/>
                <w:lang w:val="en-GB"/>
              </w:rPr>
            </w:pPr>
            <w:r>
              <w:rPr>
                <w:bCs/>
                <w:lang w:val="en-GB"/>
              </w:rPr>
              <w:t>M</w:t>
            </w:r>
          </w:p>
        </w:tc>
        <w:tc>
          <w:tcPr>
            <w:tcW w:w="990" w:type="dxa"/>
            <w:tcBorders>
              <w:top w:val="single" w:sz="4" w:space="0" w:color="auto"/>
              <w:left w:val="single" w:sz="4" w:space="0" w:color="auto"/>
              <w:bottom w:val="single" w:sz="4" w:space="0" w:color="auto"/>
              <w:right w:val="single" w:sz="4" w:space="0" w:color="auto"/>
            </w:tcBorders>
          </w:tcPr>
          <w:p w14:paraId="099C61FF" w14:textId="11543AD3" w:rsidR="00BA5E15" w:rsidRPr="001125F0" w:rsidRDefault="00E06E3D" w:rsidP="00BA5E15">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4F682E28" w14:textId="71DE3796" w:rsidR="00BA5E15" w:rsidRPr="001125F0" w:rsidRDefault="00E06E3D" w:rsidP="00BA5E15">
            <w:pPr>
              <w:rPr>
                <w:bCs/>
                <w:lang w:val="en-GB"/>
              </w:rPr>
            </w:pPr>
            <w:r>
              <w:rPr>
                <w:bCs/>
                <w:lang w:val="en-GB"/>
              </w:rPr>
              <w:t>Negotiates</w:t>
            </w:r>
          </w:p>
        </w:tc>
        <w:tc>
          <w:tcPr>
            <w:tcW w:w="1080" w:type="dxa"/>
            <w:tcBorders>
              <w:top w:val="single" w:sz="4" w:space="0" w:color="auto"/>
              <w:left w:val="single" w:sz="4" w:space="0" w:color="auto"/>
              <w:bottom w:val="single" w:sz="4" w:space="0" w:color="auto"/>
              <w:right w:val="single" w:sz="4" w:space="0" w:color="auto"/>
            </w:tcBorders>
          </w:tcPr>
          <w:p w14:paraId="6ABF890C" w14:textId="493D73BD" w:rsidR="00BA5E15" w:rsidRPr="001125F0" w:rsidRDefault="00E06E3D" w:rsidP="00BA5E15">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50F98D5D" w14:textId="2FC59A54" w:rsidR="00BA5E15" w:rsidRPr="001125F0" w:rsidRDefault="004519E7" w:rsidP="00BA5E15">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10B11A3B" w14:textId="0C90015F" w:rsidR="00BA5E15" w:rsidRPr="001125F0" w:rsidRDefault="00BA5E15" w:rsidP="00BA5E15">
            <w:pPr>
              <w:rPr>
                <w:bCs/>
                <w:lang w:val="en-GB"/>
              </w:rPr>
            </w:pPr>
            <w:r>
              <w:rPr>
                <w:bCs/>
                <w:lang w:val="en-GB"/>
              </w:rPr>
              <w:t>Executive Administrator</w:t>
            </w:r>
          </w:p>
        </w:tc>
      </w:tr>
      <w:tr w:rsidR="00BA5E15" w:rsidRPr="001125F0" w14:paraId="4273166D" w14:textId="77777777" w:rsidTr="00623E7A">
        <w:tc>
          <w:tcPr>
            <w:tcW w:w="1713" w:type="dxa"/>
            <w:tcBorders>
              <w:top w:val="single" w:sz="4" w:space="0" w:color="auto"/>
              <w:left w:val="single" w:sz="4" w:space="0" w:color="auto"/>
              <w:bottom w:val="single" w:sz="4" w:space="0" w:color="auto"/>
              <w:right w:val="single" w:sz="4" w:space="0" w:color="auto"/>
            </w:tcBorders>
          </w:tcPr>
          <w:p w14:paraId="65C4080E" w14:textId="47D933A8" w:rsidR="00BA5E15" w:rsidRPr="001125F0" w:rsidRDefault="00BA5E15" w:rsidP="00BA5E15">
            <w:pPr>
              <w:rPr>
                <w:bCs/>
                <w:lang w:val="en-GB"/>
              </w:rPr>
            </w:pPr>
            <w:r>
              <w:rPr>
                <w:bCs/>
                <w:lang w:val="en-GB"/>
              </w:rPr>
              <w:t>Super Platinum</w:t>
            </w:r>
          </w:p>
        </w:tc>
        <w:tc>
          <w:tcPr>
            <w:tcW w:w="554" w:type="dxa"/>
            <w:tcBorders>
              <w:top w:val="single" w:sz="4" w:space="0" w:color="auto"/>
              <w:left w:val="single" w:sz="4" w:space="0" w:color="auto"/>
              <w:bottom w:val="single" w:sz="4" w:space="0" w:color="auto"/>
              <w:right w:val="single" w:sz="4" w:space="0" w:color="auto"/>
            </w:tcBorders>
          </w:tcPr>
          <w:p w14:paraId="2C75F899" w14:textId="02DE224E" w:rsidR="00BA5E15" w:rsidRPr="001125F0" w:rsidRDefault="00E06E3D" w:rsidP="00BA5E15">
            <w:pPr>
              <w:rPr>
                <w:bCs/>
                <w:lang w:val="en-GB"/>
              </w:rPr>
            </w:pPr>
            <w:r>
              <w:rPr>
                <w:bCs/>
                <w:lang w:val="en-GB"/>
              </w:rPr>
              <w:t>M</w:t>
            </w:r>
          </w:p>
        </w:tc>
        <w:tc>
          <w:tcPr>
            <w:tcW w:w="990" w:type="dxa"/>
            <w:tcBorders>
              <w:top w:val="single" w:sz="4" w:space="0" w:color="auto"/>
              <w:left w:val="single" w:sz="4" w:space="0" w:color="auto"/>
              <w:bottom w:val="single" w:sz="4" w:space="0" w:color="auto"/>
              <w:right w:val="single" w:sz="4" w:space="0" w:color="auto"/>
            </w:tcBorders>
          </w:tcPr>
          <w:p w14:paraId="44CED48E" w14:textId="27FCF9E8" w:rsidR="00BA5E15" w:rsidRPr="001125F0" w:rsidRDefault="00E06E3D" w:rsidP="00BA5E15">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4DBD36A8" w14:textId="0E422B5A" w:rsidR="00BA5E15" w:rsidRPr="001125F0" w:rsidRDefault="00E06E3D" w:rsidP="00BA5E15">
            <w:pPr>
              <w:rPr>
                <w:bCs/>
                <w:lang w:val="en-GB"/>
              </w:rPr>
            </w:pPr>
            <w:r>
              <w:rPr>
                <w:bCs/>
                <w:lang w:val="en-GB"/>
              </w:rPr>
              <w:t>Negotiates</w:t>
            </w:r>
          </w:p>
        </w:tc>
        <w:tc>
          <w:tcPr>
            <w:tcW w:w="1080" w:type="dxa"/>
            <w:tcBorders>
              <w:top w:val="single" w:sz="4" w:space="0" w:color="auto"/>
              <w:left w:val="single" w:sz="4" w:space="0" w:color="auto"/>
              <w:bottom w:val="single" w:sz="4" w:space="0" w:color="auto"/>
              <w:right w:val="single" w:sz="4" w:space="0" w:color="auto"/>
            </w:tcBorders>
          </w:tcPr>
          <w:p w14:paraId="6EE6BA86" w14:textId="1778AB63" w:rsidR="00BA5E15" w:rsidRPr="001125F0" w:rsidRDefault="00E06E3D" w:rsidP="00BA5E15">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248E8B4F" w14:textId="4ABE58B0" w:rsidR="00BA5E15" w:rsidRPr="001125F0" w:rsidRDefault="004519E7" w:rsidP="00BA5E15">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0B832D72" w14:textId="6505B4D5" w:rsidR="00BA5E15" w:rsidRPr="001125F0" w:rsidRDefault="00BA5E15" w:rsidP="00BA5E15">
            <w:pPr>
              <w:rPr>
                <w:bCs/>
                <w:lang w:val="en-GB"/>
              </w:rPr>
            </w:pPr>
            <w:r>
              <w:rPr>
                <w:bCs/>
                <w:lang w:val="en-GB"/>
              </w:rPr>
              <w:t>Executive Administrator</w:t>
            </w:r>
          </w:p>
        </w:tc>
      </w:tr>
      <w:tr w:rsidR="00BA5E15" w:rsidRPr="001125F0" w14:paraId="31CA1DD3" w14:textId="77777777" w:rsidTr="00623E7A">
        <w:tc>
          <w:tcPr>
            <w:tcW w:w="1713" w:type="dxa"/>
            <w:tcBorders>
              <w:top w:val="single" w:sz="4" w:space="0" w:color="auto"/>
              <w:left w:val="single" w:sz="4" w:space="0" w:color="auto"/>
              <w:bottom w:val="single" w:sz="4" w:space="0" w:color="auto"/>
              <w:right w:val="single" w:sz="4" w:space="0" w:color="auto"/>
            </w:tcBorders>
          </w:tcPr>
          <w:p w14:paraId="54302D49" w14:textId="496ACC97" w:rsidR="00BA5E15" w:rsidRPr="001125F0" w:rsidRDefault="00BA5E15" w:rsidP="00BA5E15">
            <w:pPr>
              <w:rPr>
                <w:bCs/>
                <w:lang w:val="en-GB"/>
              </w:rPr>
            </w:pPr>
            <w:r>
              <w:rPr>
                <w:bCs/>
                <w:lang w:val="en-GB"/>
              </w:rPr>
              <w:t>Employee</w:t>
            </w:r>
          </w:p>
        </w:tc>
        <w:tc>
          <w:tcPr>
            <w:tcW w:w="554" w:type="dxa"/>
            <w:tcBorders>
              <w:top w:val="single" w:sz="4" w:space="0" w:color="auto"/>
              <w:left w:val="single" w:sz="4" w:space="0" w:color="auto"/>
              <w:bottom w:val="single" w:sz="4" w:space="0" w:color="auto"/>
              <w:right w:val="single" w:sz="4" w:space="0" w:color="auto"/>
            </w:tcBorders>
          </w:tcPr>
          <w:p w14:paraId="5746339E" w14:textId="153D8BB0" w:rsidR="00BA5E15" w:rsidRPr="001125F0" w:rsidRDefault="00CF0F8C" w:rsidP="00BA5E15">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3B371608" w14:textId="475F95B5" w:rsidR="00BA5E15" w:rsidRPr="001125F0" w:rsidRDefault="00CF0F8C" w:rsidP="00BA5E15">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B54FE62" w14:textId="1CB98C06" w:rsidR="00BA5E15" w:rsidRPr="001125F0" w:rsidRDefault="00CF0F8C" w:rsidP="00BA5E15">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16AFC866" w14:textId="2E31C7DD" w:rsidR="00BA5E15" w:rsidRPr="001125F0" w:rsidRDefault="00CF0F8C" w:rsidP="00BA5E15">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70A7BFE0" w14:textId="752499AE" w:rsidR="00BA5E15" w:rsidRPr="001125F0" w:rsidRDefault="00CF0F8C" w:rsidP="00BA5E15">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6E78F7DF" w14:textId="3D4521F2" w:rsidR="00BA5E15" w:rsidRPr="001125F0" w:rsidRDefault="00CF7B70" w:rsidP="00BA5E15">
            <w:pPr>
              <w:rPr>
                <w:bCs/>
                <w:lang w:val="en-GB"/>
              </w:rPr>
            </w:pPr>
            <w:r>
              <w:rPr>
                <w:bCs/>
                <w:lang w:val="en-GB"/>
              </w:rPr>
              <w:t>Salesman</w:t>
            </w:r>
          </w:p>
        </w:tc>
      </w:tr>
      <w:tr w:rsidR="00BA5E15" w:rsidRPr="001125F0" w14:paraId="577986D4" w14:textId="77777777" w:rsidTr="00623E7A">
        <w:tc>
          <w:tcPr>
            <w:tcW w:w="1713" w:type="dxa"/>
            <w:tcBorders>
              <w:top w:val="single" w:sz="4" w:space="0" w:color="auto"/>
              <w:left w:val="single" w:sz="4" w:space="0" w:color="auto"/>
              <w:bottom w:val="single" w:sz="4" w:space="0" w:color="auto"/>
              <w:right w:val="single" w:sz="4" w:space="0" w:color="auto"/>
            </w:tcBorders>
          </w:tcPr>
          <w:p w14:paraId="31E6EC37" w14:textId="7DFEBFFB" w:rsidR="00BA5E15" w:rsidRPr="001125F0" w:rsidRDefault="00BA5E15" w:rsidP="00BA5E15">
            <w:pPr>
              <w:rPr>
                <w:bCs/>
                <w:lang w:val="en-GB"/>
              </w:rPr>
            </w:pPr>
            <w:r>
              <w:rPr>
                <w:bCs/>
                <w:lang w:val="en-GB"/>
              </w:rPr>
              <w:t>Employee</w:t>
            </w:r>
          </w:p>
        </w:tc>
        <w:tc>
          <w:tcPr>
            <w:tcW w:w="554" w:type="dxa"/>
            <w:tcBorders>
              <w:top w:val="single" w:sz="4" w:space="0" w:color="auto"/>
              <w:left w:val="single" w:sz="4" w:space="0" w:color="auto"/>
              <w:bottom w:val="single" w:sz="4" w:space="0" w:color="auto"/>
              <w:right w:val="single" w:sz="4" w:space="0" w:color="auto"/>
            </w:tcBorders>
          </w:tcPr>
          <w:p w14:paraId="0300B52E" w14:textId="182891A3" w:rsidR="00BA5E15" w:rsidRPr="001125F0" w:rsidRDefault="00CF0F8C" w:rsidP="00BA5E15">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4D3345DB" w14:textId="64575985" w:rsidR="00BA5E15" w:rsidRPr="001125F0" w:rsidRDefault="00CF0F8C" w:rsidP="00BA5E15">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30BB97A" w14:textId="6767E391" w:rsidR="00BA5E15" w:rsidRPr="001125F0" w:rsidRDefault="00CF0F8C" w:rsidP="00BA5E15">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33D762C6" w14:textId="6F649C33" w:rsidR="00BA5E15" w:rsidRPr="001125F0" w:rsidRDefault="00CF0F8C" w:rsidP="00BA5E15">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68F51D85" w14:textId="17922B36" w:rsidR="00BA5E15" w:rsidRPr="001125F0" w:rsidRDefault="00CF0F8C" w:rsidP="00BA5E15">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1E7A5E1F" w14:textId="52944A8A" w:rsidR="00BA5E15" w:rsidRPr="001125F0" w:rsidRDefault="00CF7B70" w:rsidP="00BA5E15">
            <w:pPr>
              <w:rPr>
                <w:bCs/>
                <w:lang w:val="en-GB"/>
              </w:rPr>
            </w:pPr>
            <w:r>
              <w:rPr>
                <w:bCs/>
                <w:lang w:val="en-GB"/>
              </w:rPr>
              <w:t>Engineer</w:t>
            </w:r>
          </w:p>
        </w:tc>
      </w:tr>
      <w:tr w:rsidR="00BA5E15" w:rsidRPr="001125F0" w14:paraId="7D4FFDBA" w14:textId="77777777" w:rsidTr="00623E7A">
        <w:tc>
          <w:tcPr>
            <w:tcW w:w="1713" w:type="dxa"/>
            <w:tcBorders>
              <w:top w:val="single" w:sz="4" w:space="0" w:color="auto"/>
              <w:left w:val="single" w:sz="4" w:space="0" w:color="auto"/>
              <w:bottom w:val="single" w:sz="4" w:space="0" w:color="auto"/>
              <w:right w:val="single" w:sz="4" w:space="0" w:color="auto"/>
            </w:tcBorders>
          </w:tcPr>
          <w:p w14:paraId="6C365C5D" w14:textId="15360D5C" w:rsidR="00BA5E15" w:rsidRPr="001125F0" w:rsidRDefault="00CF7B70" w:rsidP="00BA5E15">
            <w:pPr>
              <w:rPr>
                <w:bCs/>
                <w:lang w:val="en-GB"/>
              </w:rPr>
            </w:pPr>
            <w:r>
              <w:rPr>
                <w:bCs/>
                <w:lang w:val="en-GB"/>
              </w:rPr>
              <w:t>Salesman</w:t>
            </w:r>
          </w:p>
        </w:tc>
        <w:tc>
          <w:tcPr>
            <w:tcW w:w="554" w:type="dxa"/>
            <w:tcBorders>
              <w:top w:val="single" w:sz="4" w:space="0" w:color="auto"/>
              <w:left w:val="single" w:sz="4" w:space="0" w:color="auto"/>
              <w:bottom w:val="single" w:sz="4" w:space="0" w:color="auto"/>
              <w:right w:val="single" w:sz="4" w:space="0" w:color="auto"/>
            </w:tcBorders>
          </w:tcPr>
          <w:p w14:paraId="7C824475" w14:textId="534D62BC" w:rsidR="00BA5E15" w:rsidRPr="001125F0" w:rsidRDefault="00A86A93" w:rsidP="00BA5E15">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2C893344" w14:textId="086936C5" w:rsidR="00BA5E15" w:rsidRPr="001125F0" w:rsidRDefault="00102237" w:rsidP="00BA5E15">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26808DCC" w14:textId="147822DB" w:rsidR="00BA5E15" w:rsidRPr="001125F0" w:rsidRDefault="00A86A93" w:rsidP="00BA5E15">
            <w:pPr>
              <w:rPr>
                <w:bCs/>
                <w:lang w:val="en-GB"/>
              </w:rPr>
            </w:pPr>
            <w:r>
              <w:rPr>
                <w:bCs/>
                <w:lang w:val="en-GB"/>
              </w:rPr>
              <w:t>Markets Products</w:t>
            </w:r>
          </w:p>
        </w:tc>
        <w:tc>
          <w:tcPr>
            <w:tcW w:w="1080" w:type="dxa"/>
            <w:tcBorders>
              <w:top w:val="single" w:sz="4" w:space="0" w:color="auto"/>
              <w:left w:val="single" w:sz="4" w:space="0" w:color="auto"/>
              <w:bottom w:val="single" w:sz="4" w:space="0" w:color="auto"/>
              <w:right w:val="single" w:sz="4" w:space="0" w:color="auto"/>
            </w:tcBorders>
          </w:tcPr>
          <w:p w14:paraId="2CCC99A3" w14:textId="386D6120" w:rsidR="00BA5E15" w:rsidRPr="001125F0" w:rsidRDefault="00A86A93" w:rsidP="00BA5E15">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402EC37A" w14:textId="3EAC8F16" w:rsidR="00BA5E15" w:rsidRPr="001125F0" w:rsidRDefault="00A86A93" w:rsidP="00BA5E15">
            <w:pPr>
              <w:rPr>
                <w:bCs/>
                <w:lang w:val="en-GB"/>
              </w:rPr>
            </w:pPr>
            <w:r>
              <w:rPr>
                <w:bCs/>
                <w:lang w:val="en-GB"/>
              </w:rPr>
              <w:t>0..*</w:t>
            </w:r>
          </w:p>
        </w:tc>
        <w:tc>
          <w:tcPr>
            <w:tcW w:w="1889" w:type="dxa"/>
            <w:tcBorders>
              <w:top w:val="single" w:sz="4" w:space="0" w:color="auto"/>
              <w:left w:val="single" w:sz="4" w:space="0" w:color="auto"/>
              <w:bottom w:val="single" w:sz="4" w:space="0" w:color="auto"/>
              <w:right w:val="single" w:sz="4" w:space="0" w:color="auto"/>
            </w:tcBorders>
          </w:tcPr>
          <w:p w14:paraId="5D0E012D" w14:textId="7879216D" w:rsidR="00BA5E15" w:rsidRPr="001125F0" w:rsidRDefault="00CF7B70" w:rsidP="00BA5E15">
            <w:pPr>
              <w:rPr>
                <w:bCs/>
                <w:lang w:val="en-GB"/>
              </w:rPr>
            </w:pPr>
            <w:r>
              <w:rPr>
                <w:bCs/>
                <w:lang w:val="en-GB"/>
              </w:rPr>
              <w:t>Customer</w:t>
            </w:r>
          </w:p>
        </w:tc>
      </w:tr>
      <w:tr w:rsidR="00A86A93" w:rsidRPr="001125F0" w14:paraId="11638406" w14:textId="77777777" w:rsidTr="00623E7A">
        <w:tc>
          <w:tcPr>
            <w:tcW w:w="1713" w:type="dxa"/>
            <w:tcBorders>
              <w:top w:val="single" w:sz="4" w:space="0" w:color="auto"/>
              <w:left w:val="single" w:sz="4" w:space="0" w:color="auto"/>
              <w:bottom w:val="single" w:sz="4" w:space="0" w:color="auto"/>
              <w:right w:val="single" w:sz="4" w:space="0" w:color="auto"/>
            </w:tcBorders>
          </w:tcPr>
          <w:p w14:paraId="00C5B55F" w14:textId="5931AE9F" w:rsidR="00A86A93" w:rsidRPr="001125F0" w:rsidRDefault="00A86A93" w:rsidP="00A86A93">
            <w:pPr>
              <w:rPr>
                <w:bCs/>
                <w:lang w:val="en-GB"/>
              </w:rPr>
            </w:pPr>
            <w:r>
              <w:rPr>
                <w:bCs/>
                <w:lang w:val="en-GB"/>
              </w:rPr>
              <w:t>Executive Administrator</w:t>
            </w:r>
          </w:p>
        </w:tc>
        <w:tc>
          <w:tcPr>
            <w:tcW w:w="554" w:type="dxa"/>
            <w:tcBorders>
              <w:top w:val="single" w:sz="4" w:space="0" w:color="auto"/>
              <w:left w:val="single" w:sz="4" w:space="0" w:color="auto"/>
              <w:bottom w:val="single" w:sz="4" w:space="0" w:color="auto"/>
              <w:right w:val="single" w:sz="4" w:space="0" w:color="auto"/>
            </w:tcBorders>
          </w:tcPr>
          <w:p w14:paraId="3BCBA719" w14:textId="4F6FD9B0" w:rsidR="00A86A93" w:rsidRPr="001125F0" w:rsidRDefault="00A86A93"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0ED63CA8" w14:textId="4CFEB0E7" w:rsidR="00A86A93" w:rsidRPr="001125F0" w:rsidRDefault="00102237"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BE1BE6A" w14:textId="364B9822" w:rsidR="00A86A93" w:rsidRPr="001125F0" w:rsidRDefault="00A86A93" w:rsidP="00A86A93">
            <w:pPr>
              <w:rPr>
                <w:bCs/>
                <w:lang w:val="en-GB"/>
              </w:rPr>
            </w:pPr>
            <w:r>
              <w:rPr>
                <w:bCs/>
                <w:lang w:val="en-GB"/>
              </w:rPr>
              <w:t>Markets Products</w:t>
            </w:r>
          </w:p>
        </w:tc>
        <w:tc>
          <w:tcPr>
            <w:tcW w:w="1080" w:type="dxa"/>
            <w:tcBorders>
              <w:top w:val="single" w:sz="4" w:space="0" w:color="auto"/>
              <w:left w:val="single" w:sz="4" w:space="0" w:color="auto"/>
              <w:bottom w:val="single" w:sz="4" w:space="0" w:color="auto"/>
              <w:right w:val="single" w:sz="4" w:space="0" w:color="auto"/>
            </w:tcBorders>
          </w:tcPr>
          <w:p w14:paraId="2E52C9FE" w14:textId="2EF90F1B" w:rsidR="00A86A93" w:rsidRPr="001125F0" w:rsidRDefault="00A86A93"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391BD4D0" w14:textId="5DA2F3CD" w:rsidR="00A86A93" w:rsidRPr="001125F0" w:rsidRDefault="00A86A93" w:rsidP="00A86A93">
            <w:pPr>
              <w:rPr>
                <w:bCs/>
                <w:lang w:val="en-GB"/>
              </w:rPr>
            </w:pPr>
            <w:r>
              <w:rPr>
                <w:bCs/>
                <w:lang w:val="en-GB"/>
              </w:rPr>
              <w:t>0..*</w:t>
            </w:r>
          </w:p>
        </w:tc>
        <w:tc>
          <w:tcPr>
            <w:tcW w:w="1889" w:type="dxa"/>
            <w:tcBorders>
              <w:top w:val="single" w:sz="4" w:space="0" w:color="auto"/>
              <w:left w:val="single" w:sz="4" w:space="0" w:color="auto"/>
              <w:bottom w:val="single" w:sz="4" w:space="0" w:color="auto"/>
              <w:right w:val="single" w:sz="4" w:space="0" w:color="auto"/>
            </w:tcBorders>
          </w:tcPr>
          <w:p w14:paraId="7BC00A99" w14:textId="4B8A190B" w:rsidR="00A86A93" w:rsidRPr="001125F0" w:rsidRDefault="00A86A93" w:rsidP="00A86A93">
            <w:pPr>
              <w:rPr>
                <w:bCs/>
                <w:lang w:val="en-GB"/>
              </w:rPr>
            </w:pPr>
            <w:r>
              <w:rPr>
                <w:bCs/>
                <w:lang w:val="en-GB"/>
              </w:rPr>
              <w:t>Customer</w:t>
            </w:r>
          </w:p>
        </w:tc>
      </w:tr>
      <w:tr w:rsidR="00A86A93" w:rsidRPr="001125F0" w14:paraId="5806F529" w14:textId="77777777" w:rsidTr="00623E7A">
        <w:tc>
          <w:tcPr>
            <w:tcW w:w="1713" w:type="dxa"/>
            <w:tcBorders>
              <w:top w:val="single" w:sz="4" w:space="0" w:color="auto"/>
              <w:left w:val="single" w:sz="4" w:space="0" w:color="auto"/>
              <w:bottom w:val="single" w:sz="4" w:space="0" w:color="auto"/>
              <w:right w:val="single" w:sz="4" w:space="0" w:color="auto"/>
            </w:tcBorders>
          </w:tcPr>
          <w:p w14:paraId="31CC9826" w14:textId="7022EDFC" w:rsidR="00A86A93" w:rsidRPr="001125F0" w:rsidRDefault="00A86A93" w:rsidP="00A86A93">
            <w:pPr>
              <w:rPr>
                <w:bCs/>
                <w:lang w:val="en-GB"/>
              </w:rPr>
            </w:pPr>
            <w:r>
              <w:rPr>
                <w:bCs/>
                <w:lang w:val="en-GB"/>
              </w:rPr>
              <w:t>Customer</w:t>
            </w:r>
          </w:p>
        </w:tc>
        <w:tc>
          <w:tcPr>
            <w:tcW w:w="554" w:type="dxa"/>
            <w:tcBorders>
              <w:top w:val="single" w:sz="4" w:space="0" w:color="auto"/>
              <w:left w:val="single" w:sz="4" w:space="0" w:color="auto"/>
              <w:bottom w:val="single" w:sz="4" w:space="0" w:color="auto"/>
              <w:right w:val="single" w:sz="4" w:space="0" w:color="auto"/>
            </w:tcBorders>
          </w:tcPr>
          <w:p w14:paraId="10F5A59A" w14:textId="5DDEB333" w:rsidR="00A86A93" w:rsidRPr="001125F0" w:rsidRDefault="00465E7B"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3ADEB679" w14:textId="7F0DDB1C" w:rsidR="00A86A93" w:rsidRPr="001125F0" w:rsidRDefault="00465E7B"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0D0B1C46" w14:textId="3E40B903" w:rsidR="00A86A93" w:rsidRPr="001125F0" w:rsidRDefault="00465E7B" w:rsidP="00A86A93">
            <w:pPr>
              <w:rPr>
                <w:bCs/>
                <w:lang w:val="en-GB"/>
              </w:rPr>
            </w:pPr>
            <w:r>
              <w:rPr>
                <w:bCs/>
                <w:lang w:val="en-GB"/>
              </w:rPr>
              <w:t>Buys</w:t>
            </w:r>
          </w:p>
        </w:tc>
        <w:tc>
          <w:tcPr>
            <w:tcW w:w="1080" w:type="dxa"/>
            <w:tcBorders>
              <w:top w:val="single" w:sz="4" w:space="0" w:color="auto"/>
              <w:left w:val="single" w:sz="4" w:space="0" w:color="auto"/>
              <w:bottom w:val="single" w:sz="4" w:space="0" w:color="auto"/>
              <w:right w:val="single" w:sz="4" w:space="0" w:color="auto"/>
            </w:tcBorders>
          </w:tcPr>
          <w:p w14:paraId="7E485483" w14:textId="6DE6167A" w:rsidR="00A86A93" w:rsidRPr="001125F0" w:rsidRDefault="00465E7B"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37DF1070" w14:textId="438D866A" w:rsidR="00A86A93" w:rsidRPr="001125F0" w:rsidRDefault="00465E7B"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0386736E" w14:textId="3111D42C" w:rsidR="00A86A93" w:rsidRPr="001125F0" w:rsidRDefault="00A86A93" w:rsidP="00A86A93">
            <w:pPr>
              <w:rPr>
                <w:bCs/>
                <w:lang w:val="en-GB"/>
              </w:rPr>
            </w:pPr>
            <w:r>
              <w:rPr>
                <w:bCs/>
                <w:lang w:val="en-GB"/>
              </w:rPr>
              <w:t>Subscription</w:t>
            </w:r>
          </w:p>
        </w:tc>
      </w:tr>
      <w:tr w:rsidR="00A86A93" w:rsidRPr="001125F0" w14:paraId="491EFE4C" w14:textId="77777777" w:rsidTr="00623E7A">
        <w:tc>
          <w:tcPr>
            <w:tcW w:w="1713" w:type="dxa"/>
            <w:tcBorders>
              <w:top w:val="single" w:sz="4" w:space="0" w:color="auto"/>
              <w:left w:val="single" w:sz="4" w:space="0" w:color="auto"/>
              <w:bottom w:val="single" w:sz="4" w:space="0" w:color="auto"/>
              <w:right w:val="single" w:sz="4" w:space="0" w:color="auto"/>
            </w:tcBorders>
          </w:tcPr>
          <w:p w14:paraId="1DF81A8F" w14:textId="2A54CE9D" w:rsidR="00A86A93" w:rsidRPr="001125F0" w:rsidRDefault="00A86A93" w:rsidP="00A86A93">
            <w:pPr>
              <w:rPr>
                <w:bCs/>
                <w:lang w:val="en-GB"/>
              </w:rPr>
            </w:pPr>
            <w:r>
              <w:rPr>
                <w:bCs/>
                <w:lang w:val="en-GB"/>
              </w:rPr>
              <w:t>Subscription</w:t>
            </w:r>
          </w:p>
        </w:tc>
        <w:tc>
          <w:tcPr>
            <w:tcW w:w="554" w:type="dxa"/>
            <w:tcBorders>
              <w:top w:val="single" w:sz="4" w:space="0" w:color="auto"/>
              <w:left w:val="single" w:sz="4" w:space="0" w:color="auto"/>
              <w:bottom w:val="single" w:sz="4" w:space="0" w:color="auto"/>
              <w:right w:val="single" w:sz="4" w:space="0" w:color="auto"/>
            </w:tcBorders>
          </w:tcPr>
          <w:p w14:paraId="521FB2AB" w14:textId="788CC2B7" w:rsidR="00A86A93" w:rsidRPr="001125F0" w:rsidRDefault="00344CF2" w:rsidP="00A86A93">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25163858" w14:textId="118F8B6B" w:rsidR="00A86A93" w:rsidRPr="001125F0" w:rsidRDefault="00344CF2"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607C42DC" w14:textId="295AA7E3" w:rsidR="00A86A93" w:rsidRPr="001125F0" w:rsidRDefault="00344CF2" w:rsidP="00A86A93">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1A1DE949" w14:textId="016EBC4D" w:rsidR="00A86A93" w:rsidRPr="001125F0" w:rsidRDefault="00344CF2"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088B5690" w14:textId="4B16CBDC" w:rsidR="00A86A93" w:rsidRPr="001125F0" w:rsidRDefault="00344CF2" w:rsidP="00A86A93">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648478E6" w14:textId="39CCA3BD" w:rsidR="00A86A93" w:rsidRPr="001125F0" w:rsidRDefault="00A86A93" w:rsidP="00A86A93">
            <w:pPr>
              <w:rPr>
                <w:bCs/>
                <w:lang w:val="en-GB"/>
              </w:rPr>
            </w:pPr>
            <w:r>
              <w:rPr>
                <w:bCs/>
                <w:lang w:val="en-GB"/>
              </w:rPr>
              <w:t>Standard</w:t>
            </w:r>
          </w:p>
        </w:tc>
      </w:tr>
      <w:tr w:rsidR="00A86A93" w:rsidRPr="001125F0" w14:paraId="6BC43689" w14:textId="77777777" w:rsidTr="00623E7A">
        <w:tc>
          <w:tcPr>
            <w:tcW w:w="1713" w:type="dxa"/>
            <w:tcBorders>
              <w:top w:val="single" w:sz="4" w:space="0" w:color="auto"/>
              <w:left w:val="single" w:sz="4" w:space="0" w:color="auto"/>
              <w:bottom w:val="single" w:sz="4" w:space="0" w:color="auto"/>
              <w:right w:val="single" w:sz="4" w:space="0" w:color="auto"/>
            </w:tcBorders>
          </w:tcPr>
          <w:p w14:paraId="450E9548" w14:textId="2A018744" w:rsidR="00A86A93" w:rsidRPr="001125F0" w:rsidRDefault="00A86A93" w:rsidP="00A86A93">
            <w:pPr>
              <w:rPr>
                <w:bCs/>
                <w:lang w:val="en-GB"/>
              </w:rPr>
            </w:pPr>
            <w:r>
              <w:rPr>
                <w:bCs/>
                <w:lang w:val="en-GB"/>
              </w:rPr>
              <w:t>Subscription</w:t>
            </w:r>
          </w:p>
        </w:tc>
        <w:tc>
          <w:tcPr>
            <w:tcW w:w="554" w:type="dxa"/>
            <w:tcBorders>
              <w:top w:val="single" w:sz="4" w:space="0" w:color="auto"/>
              <w:left w:val="single" w:sz="4" w:space="0" w:color="auto"/>
              <w:bottom w:val="single" w:sz="4" w:space="0" w:color="auto"/>
              <w:right w:val="single" w:sz="4" w:space="0" w:color="auto"/>
            </w:tcBorders>
          </w:tcPr>
          <w:p w14:paraId="5B81C5AB" w14:textId="5469C3E3" w:rsidR="00A86A93" w:rsidRPr="001125F0" w:rsidRDefault="00344CF2" w:rsidP="00A86A93">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1C891B26" w14:textId="031674BA" w:rsidR="00A86A93" w:rsidRPr="001125F0" w:rsidRDefault="00344CF2"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52E3351B" w14:textId="15E76963" w:rsidR="00A86A93" w:rsidRPr="001125F0" w:rsidRDefault="00344CF2" w:rsidP="00A86A93">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71791E67" w14:textId="1898E6EF" w:rsidR="00A86A93" w:rsidRPr="001125F0" w:rsidRDefault="00344CF2"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4E904E34" w14:textId="4497879F" w:rsidR="00A86A93" w:rsidRPr="001125F0" w:rsidRDefault="00344CF2" w:rsidP="00A86A93">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1114F33D" w14:textId="10352F5B" w:rsidR="00A86A93" w:rsidRPr="001125F0" w:rsidRDefault="00A86A93" w:rsidP="00A86A93">
            <w:pPr>
              <w:rPr>
                <w:bCs/>
                <w:lang w:val="en-GB"/>
              </w:rPr>
            </w:pPr>
            <w:r>
              <w:rPr>
                <w:bCs/>
                <w:lang w:val="en-GB"/>
              </w:rPr>
              <w:t>Gold</w:t>
            </w:r>
          </w:p>
        </w:tc>
      </w:tr>
      <w:tr w:rsidR="00A86A93" w:rsidRPr="001125F0" w14:paraId="68BDAA98" w14:textId="77777777" w:rsidTr="00623E7A">
        <w:tc>
          <w:tcPr>
            <w:tcW w:w="1713" w:type="dxa"/>
            <w:tcBorders>
              <w:top w:val="single" w:sz="4" w:space="0" w:color="auto"/>
              <w:left w:val="single" w:sz="4" w:space="0" w:color="auto"/>
              <w:bottom w:val="single" w:sz="4" w:space="0" w:color="auto"/>
              <w:right w:val="single" w:sz="4" w:space="0" w:color="auto"/>
            </w:tcBorders>
          </w:tcPr>
          <w:p w14:paraId="616D1BA1" w14:textId="17AF0D01" w:rsidR="00A86A93" w:rsidRPr="001125F0" w:rsidRDefault="00A86A93" w:rsidP="00A86A93">
            <w:pPr>
              <w:rPr>
                <w:bCs/>
                <w:lang w:val="en-GB"/>
              </w:rPr>
            </w:pPr>
            <w:r>
              <w:rPr>
                <w:bCs/>
                <w:lang w:val="en-GB"/>
              </w:rPr>
              <w:t>Subscription</w:t>
            </w:r>
          </w:p>
        </w:tc>
        <w:tc>
          <w:tcPr>
            <w:tcW w:w="554" w:type="dxa"/>
            <w:tcBorders>
              <w:top w:val="single" w:sz="4" w:space="0" w:color="auto"/>
              <w:left w:val="single" w:sz="4" w:space="0" w:color="auto"/>
              <w:bottom w:val="single" w:sz="4" w:space="0" w:color="auto"/>
              <w:right w:val="single" w:sz="4" w:space="0" w:color="auto"/>
            </w:tcBorders>
          </w:tcPr>
          <w:p w14:paraId="31C9E50D" w14:textId="43B36656" w:rsidR="00A86A93" w:rsidRPr="001125F0" w:rsidRDefault="00344CF2" w:rsidP="00A86A93">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2964FD57" w14:textId="706BC654" w:rsidR="00A86A93" w:rsidRPr="001125F0" w:rsidRDefault="00344CF2"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2257AF60" w14:textId="69C2BE19" w:rsidR="00A86A93" w:rsidRPr="001125F0" w:rsidRDefault="00344CF2" w:rsidP="00A86A93">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18EFB544" w14:textId="391F7E5E" w:rsidR="00A86A93" w:rsidRPr="001125F0" w:rsidRDefault="00344CF2"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3F09BECE" w14:textId="043AAA4B" w:rsidR="00A86A93" w:rsidRPr="001125F0" w:rsidRDefault="00344CF2" w:rsidP="00A86A93">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73E9BB27" w14:textId="7F654795" w:rsidR="00A86A93" w:rsidRPr="001125F0" w:rsidRDefault="00A86A93" w:rsidP="00A86A93">
            <w:pPr>
              <w:rPr>
                <w:bCs/>
                <w:lang w:val="en-GB"/>
              </w:rPr>
            </w:pPr>
            <w:r>
              <w:rPr>
                <w:bCs/>
                <w:lang w:val="en-GB"/>
              </w:rPr>
              <w:t>Platinum</w:t>
            </w:r>
          </w:p>
        </w:tc>
      </w:tr>
      <w:tr w:rsidR="00A86A93" w:rsidRPr="001125F0" w14:paraId="7E5B49B9" w14:textId="77777777" w:rsidTr="00623E7A">
        <w:tc>
          <w:tcPr>
            <w:tcW w:w="1713" w:type="dxa"/>
            <w:tcBorders>
              <w:top w:val="single" w:sz="4" w:space="0" w:color="auto"/>
              <w:left w:val="single" w:sz="4" w:space="0" w:color="auto"/>
              <w:bottom w:val="single" w:sz="4" w:space="0" w:color="auto"/>
              <w:right w:val="single" w:sz="4" w:space="0" w:color="auto"/>
            </w:tcBorders>
          </w:tcPr>
          <w:p w14:paraId="4F468AEB" w14:textId="319295EA" w:rsidR="00A86A93" w:rsidRPr="001125F0" w:rsidRDefault="00A86A93" w:rsidP="00A86A93">
            <w:pPr>
              <w:rPr>
                <w:bCs/>
                <w:lang w:val="en-GB"/>
              </w:rPr>
            </w:pPr>
            <w:r>
              <w:rPr>
                <w:bCs/>
                <w:lang w:val="en-GB"/>
              </w:rPr>
              <w:t>Subscription</w:t>
            </w:r>
          </w:p>
        </w:tc>
        <w:tc>
          <w:tcPr>
            <w:tcW w:w="554" w:type="dxa"/>
            <w:tcBorders>
              <w:top w:val="single" w:sz="4" w:space="0" w:color="auto"/>
              <w:left w:val="single" w:sz="4" w:space="0" w:color="auto"/>
              <w:bottom w:val="single" w:sz="4" w:space="0" w:color="auto"/>
              <w:right w:val="single" w:sz="4" w:space="0" w:color="auto"/>
            </w:tcBorders>
          </w:tcPr>
          <w:p w14:paraId="604C4351" w14:textId="7D4463BE" w:rsidR="00A86A93" w:rsidRPr="001125F0" w:rsidRDefault="00344CF2" w:rsidP="00A86A93">
            <w:pPr>
              <w:rPr>
                <w:bCs/>
                <w:lang w:val="en-GB"/>
              </w:rPr>
            </w:pPr>
            <w:r>
              <w:rPr>
                <w:bCs/>
                <w:lang w:val="en-GB"/>
              </w:rPr>
              <w:t>U</w:t>
            </w:r>
          </w:p>
        </w:tc>
        <w:tc>
          <w:tcPr>
            <w:tcW w:w="990" w:type="dxa"/>
            <w:tcBorders>
              <w:top w:val="single" w:sz="4" w:space="0" w:color="auto"/>
              <w:left w:val="single" w:sz="4" w:space="0" w:color="auto"/>
              <w:bottom w:val="single" w:sz="4" w:space="0" w:color="auto"/>
              <w:right w:val="single" w:sz="4" w:space="0" w:color="auto"/>
            </w:tcBorders>
          </w:tcPr>
          <w:p w14:paraId="68BF747B" w14:textId="0F54015A" w:rsidR="00A86A93" w:rsidRPr="001125F0" w:rsidRDefault="00344CF2"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13E48EC5" w14:textId="6F03BBB1" w:rsidR="00A86A93" w:rsidRPr="001125F0" w:rsidRDefault="00344CF2" w:rsidP="00A86A93">
            <w:pPr>
              <w:rPr>
                <w:bCs/>
                <w:lang w:val="en-GB"/>
              </w:rPr>
            </w:pPr>
            <w:r>
              <w:rPr>
                <w:bCs/>
                <w:lang w:val="en-GB"/>
              </w:rPr>
              <w:t>D</w:t>
            </w:r>
          </w:p>
        </w:tc>
        <w:tc>
          <w:tcPr>
            <w:tcW w:w="1080" w:type="dxa"/>
            <w:tcBorders>
              <w:top w:val="single" w:sz="4" w:space="0" w:color="auto"/>
              <w:left w:val="single" w:sz="4" w:space="0" w:color="auto"/>
              <w:bottom w:val="single" w:sz="4" w:space="0" w:color="auto"/>
              <w:right w:val="single" w:sz="4" w:space="0" w:color="auto"/>
            </w:tcBorders>
          </w:tcPr>
          <w:p w14:paraId="4245C740" w14:textId="5725E49A" w:rsidR="00A86A93" w:rsidRPr="001125F0" w:rsidRDefault="00344CF2"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09F9B81F" w14:textId="59A3B651" w:rsidR="00A86A93" w:rsidRPr="001125F0" w:rsidRDefault="00344CF2" w:rsidP="00A86A93">
            <w:pPr>
              <w:rPr>
                <w:bCs/>
                <w:lang w:val="en-GB"/>
              </w:rPr>
            </w:pPr>
            <w:r>
              <w:rPr>
                <w:bCs/>
                <w:lang w:val="en-GB"/>
              </w:rPr>
              <w:t>U</w:t>
            </w:r>
          </w:p>
        </w:tc>
        <w:tc>
          <w:tcPr>
            <w:tcW w:w="1889" w:type="dxa"/>
            <w:tcBorders>
              <w:top w:val="single" w:sz="4" w:space="0" w:color="auto"/>
              <w:left w:val="single" w:sz="4" w:space="0" w:color="auto"/>
              <w:bottom w:val="single" w:sz="4" w:space="0" w:color="auto"/>
              <w:right w:val="single" w:sz="4" w:space="0" w:color="auto"/>
            </w:tcBorders>
          </w:tcPr>
          <w:p w14:paraId="4C1936E2" w14:textId="036E89D6" w:rsidR="00A86A93" w:rsidRPr="001125F0" w:rsidRDefault="00A86A93" w:rsidP="00A86A93">
            <w:pPr>
              <w:rPr>
                <w:bCs/>
                <w:lang w:val="en-GB"/>
              </w:rPr>
            </w:pPr>
            <w:r>
              <w:rPr>
                <w:bCs/>
                <w:lang w:val="en-GB"/>
              </w:rPr>
              <w:t>Super Platinum</w:t>
            </w:r>
          </w:p>
        </w:tc>
      </w:tr>
      <w:tr w:rsidR="00A86A93" w:rsidRPr="001125F0" w14:paraId="7DB977F7" w14:textId="77777777" w:rsidTr="00623E7A">
        <w:tc>
          <w:tcPr>
            <w:tcW w:w="1713" w:type="dxa"/>
            <w:tcBorders>
              <w:top w:val="single" w:sz="4" w:space="0" w:color="auto"/>
              <w:left w:val="single" w:sz="4" w:space="0" w:color="auto"/>
              <w:bottom w:val="single" w:sz="4" w:space="0" w:color="auto"/>
              <w:right w:val="single" w:sz="4" w:space="0" w:color="auto"/>
            </w:tcBorders>
          </w:tcPr>
          <w:p w14:paraId="0F28454E" w14:textId="45CFFE42" w:rsidR="00A86A93" w:rsidRPr="001125F0" w:rsidRDefault="00A86A93" w:rsidP="00A86A93">
            <w:pPr>
              <w:rPr>
                <w:bCs/>
                <w:lang w:val="en-GB"/>
              </w:rPr>
            </w:pPr>
            <w:r>
              <w:rPr>
                <w:bCs/>
                <w:lang w:val="en-GB"/>
              </w:rPr>
              <w:t>Standard</w:t>
            </w:r>
          </w:p>
        </w:tc>
        <w:tc>
          <w:tcPr>
            <w:tcW w:w="554" w:type="dxa"/>
            <w:tcBorders>
              <w:top w:val="single" w:sz="4" w:space="0" w:color="auto"/>
              <w:left w:val="single" w:sz="4" w:space="0" w:color="auto"/>
              <w:bottom w:val="single" w:sz="4" w:space="0" w:color="auto"/>
              <w:right w:val="single" w:sz="4" w:space="0" w:color="auto"/>
            </w:tcBorders>
          </w:tcPr>
          <w:p w14:paraId="16F787FF" w14:textId="57FA434A" w:rsidR="00A86A93" w:rsidRPr="001125F0" w:rsidRDefault="00BF70E9"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31290021" w14:textId="3BE7CF82" w:rsidR="00A86A93" w:rsidRPr="001125F0" w:rsidRDefault="0041421D"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0CF6B833" w14:textId="56F113AC" w:rsidR="00A86A93" w:rsidRPr="001125F0" w:rsidRDefault="00C415FF" w:rsidP="00A86A93">
            <w:pPr>
              <w:rPr>
                <w:bCs/>
                <w:lang w:val="en-GB"/>
              </w:rPr>
            </w:pPr>
            <w:r>
              <w:rPr>
                <w:bCs/>
                <w:lang w:val="en-GB"/>
              </w:rPr>
              <w:t>Creates</w:t>
            </w:r>
          </w:p>
        </w:tc>
        <w:tc>
          <w:tcPr>
            <w:tcW w:w="1080" w:type="dxa"/>
            <w:tcBorders>
              <w:top w:val="single" w:sz="4" w:space="0" w:color="auto"/>
              <w:left w:val="single" w:sz="4" w:space="0" w:color="auto"/>
              <w:bottom w:val="single" w:sz="4" w:space="0" w:color="auto"/>
              <w:right w:val="single" w:sz="4" w:space="0" w:color="auto"/>
            </w:tcBorders>
          </w:tcPr>
          <w:p w14:paraId="70053791" w14:textId="686EDCD3" w:rsidR="00A86A93" w:rsidRPr="001125F0" w:rsidRDefault="00BF70E9"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1331BAFA" w14:textId="476650A9" w:rsidR="00A86A93" w:rsidRPr="001125F0" w:rsidRDefault="00BF70E9"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75DEC1B0" w14:textId="65D1417A" w:rsidR="00A86A93" w:rsidRPr="001125F0" w:rsidRDefault="00A86A93" w:rsidP="00A86A93">
            <w:pPr>
              <w:rPr>
                <w:bCs/>
                <w:lang w:val="en-GB"/>
              </w:rPr>
            </w:pPr>
            <w:r>
              <w:rPr>
                <w:bCs/>
                <w:lang w:val="en-GB"/>
              </w:rPr>
              <w:t>Contract</w:t>
            </w:r>
          </w:p>
        </w:tc>
      </w:tr>
      <w:tr w:rsidR="00A86A93" w:rsidRPr="001125F0" w14:paraId="1D67FE74" w14:textId="77777777" w:rsidTr="00623E7A">
        <w:tc>
          <w:tcPr>
            <w:tcW w:w="1713" w:type="dxa"/>
            <w:tcBorders>
              <w:top w:val="single" w:sz="4" w:space="0" w:color="auto"/>
              <w:left w:val="single" w:sz="4" w:space="0" w:color="auto"/>
              <w:bottom w:val="single" w:sz="4" w:space="0" w:color="auto"/>
              <w:right w:val="single" w:sz="4" w:space="0" w:color="auto"/>
            </w:tcBorders>
          </w:tcPr>
          <w:p w14:paraId="4F3C48D3" w14:textId="577C913F" w:rsidR="00A86A93" w:rsidRPr="001125F0" w:rsidRDefault="00A86A93" w:rsidP="00A86A93">
            <w:pPr>
              <w:rPr>
                <w:bCs/>
                <w:lang w:val="en-GB"/>
              </w:rPr>
            </w:pPr>
            <w:r>
              <w:rPr>
                <w:bCs/>
                <w:lang w:val="en-GB"/>
              </w:rPr>
              <w:t>Gold</w:t>
            </w:r>
          </w:p>
        </w:tc>
        <w:tc>
          <w:tcPr>
            <w:tcW w:w="554" w:type="dxa"/>
            <w:tcBorders>
              <w:top w:val="single" w:sz="4" w:space="0" w:color="auto"/>
              <w:left w:val="single" w:sz="4" w:space="0" w:color="auto"/>
              <w:bottom w:val="single" w:sz="4" w:space="0" w:color="auto"/>
              <w:right w:val="single" w:sz="4" w:space="0" w:color="auto"/>
            </w:tcBorders>
          </w:tcPr>
          <w:p w14:paraId="56C29780" w14:textId="36F4531D" w:rsidR="00A86A93" w:rsidRPr="001125F0" w:rsidRDefault="00BF70E9"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023AE2F8" w14:textId="01EBDE0A" w:rsidR="00A86A93" w:rsidRPr="001125F0" w:rsidRDefault="0041421D"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2821F2ED" w14:textId="4C5AEADE" w:rsidR="00A86A93" w:rsidRPr="001125F0" w:rsidRDefault="00C415FF" w:rsidP="00A86A93">
            <w:pPr>
              <w:rPr>
                <w:bCs/>
                <w:lang w:val="en-GB"/>
              </w:rPr>
            </w:pPr>
            <w:r>
              <w:rPr>
                <w:bCs/>
                <w:lang w:val="en-GB"/>
              </w:rPr>
              <w:t>Creates</w:t>
            </w:r>
          </w:p>
        </w:tc>
        <w:tc>
          <w:tcPr>
            <w:tcW w:w="1080" w:type="dxa"/>
            <w:tcBorders>
              <w:top w:val="single" w:sz="4" w:space="0" w:color="auto"/>
              <w:left w:val="single" w:sz="4" w:space="0" w:color="auto"/>
              <w:bottom w:val="single" w:sz="4" w:space="0" w:color="auto"/>
              <w:right w:val="single" w:sz="4" w:space="0" w:color="auto"/>
            </w:tcBorders>
          </w:tcPr>
          <w:p w14:paraId="397135BB" w14:textId="496451AA" w:rsidR="00A86A93" w:rsidRPr="001125F0" w:rsidRDefault="00BF70E9"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47272A4A" w14:textId="6FD071A3" w:rsidR="00A86A93" w:rsidRPr="001125F0" w:rsidRDefault="00BF70E9"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448E2D2D" w14:textId="4D5C2276" w:rsidR="00A86A93" w:rsidRPr="001125F0" w:rsidRDefault="00A86A93" w:rsidP="00A86A93">
            <w:pPr>
              <w:rPr>
                <w:bCs/>
                <w:lang w:val="en-GB"/>
              </w:rPr>
            </w:pPr>
            <w:r>
              <w:rPr>
                <w:bCs/>
                <w:lang w:val="en-GB"/>
              </w:rPr>
              <w:t>Contract</w:t>
            </w:r>
          </w:p>
        </w:tc>
      </w:tr>
      <w:tr w:rsidR="00A86A93" w:rsidRPr="001125F0" w14:paraId="05B3CF1D" w14:textId="77777777" w:rsidTr="00623E7A">
        <w:tc>
          <w:tcPr>
            <w:tcW w:w="1713" w:type="dxa"/>
            <w:tcBorders>
              <w:top w:val="single" w:sz="4" w:space="0" w:color="auto"/>
              <w:left w:val="single" w:sz="4" w:space="0" w:color="auto"/>
              <w:bottom w:val="single" w:sz="4" w:space="0" w:color="auto"/>
              <w:right w:val="single" w:sz="4" w:space="0" w:color="auto"/>
            </w:tcBorders>
          </w:tcPr>
          <w:p w14:paraId="7F71EC73" w14:textId="10171DFF" w:rsidR="00A86A93" w:rsidRDefault="00A86A93" w:rsidP="00A86A93">
            <w:pPr>
              <w:rPr>
                <w:bCs/>
                <w:lang w:val="en-GB"/>
              </w:rPr>
            </w:pPr>
            <w:r>
              <w:rPr>
                <w:bCs/>
                <w:lang w:val="en-GB"/>
              </w:rPr>
              <w:t>Platinum</w:t>
            </w:r>
          </w:p>
        </w:tc>
        <w:tc>
          <w:tcPr>
            <w:tcW w:w="554" w:type="dxa"/>
            <w:tcBorders>
              <w:top w:val="single" w:sz="4" w:space="0" w:color="auto"/>
              <w:left w:val="single" w:sz="4" w:space="0" w:color="auto"/>
              <w:bottom w:val="single" w:sz="4" w:space="0" w:color="auto"/>
              <w:right w:val="single" w:sz="4" w:space="0" w:color="auto"/>
            </w:tcBorders>
          </w:tcPr>
          <w:p w14:paraId="5088E552" w14:textId="56254238" w:rsidR="00A86A93" w:rsidRPr="001125F0" w:rsidRDefault="00BF70E9"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2ED26A35" w14:textId="2785EA12" w:rsidR="00A86A93" w:rsidRPr="001125F0" w:rsidRDefault="0041421D"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594150EA" w14:textId="4C67FCD2" w:rsidR="00A86A93" w:rsidRPr="001125F0" w:rsidRDefault="00C415FF" w:rsidP="00A86A93">
            <w:pPr>
              <w:rPr>
                <w:bCs/>
                <w:lang w:val="en-GB"/>
              </w:rPr>
            </w:pPr>
            <w:r>
              <w:rPr>
                <w:bCs/>
                <w:lang w:val="en-GB"/>
              </w:rPr>
              <w:t>Creates</w:t>
            </w:r>
          </w:p>
        </w:tc>
        <w:tc>
          <w:tcPr>
            <w:tcW w:w="1080" w:type="dxa"/>
            <w:tcBorders>
              <w:top w:val="single" w:sz="4" w:space="0" w:color="auto"/>
              <w:left w:val="single" w:sz="4" w:space="0" w:color="auto"/>
              <w:bottom w:val="single" w:sz="4" w:space="0" w:color="auto"/>
              <w:right w:val="single" w:sz="4" w:space="0" w:color="auto"/>
            </w:tcBorders>
          </w:tcPr>
          <w:p w14:paraId="39C9FCCC" w14:textId="321E1D43" w:rsidR="00A86A93" w:rsidRPr="001125F0" w:rsidRDefault="00BF70E9"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14F3E525" w14:textId="6AF5B93E" w:rsidR="00A86A93" w:rsidRPr="001125F0" w:rsidRDefault="00BF70E9"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6BAA7768" w14:textId="50D361CA" w:rsidR="00A86A93" w:rsidRDefault="00A86A93" w:rsidP="00A86A93">
            <w:pPr>
              <w:rPr>
                <w:bCs/>
                <w:lang w:val="en-GB"/>
              </w:rPr>
            </w:pPr>
            <w:r>
              <w:rPr>
                <w:bCs/>
                <w:lang w:val="en-GB"/>
              </w:rPr>
              <w:t>Contract</w:t>
            </w:r>
          </w:p>
        </w:tc>
      </w:tr>
      <w:tr w:rsidR="00A86A93" w:rsidRPr="001125F0" w14:paraId="692D2B70" w14:textId="77777777" w:rsidTr="00623E7A">
        <w:tc>
          <w:tcPr>
            <w:tcW w:w="1713" w:type="dxa"/>
            <w:tcBorders>
              <w:top w:val="single" w:sz="4" w:space="0" w:color="auto"/>
              <w:left w:val="single" w:sz="4" w:space="0" w:color="auto"/>
              <w:bottom w:val="single" w:sz="4" w:space="0" w:color="auto"/>
              <w:right w:val="single" w:sz="4" w:space="0" w:color="auto"/>
            </w:tcBorders>
          </w:tcPr>
          <w:p w14:paraId="6F2AA027" w14:textId="575F0F00" w:rsidR="00A86A93" w:rsidRDefault="00A86A93" w:rsidP="00A86A93">
            <w:pPr>
              <w:rPr>
                <w:bCs/>
                <w:lang w:val="en-GB"/>
              </w:rPr>
            </w:pPr>
            <w:r>
              <w:rPr>
                <w:bCs/>
                <w:lang w:val="en-GB"/>
              </w:rPr>
              <w:t>Super Platinum</w:t>
            </w:r>
          </w:p>
        </w:tc>
        <w:tc>
          <w:tcPr>
            <w:tcW w:w="554" w:type="dxa"/>
            <w:tcBorders>
              <w:top w:val="single" w:sz="4" w:space="0" w:color="auto"/>
              <w:left w:val="single" w:sz="4" w:space="0" w:color="auto"/>
              <w:bottom w:val="single" w:sz="4" w:space="0" w:color="auto"/>
              <w:right w:val="single" w:sz="4" w:space="0" w:color="auto"/>
            </w:tcBorders>
          </w:tcPr>
          <w:p w14:paraId="514EF021" w14:textId="6E6A5182" w:rsidR="00A86A93" w:rsidRPr="001125F0" w:rsidRDefault="00BF70E9"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5C5EF47C" w14:textId="14478C4B" w:rsidR="00A86A93" w:rsidRPr="001125F0" w:rsidRDefault="0041421D"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41D6125D" w14:textId="5BBBBDAA" w:rsidR="00A86A93" w:rsidRPr="001125F0" w:rsidRDefault="00C415FF" w:rsidP="00A86A93">
            <w:pPr>
              <w:rPr>
                <w:bCs/>
                <w:lang w:val="en-GB"/>
              </w:rPr>
            </w:pPr>
            <w:r>
              <w:rPr>
                <w:bCs/>
                <w:lang w:val="en-GB"/>
              </w:rPr>
              <w:t>Creates</w:t>
            </w:r>
          </w:p>
        </w:tc>
        <w:tc>
          <w:tcPr>
            <w:tcW w:w="1080" w:type="dxa"/>
            <w:tcBorders>
              <w:top w:val="single" w:sz="4" w:space="0" w:color="auto"/>
              <w:left w:val="single" w:sz="4" w:space="0" w:color="auto"/>
              <w:bottom w:val="single" w:sz="4" w:space="0" w:color="auto"/>
              <w:right w:val="single" w:sz="4" w:space="0" w:color="auto"/>
            </w:tcBorders>
          </w:tcPr>
          <w:p w14:paraId="4C8B410B" w14:textId="2DFF1E7F" w:rsidR="00A86A93" w:rsidRPr="001125F0" w:rsidRDefault="00BF70E9"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154B12DF" w14:textId="2AA46CA2" w:rsidR="00A86A93" w:rsidRPr="001125F0" w:rsidRDefault="00BF70E9"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7C1FC09C" w14:textId="1E7FDF5D" w:rsidR="00A86A93" w:rsidRDefault="00A86A93" w:rsidP="00A86A93">
            <w:pPr>
              <w:rPr>
                <w:bCs/>
                <w:lang w:val="en-GB"/>
              </w:rPr>
            </w:pPr>
            <w:r>
              <w:rPr>
                <w:bCs/>
                <w:lang w:val="en-GB"/>
              </w:rPr>
              <w:t>Contract</w:t>
            </w:r>
          </w:p>
        </w:tc>
      </w:tr>
      <w:tr w:rsidR="00A86A93" w:rsidRPr="001125F0" w14:paraId="5B4BA337" w14:textId="77777777" w:rsidTr="00623E7A">
        <w:tc>
          <w:tcPr>
            <w:tcW w:w="1713" w:type="dxa"/>
            <w:tcBorders>
              <w:top w:val="single" w:sz="4" w:space="0" w:color="auto"/>
              <w:left w:val="single" w:sz="4" w:space="0" w:color="auto"/>
              <w:bottom w:val="single" w:sz="4" w:space="0" w:color="auto"/>
              <w:right w:val="single" w:sz="4" w:space="0" w:color="auto"/>
            </w:tcBorders>
          </w:tcPr>
          <w:p w14:paraId="70ABC7CA" w14:textId="307202A1" w:rsidR="00A86A93" w:rsidRDefault="00A86A93" w:rsidP="00A86A93">
            <w:pPr>
              <w:rPr>
                <w:bCs/>
                <w:lang w:val="en-GB"/>
              </w:rPr>
            </w:pPr>
            <w:r>
              <w:rPr>
                <w:bCs/>
                <w:lang w:val="en-GB"/>
              </w:rPr>
              <w:lastRenderedPageBreak/>
              <w:t>Contract</w:t>
            </w:r>
          </w:p>
        </w:tc>
        <w:tc>
          <w:tcPr>
            <w:tcW w:w="554" w:type="dxa"/>
            <w:tcBorders>
              <w:top w:val="single" w:sz="4" w:space="0" w:color="auto"/>
              <w:left w:val="single" w:sz="4" w:space="0" w:color="auto"/>
              <w:bottom w:val="single" w:sz="4" w:space="0" w:color="auto"/>
              <w:right w:val="single" w:sz="4" w:space="0" w:color="auto"/>
            </w:tcBorders>
          </w:tcPr>
          <w:p w14:paraId="091C7F48" w14:textId="10D0BF90" w:rsidR="00A86A93" w:rsidRPr="001125F0" w:rsidRDefault="004D5690"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254B9A0A" w14:textId="470EC28E" w:rsidR="00A86A93" w:rsidRPr="001125F0" w:rsidRDefault="004D5690"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606143E7" w14:textId="7649AC77" w:rsidR="00A86A93" w:rsidRPr="001125F0" w:rsidRDefault="009B736A" w:rsidP="00A86A93">
            <w:pPr>
              <w:rPr>
                <w:bCs/>
                <w:lang w:val="en-GB"/>
              </w:rPr>
            </w:pPr>
            <w:r>
              <w:rPr>
                <w:bCs/>
                <w:lang w:val="en-GB"/>
              </w:rPr>
              <w:t>Generates</w:t>
            </w:r>
          </w:p>
        </w:tc>
        <w:tc>
          <w:tcPr>
            <w:tcW w:w="1080" w:type="dxa"/>
            <w:tcBorders>
              <w:top w:val="single" w:sz="4" w:space="0" w:color="auto"/>
              <w:left w:val="single" w:sz="4" w:space="0" w:color="auto"/>
              <w:bottom w:val="single" w:sz="4" w:space="0" w:color="auto"/>
              <w:right w:val="single" w:sz="4" w:space="0" w:color="auto"/>
            </w:tcBorders>
          </w:tcPr>
          <w:p w14:paraId="0E76DFB2" w14:textId="66BDBDC3" w:rsidR="00A86A93" w:rsidRPr="001125F0" w:rsidRDefault="004D5690"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01705CED" w14:textId="3351A9F7" w:rsidR="00A86A93" w:rsidRPr="001125F0" w:rsidRDefault="004D5690"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4EA9987C" w14:textId="3D112E64" w:rsidR="00A86A93" w:rsidRDefault="00A86A93" w:rsidP="00A86A93">
            <w:pPr>
              <w:rPr>
                <w:bCs/>
                <w:lang w:val="en-GB"/>
              </w:rPr>
            </w:pPr>
            <w:r>
              <w:rPr>
                <w:bCs/>
                <w:lang w:val="en-GB"/>
              </w:rPr>
              <w:t>Invoice</w:t>
            </w:r>
          </w:p>
        </w:tc>
      </w:tr>
      <w:tr w:rsidR="00A86A93" w:rsidRPr="001125F0" w14:paraId="64ABA984" w14:textId="77777777" w:rsidTr="00623E7A">
        <w:tc>
          <w:tcPr>
            <w:tcW w:w="1713" w:type="dxa"/>
            <w:tcBorders>
              <w:top w:val="single" w:sz="4" w:space="0" w:color="auto"/>
              <w:left w:val="single" w:sz="4" w:space="0" w:color="auto"/>
              <w:bottom w:val="single" w:sz="4" w:space="0" w:color="auto"/>
              <w:right w:val="single" w:sz="4" w:space="0" w:color="auto"/>
            </w:tcBorders>
          </w:tcPr>
          <w:p w14:paraId="58F00C63" w14:textId="4FD02EBC" w:rsidR="00A86A93" w:rsidRDefault="00A86A93" w:rsidP="00A86A93">
            <w:pPr>
              <w:rPr>
                <w:bCs/>
                <w:lang w:val="en-GB"/>
              </w:rPr>
            </w:pPr>
            <w:r>
              <w:rPr>
                <w:bCs/>
                <w:lang w:val="en-GB"/>
              </w:rPr>
              <w:t>Invoice</w:t>
            </w:r>
          </w:p>
        </w:tc>
        <w:tc>
          <w:tcPr>
            <w:tcW w:w="554" w:type="dxa"/>
            <w:tcBorders>
              <w:top w:val="single" w:sz="4" w:space="0" w:color="auto"/>
              <w:left w:val="single" w:sz="4" w:space="0" w:color="auto"/>
              <w:bottom w:val="single" w:sz="4" w:space="0" w:color="auto"/>
              <w:right w:val="single" w:sz="4" w:space="0" w:color="auto"/>
            </w:tcBorders>
          </w:tcPr>
          <w:p w14:paraId="0C18189F" w14:textId="5DF1B1B4" w:rsidR="00A86A93" w:rsidRPr="001125F0" w:rsidRDefault="004D5690"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13753965" w14:textId="431A4D25" w:rsidR="00A86A93" w:rsidRPr="001125F0" w:rsidRDefault="004D5690"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1327A2EC" w14:textId="03C1B683" w:rsidR="00A86A93" w:rsidRPr="001125F0" w:rsidRDefault="009B736A" w:rsidP="00A86A93">
            <w:pPr>
              <w:rPr>
                <w:bCs/>
                <w:lang w:val="en-GB"/>
              </w:rPr>
            </w:pPr>
            <w:r>
              <w:rPr>
                <w:bCs/>
                <w:lang w:val="en-GB"/>
              </w:rPr>
              <w:t>Assigned</w:t>
            </w:r>
          </w:p>
        </w:tc>
        <w:tc>
          <w:tcPr>
            <w:tcW w:w="1080" w:type="dxa"/>
            <w:tcBorders>
              <w:top w:val="single" w:sz="4" w:space="0" w:color="auto"/>
              <w:left w:val="single" w:sz="4" w:space="0" w:color="auto"/>
              <w:bottom w:val="single" w:sz="4" w:space="0" w:color="auto"/>
              <w:right w:val="single" w:sz="4" w:space="0" w:color="auto"/>
            </w:tcBorders>
          </w:tcPr>
          <w:p w14:paraId="72A1F94B" w14:textId="7CFFA03C" w:rsidR="00A86A93" w:rsidRPr="001125F0" w:rsidRDefault="004D5690"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4AE5AFFA" w14:textId="1C3B3D87" w:rsidR="00A86A93" w:rsidRPr="001125F0" w:rsidRDefault="004D5690"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689CDBDD" w14:textId="6EA08EB4" w:rsidR="00A86A93" w:rsidRDefault="00A86A93" w:rsidP="00A86A93">
            <w:pPr>
              <w:rPr>
                <w:bCs/>
                <w:lang w:val="en-GB"/>
              </w:rPr>
            </w:pPr>
            <w:r>
              <w:rPr>
                <w:bCs/>
                <w:lang w:val="en-GB"/>
              </w:rPr>
              <w:t>Customer</w:t>
            </w:r>
          </w:p>
        </w:tc>
      </w:tr>
      <w:tr w:rsidR="00A86A93" w:rsidRPr="001125F0" w14:paraId="2FEF7EE3" w14:textId="77777777" w:rsidTr="00623E7A">
        <w:tc>
          <w:tcPr>
            <w:tcW w:w="1713" w:type="dxa"/>
            <w:tcBorders>
              <w:top w:val="single" w:sz="4" w:space="0" w:color="auto"/>
              <w:left w:val="single" w:sz="4" w:space="0" w:color="auto"/>
              <w:bottom w:val="single" w:sz="4" w:space="0" w:color="auto"/>
              <w:right w:val="single" w:sz="4" w:space="0" w:color="auto"/>
            </w:tcBorders>
          </w:tcPr>
          <w:p w14:paraId="373D8CE7" w14:textId="1246E6E3" w:rsidR="00A86A93" w:rsidRDefault="00A86A93" w:rsidP="00A86A93">
            <w:pPr>
              <w:rPr>
                <w:bCs/>
                <w:lang w:val="en-GB"/>
              </w:rPr>
            </w:pPr>
            <w:r>
              <w:rPr>
                <w:bCs/>
                <w:lang w:val="en-GB"/>
              </w:rPr>
              <w:t>Contract</w:t>
            </w:r>
          </w:p>
        </w:tc>
        <w:tc>
          <w:tcPr>
            <w:tcW w:w="554" w:type="dxa"/>
            <w:tcBorders>
              <w:top w:val="single" w:sz="4" w:space="0" w:color="auto"/>
              <w:left w:val="single" w:sz="4" w:space="0" w:color="auto"/>
              <w:bottom w:val="single" w:sz="4" w:space="0" w:color="auto"/>
              <w:right w:val="single" w:sz="4" w:space="0" w:color="auto"/>
            </w:tcBorders>
          </w:tcPr>
          <w:p w14:paraId="4F535BC6" w14:textId="524374E8" w:rsidR="00A86A93" w:rsidRPr="001125F0" w:rsidRDefault="00697954"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4BF49D4F" w14:textId="1200CC38" w:rsidR="00A86A93" w:rsidRPr="001125F0" w:rsidRDefault="00697954"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0243CC80" w14:textId="459A723E" w:rsidR="00A86A93" w:rsidRPr="001125F0" w:rsidRDefault="00B54B37" w:rsidP="00A86A93">
            <w:pPr>
              <w:rPr>
                <w:bCs/>
                <w:lang w:val="en-GB"/>
              </w:rPr>
            </w:pPr>
            <w:r>
              <w:rPr>
                <w:bCs/>
                <w:lang w:val="en-GB"/>
              </w:rPr>
              <w:t>Assigned to</w:t>
            </w:r>
          </w:p>
        </w:tc>
        <w:tc>
          <w:tcPr>
            <w:tcW w:w="1080" w:type="dxa"/>
            <w:tcBorders>
              <w:top w:val="single" w:sz="4" w:space="0" w:color="auto"/>
              <w:left w:val="single" w:sz="4" w:space="0" w:color="auto"/>
              <w:bottom w:val="single" w:sz="4" w:space="0" w:color="auto"/>
              <w:right w:val="single" w:sz="4" w:space="0" w:color="auto"/>
            </w:tcBorders>
          </w:tcPr>
          <w:p w14:paraId="7E08F415" w14:textId="1FA21074" w:rsidR="00A86A93" w:rsidRPr="001125F0" w:rsidRDefault="00697954"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3888C291" w14:textId="275E06D0" w:rsidR="00A86A93" w:rsidRPr="001125F0" w:rsidRDefault="00697954" w:rsidP="00A86A93">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719D05AC" w14:textId="1A913178" w:rsidR="00A86A93" w:rsidRDefault="00A86A93" w:rsidP="00A86A93">
            <w:pPr>
              <w:rPr>
                <w:bCs/>
                <w:lang w:val="en-GB"/>
              </w:rPr>
            </w:pPr>
            <w:r>
              <w:rPr>
                <w:bCs/>
                <w:lang w:val="en-GB"/>
              </w:rPr>
              <w:t>Region</w:t>
            </w:r>
          </w:p>
        </w:tc>
      </w:tr>
      <w:tr w:rsidR="00A86A93" w:rsidRPr="001125F0" w14:paraId="18C36017" w14:textId="77777777" w:rsidTr="00623E7A">
        <w:tc>
          <w:tcPr>
            <w:tcW w:w="1713" w:type="dxa"/>
            <w:tcBorders>
              <w:top w:val="single" w:sz="4" w:space="0" w:color="auto"/>
              <w:left w:val="single" w:sz="4" w:space="0" w:color="auto"/>
              <w:bottom w:val="single" w:sz="4" w:space="0" w:color="auto"/>
              <w:right w:val="single" w:sz="4" w:space="0" w:color="auto"/>
            </w:tcBorders>
          </w:tcPr>
          <w:p w14:paraId="0B483DE5" w14:textId="363E63CC" w:rsidR="00A86A93" w:rsidRDefault="00A86A93" w:rsidP="00A86A93">
            <w:pPr>
              <w:rPr>
                <w:bCs/>
                <w:lang w:val="en-GB"/>
              </w:rPr>
            </w:pPr>
            <w:r>
              <w:rPr>
                <w:bCs/>
                <w:lang w:val="en-GB"/>
              </w:rPr>
              <w:t>Region</w:t>
            </w:r>
          </w:p>
        </w:tc>
        <w:tc>
          <w:tcPr>
            <w:tcW w:w="554" w:type="dxa"/>
            <w:tcBorders>
              <w:top w:val="single" w:sz="4" w:space="0" w:color="auto"/>
              <w:left w:val="single" w:sz="4" w:space="0" w:color="auto"/>
              <w:bottom w:val="single" w:sz="4" w:space="0" w:color="auto"/>
              <w:right w:val="single" w:sz="4" w:space="0" w:color="auto"/>
            </w:tcBorders>
          </w:tcPr>
          <w:p w14:paraId="6D7B2B31" w14:textId="1C50A504" w:rsidR="00A86A93" w:rsidRPr="001125F0" w:rsidRDefault="00F42F0C"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2934EF10" w14:textId="236DD094" w:rsidR="00A86A93" w:rsidRPr="001125F0" w:rsidRDefault="00F42F0C"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6EC400D1" w14:textId="138FB73F" w:rsidR="00A86A93" w:rsidRPr="001125F0" w:rsidRDefault="00B54B37" w:rsidP="00A86A93">
            <w:pPr>
              <w:rPr>
                <w:bCs/>
                <w:lang w:val="en-GB"/>
              </w:rPr>
            </w:pPr>
            <w:r>
              <w:rPr>
                <w:bCs/>
                <w:lang w:val="en-GB"/>
              </w:rPr>
              <w:t>Contains</w:t>
            </w:r>
          </w:p>
        </w:tc>
        <w:tc>
          <w:tcPr>
            <w:tcW w:w="1080" w:type="dxa"/>
            <w:tcBorders>
              <w:top w:val="single" w:sz="4" w:space="0" w:color="auto"/>
              <w:left w:val="single" w:sz="4" w:space="0" w:color="auto"/>
              <w:bottom w:val="single" w:sz="4" w:space="0" w:color="auto"/>
              <w:right w:val="single" w:sz="4" w:space="0" w:color="auto"/>
            </w:tcBorders>
          </w:tcPr>
          <w:p w14:paraId="7060411E" w14:textId="64141DB1" w:rsidR="00A86A93" w:rsidRPr="001125F0" w:rsidRDefault="00F81BC5"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37AF0B05" w14:textId="77777777" w:rsidR="00A86A93" w:rsidRPr="001125F0" w:rsidRDefault="00A86A93" w:rsidP="00A86A93">
            <w:pPr>
              <w:rPr>
                <w:bCs/>
                <w:lang w:val="en-GB"/>
              </w:rPr>
            </w:pPr>
          </w:p>
        </w:tc>
        <w:tc>
          <w:tcPr>
            <w:tcW w:w="1889" w:type="dxa"/>
            <w:tcBorders>
              <w:top w:val="single" w:sz="4" w:space="0" w:color="auto"/>
              <w:left w:val="single" w:sz="4" w:space="0" w:color="auto"/>
              <w:bottom w:val="single" w:sz="4" w:space="0" w:color="auto"/>
              <w:right w:val="single" w:sz="4" w:space="0" w:color="auto"/>
            </w:tcBorders>
          </w:tcPr>
          <w:p w14:paraId="514680AD" w14:textId="1253361C" w:rsidR="00A86A93" w:rsidRDefault="00A86A93" w:rsidP="00A86A93">
            <w:pPr>
              <w:rPr>
                <w:bCs/>
                <w:lang w:val="en-GB"/>
              </w:rPr>
            </w:pPr>
            <w:r>
              <w:rPr>
                <w:bCs/>
                <w:lang w:val="en-GB"/>
              </w:rPr>
              <w:t>Zone</w:t>
            </w:r>
          </w:p>
        </w:tc>
      </w:tr>
      <w:tr w:rsidR="00A86A93" w:rsidRPr="001125F0" w14:paraId="4B9BB83D" w14:textId="77777777" w:rsidTr="00623E7A">
        <w:tc>
          <w:tcPr>
            <w:tcW w:w="1713" w:type="dxa"/>
            <w:tcBorders>
              <w:top w:val="single" w:sz="4" w:space="0" w:color="auto"/>
              <w:left w:val="single" w:sz="4" w:space="0" w:color="auto"/>
              <w:bottom w:val="single" w:sz="4" w:space="0" w:color="auto"/>
              <w:right w:val="single" w:sz="4" w:space="0" w:color="auto"/>
            </w:tcBorders>
          </w:tcPr>
          <w:p w14:paraId="7CBD8A2D" w14:textId="72897B7A" w:rsidR="00A86A93" w:rsidRDefault="00A86A93" w:rsidP="00A86A93">
            <w:pPr>
              <w:rPr>
                <w:bCs/>
                <w:lang w:val="en-GB"/>
              </w:rPr>
            </w:pPr>
            <w:r>
              <w:rPr>
                <w:bCs/>
                <w:lang w:val="en-GB"/>
              </w:rPr>
              <w:t>Zone</w:t>
            </w:r>
          </w:p>
        </w:tc>
        <w:tc>
          <w:tcPr>
            <w:tcW w:w="554" w:type="dxa"/>
            <w:tcBorders>
              <w:top w:val="single" w:sz="4" w:space="0" w:color="auto"/>
              <w:left w:val="single" w:sz="4" w:space="0" w:color="auto"/>
              <w:bottom w:val="single" w:sz="4" w:space="0" w:color="auto"/>
              <w:right w:val="single" w:sz="4" w:space="0" w:color="auto"/>
            </w:tcBorders>
          </w:tcPr>
          <w:p w14:paraId="0E6AD876" w14:textId="189CE318" w:rsidR="00A86A93" w:rsidRPr="001125F0" w:rsidRDefault="00F81BC5" w:rsidP="00A86A93">
            <w:pPr>
              <w:rPr>
                <w:bCs/>
                <w:lang w:val="en-GB"/>
              </w:rPr>
            </w:pPr>
            <w:r>
              <w:rPr>
                <w:bCs/>
                <w:lang w:val="en-GB"/>
              </w:rPr>
              <w:t>0..*</w:t>
            </w:r>
          </w:p>
        </w:tc>
        <w:tc>
          <w:tcPr>
            <w:tcW w:w="990" w:type="dxa"/>
            <w:tcBorders>
              <w:top w:val="single" w:sz="4" w:space="0" w:color="auto"/>
              <w:left w:val="single" w:sz="4" w:space="0" w:color="auto"/>
              <w:bottom w:val="single" w:sz="4" w:space="0" w:color="auto"/>
              <w:right w:val="single" w:sz="4" w:space="0" w:color="auto"/>
            </w:tcBorders>
          </w:tcPr>
          <w:p w14:paraId="33FEE0F0" w14:textId="7B338AE6" w:rsidR="00A86A93" w:rsidRPr="001125F0" w:rsidRDefault="00D36F48"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54082842" w14:textId="2F172C4B" w:rsidR="00A86A93" w:rsidRPr="001125F0" w:rsidRDefault="00D36F48" w:rsidP="00A86A93">
            <w:pPr>
              <w:rPr>
                <w:bCs/>
                <w:lang w:val="en-GB"/>
              </w:rPr>
            </w:pPr>
            <w:r>
              <w:rPr>
                <w:bCs/>
                <w:lang w:val="en-GB"/>
              </w:rPr>
              <w:t>Based on</w:t>
            </w:r>
          </w:p>
        </w:tc>
        <w:tc>
          <w:tcPr>
            <w:tcW w:w="1080" w:type="dxa"/>
            <w:tcBorders>
              <w:top w:val="single" w:sz="4" w:space="0" w:color="auto"/>
              <w:left w:val="single" w:sz="4" w:space="0" w:color="auto"/>
              <w:bottom w:val="single" w:sz="4" w:space="0" w:color="auto"/>
              <w:right w:val="single" w:sz="4" w:space="0" w:color="auto"/>
            </w:tcBorders>
          </w:tcPr>
          <w:p w14:paraId="57FD5A58" w14:textId="4F4F3676" w:rsidR="00A86A93" w:rsidRPr="001125F0" w:rsidRDefault="00D36F48"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2D7FD12A" w14:textId="55C0C54B" w:rsidR="00A86A93" w:rsidRPr="001125F0" w:rsidRDefault="00F81BC5"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1B880104" w14:textId="53A55061" w:rsidR="00A86A93" w:rsidRDefault="00A86A93" w:rsidP="00A86A93">
            <w:pPr>
              <w:rPr>
                <w:bCs/>
                <w:lang w:val="en-GB"/>
              </w:rPr>
            </w:pPr>
            <w:r>
              <w:rPr>
                <w:bCs/>
                <w:lang w:val="en-GB"/>
              </w:rPr>
              <w:t>Data</w:t>
            </w:r>
          </w:p>
        </w:tc>
      </w:tr>
      <w:tr w:rsidR="00A86A93" w:rsidRPr="001125F0" w14:paraId="7BD9EE61" w14:textId="77777777" w:rsidTr="00623E7A">
        <w:tc>
          <w:tcPr>
            <w:tcW w:w="1713" w:type="dxa"/>
            <w:tcBorders>
              <w:top w:val="single" w:sz="4" w:space="0" w:color="auto"/>
              <w:left w:val="single" w:sz="4" w:space="0" w:color="auto"/>
              <w:bottom w:val="single" w:sz="4" w:space="0" w:color="auto"/>
              <w:right w:val="single" w:sz="4" w:space="0" w:color="auto"/>
            </w:tcBorders>
          </w:tcPr>
          <w:p w14:paraId="143F46FA" w14:textId="22A5F83B" w:rsidR="00A86A93" w:rsidRDefault="007D1CFD" w:rsidP="00A86A93">
            <w:pPr>
              <w:rPr>
                <w:bCs/>
                <w:lang w:val="en-GB"/>
              </w:rPr>
            </w:pPr>
            <w:r>
              <w:rPr>
                <w:bCs/>
                <w:lang w:val="en-GB"/>
              </w:rPr>
              <w:t>FRED</w:t>
            </w:r>
          </w:p>
        </w:tc>
        <w:tc>
          <w:tcPr>
            <w:tcW w:w="554" w:type="dxa"/>
            <w:tcBorders>
              <w:top w:val="single" w:sz="4" w:space="0" w:color="auto"/>
              <w:left w:val="single" w:sz="4" w:space="0" w:color="auto"/>
              <w:bottom w:val="single" w:sz="4" w:space="0" w:color="auto"/>
              <w:right w:val="single" w:sz="4" w:space="0" w:color="auto"/>
            </w:tcBorders>
          </w:tcPr>
          <w:p w14:paraId="5A929B84" w14:textId="5430A1C9" w:rsidR="00A86A93" w:rsidRPr="001125F0" w:rsidRDefault="007D1CFD"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456507B8" w14:textId="75AEE442" w:rsidR="00A86A93" w:rsidRPr="001125F0" w:rsidRDefault="007D1CFD"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FE605D8" w14:textId="7061BFAC" w:rsidR="00A86A93" w:rsidRPr="001125F0" w:rsidRDefault="007D1CFD" w:rsidP="00A86A93">
            <w:pPr>
              <w:rPr>
                <w:bCs/>
                <w:lang w:val="en-GB"/>
              </w:rPr>
            </w:pPr>
            <w:r>
              <w:rPr>
                <w:bCs/>
                <w:lang w:val="en-GB"/>
              </w:rPr>
              <w:t>Uploads</w:t>
            </w:r>
          </w:p>
        </w:tc>
        <w:tc>
          <w:tcPr>
            <w:tcW w:w="1080" w:type="dxa"/>
            <w:tcBorders>
              <w:top w:val="single" w:sz="4" w:space="0" w:color="auto"/>
              <w:left w:val="single" w:sz="4" w:space="0" w:color="auto"/>
              <w:bottom w:val="single" w:sz="4" w:space="0" w:color="auto"/>
              <w:right w:val="single" w:sz="4" w:space="0" w:color="auto"/>
            </w:tcBorders>
          </w:tcPr>
          <w:p w14:paraId="467B0DCE" w14:textId="2B68D710" w:rsidR="00A86A93" w:rsidRPr="001125F0" w:rsidRDefault="007D1CFD"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79CD659C" w14:textId="68BB7841" w:rsidR="00A86A93" w:rsidRPr="001125F0" w:rsidRDefault="007D1CFD"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57C00057" w14:textId="743B26AC" w:rsidR="00A86A93" w:rsidRDefault="007D1CFD" w:rsidP="00A86A93">
            <w:pPr>
              <w:rPr>
                <w:bCs/>
                <w:lang w:val="en-GB"/>
              </w:rPr>
            </w:pPr>
            <w:r>
              <w:rPr>
                <w:bCs/>
                <w:lang w:val="en-GB"/>
              </w:rPr>
              <w:t>Data</w:t>
            </w:r>
          </w:p>
        </w:tc>
      </w:tr>
      <w:tr w:rsidR="00A86A93" w:rsidRPr="001125F0" w14:paraId="652FDD1F" w14:textId="77777777" w:rsidTr="00623E7A">
        <w:tc>
          <w:tcPr>
            <w:tcW w:w="1713" w:type="dxa"/>
            <w:tcBorders>
              <w:top w:val="single" w:sz="4" w:space="0" w:color="auto"/>
              <w:left w:val="single" w:sz="4" w:space="0" w:color="auto"/>
              <w:bottom w:val="single" w:sz="4" w:space="0" w:color="auto"/>
              <w:right w:val="single" w:sz="4" w:space="0" w:color="auto"/>
            </w:tcBorders>
          </w:tcPr>
          <w:p w14:paraId="6AE93063" w14:textId="3B2F6F47" w:rsidR="00A86A93" w:rsidRDefault="00A86A93" w:rsidP="00A86A93">
            <w:pPr>
              <w:rPr>
                <w:bCs/>
                <w:lang w:val="en-GB"/>
              </w:rPr>
            </w:pPr>
            <w:r>
              <w:rPr>
                <w:bCs/>
                <w:lang w:val="en-GB"/>
              </w:rPr>
              <w:t>FRED</w:t>
            </w:r>
          </w:p>
        </w:tc>
        <w:tc>
          <w:tcPr>
            <w:tcW w:w="554" w:type="dxa"/>
            <w:tcBorders>
              <w:top w:val="single" w:sz="4" w:space="0" w:color="auto"/>
              <w:left w:val="single" w:sz="4" w:space="0" w:color="auto"/>
              <w:bottom w:val="single" w:sz="4" w:space="0" w:color="auto"/>
              <w:right w:val="single" w:sz="4" w:space="0" w:color="auto"/>
            </w:tcBorders>
          </w:tcPr>
          <w:p w14:paraId="0EF23BC1" w14:textId="53C0987C" w:rsidR="00A86A93" w:rsidRPr="001125F0" w:rsidRDefault="00E70700" w:rsidP="00A86A93">
            <w:pPr>
              <w:rPr>
                <w:bCs/>
                <w:lang w:val="en-GB"/>
              </w:rPr>
            </w:pPr>
            <w:r>
              <w:rPr>
                <w:bCs/>
                <w:lang w:val="en-GB"/>
              </w:rPr>
              <w:t>M</w:t>
            </w:r>
          </w:p>
        </w:tc>
        <w:tc>
          <w:tcPr>
            <w:tcW w:w="990" w:type="dxa"/>
            <w:tcBorders>
              <w:top w:val="single" w:sz="4" w:space="0" w:color="auto"/>
              <w:left w:val="single" w:sz="4" w:space="0" w:color="auto"/>
              <w:bottom w:val="single" w:sz="4" w:space="0" w:color="auto"/>
              <w:right w:val="single" w:sz="4" w:space="0" w:color="auto"/>
            </w:tcBorders>
          </w:tcPr>
          <w:p w14:paraId="7DEB2344" w14:textId="090C04CC" w:rsidR="00A86A93" w:rsidRPr="001125F0" w:rsidRDefault="00E70700"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0B4E4D5" w14:textId="6E4D71B3" w:rsidR="00A86A93" w:rsidRPr="001125F0" w:rsidRDefault="00B54B37" w:rsidP="00A86A93">
            <w:pPr>
              <w:rPr>
                <w:bCs/>
                <w:lang w:val="en-GB"/>
              </w:rPr>
            </w:pPr>
            <w:r>
              <w:rPr>
                <w:bCs/>
                <w:lang w:val="en-GB"/>
              </w:rPr>
              <w:t>Selects</w:t>
            </w:r>
          </w:p>
        </w:tc>
        <w:tc>
          <w:tcPr>
            <w:tcW w:w="1080" w:type="dxa"/>
            <w:tcBorders>
              <w:top w:val="single" w:sz="4" w:space="0" w:color="auto"/>
              <w:left w:val="single" w:sz="4" w:space="0" w:color="auto"/>
              <w:bottom w:val="single" w:sz="4" w:space="0" w:color="auto"/>
              <w:right w:val="single" w:sz="4" w:space="0" w:color="auto"/>
            </w:tcBorders>
          </w:tcPr>
          <w:p w14:paraId="76BBA667" w14:textId="65BF1543" w:rsidR="00A86A93" w:rsidRPr="001125F0" w:rsidRDefault="00E70700"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17EBB442" w14:textId="1EA6AEE8" w:rsidR="00A86A93" w:rsidRPr="001125F0" w:rsidRDefault="00E70700" w:rsidP="00A86A93">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486EFEC0" w14:textId="0BA51D73" w:rsidR="00A86A93" w:rsidRDefault="00A86A93" w:rsidP="00A86A93">
            <w:pPr>
              <w:rPr>
                <w:bCs/>
                <w:lang w:val="en-GB"/>
              </w:rPr>
            </w:pPr>
            <w:r>
              <w:rPr>
                <w:bCs/>
                <w:lang w:val="en-GB"/>
              </w:rPr>
              <w:t>Service</w:t>
            </w:r>
          </w:p>
        </w:tc>
      </w:tr>
      <w:tr w:rsidR="00A86A93" w:rsidRPr="001125F0" w14:paraId="743144E0" w14:textId="77777777" w:rsidTr="00623E7A">
        <w:tc>
          <w:tcPr>
            <w:tcW w:w="1713" w:type="dxa"/>
            <w:tcBorders>
              <w:top w:val="single" w:sz="4" w:space="0" w:color="auto"/>
              <w:left w:val="single" w:sz="4" w:space="0" w:color="auto"/>
              <w:bottom w:val="single" w:sz="4" w:space="0" w:color="auto"/>
              <w:right w:val="single" w:sz="4" w:space="0" w:color="auto"/>
            </w:tcBorders>
          </w:tcPr>
          <w:p w14:paraId="6CDA456E" w14:textId="0370203E" w:rsidR="00A86A93" w:rsidRDefault="00A86A93" w:rsidP="00A86A93">
            <w:pPr>
              <w:rPr>
                <w:bCs/>
                <w:lang w:val="en-GB"/>
              </w:rPr>
            </w:pPr>
            <w:r>
              <w:rPr>
                <w:bCs/>
                <w:lang w:val="en-GB"/>
              </w:rPr>
              <w:t>Service</w:t>
            </w:r>
          </w:p>
        </w:tc>
        <w:tc>
          <w:tcPr>
            <w:tcW w:w="554" w:type="dxa"/>
            <w:tcBorders>
              <w:top w:val="single" w:sz="4" w:space="0" w:color="auto"/>
              <w:left w:val="single" w:sz="4" w:space="0" w:color="auto"/>
              <w:bottom w:val="single" w:sz="4" w:space="0" w:color="auto"/>
              <w:right w:val="single" w:sz="4" w:space="0" w:color="auto"/>
            </w:tcBorders>
          </w:tcPr>
          <w:p w14:paraId="0CA6841A" w14:textId="0ADADCD7" w:rsidR="00A86A93" w:rsidRPr="001125F0" w:rsidRDefault="00E70700" w:rsidP="00A86A93">
            <w:pPr>
              <w:rPr>
                <w:bCs/>
                <w:lang w:val="en-GB"/>
              </w:rPr>
            </w:pPr>
            <w:r>
              <w:rPr>
                <w:bCs/>
                <w:lang w:val="en-GB"/>
              </w:rPr>
              <w:t>0..*</w:t>
            </w:r>
          </w:p>
        </w:tc>
        <w:tc>
          <w:tcPr>
            <w:tcW w:w="990" w:type="dxa"/>
            <w:tcBorders>
              <w:top w:val="single" w:sz="4" w:space="0" w:color="auto"/>
              <w:left w:val="single" w:sz="4" w:space="0" w:color="auto"/>
              <w:bottom w:val="single" w:sz="4" w:space="0" w:color="auto"/>
              <w:right w:val="single" w:sz="4" w:space="0" w:color="auto"/>
            </w:tcBorders>
          </w:tcPr>
          <w:p w14:paraId="6B2685BA" w14:textId="3D8EF48D" w:rsidR="00A86A93" w:rsidRPr="001125F0" w:rsidRDefault="00E70700"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3FE517D2" w14:textId="1E6645FC" w:rsidR="00A86A93" w:rsidRPr="001125F0" w:rsidRDefault="00B54B37" w:rsidP="00A86A93">
            <w:pPr>
              <w:rPr>
                <w:bCs/>
                <w:lang w:val="en-GB"/>
              </w:rPr>
            </w:pPr>
            <w:r>
              <w:rPr>
                <w:bCs/>
                <w:lang w:val="en-GB"/>
              </w:rPr>
              <w:t>Given to</w:t>
            </w:r>
          </w:p>
        </w:tc>
        <w:tc>
          <w:tcPr>
            <w:tcW w:w="1080" w:type="dxa"/>
            <w:tcBorders>
              <w:top w:val="single" w:sz="4" w:space="0" w:color="auto"/>
              <w:left w:val="single" w:sz="4" w:space="0" w:color="auto"/>
              <w:bottom w:val="single" w:sz="4" w:space="0" w:color="auto"/>
              <w:right w:val="single" w:sz="4" w:space="0" w:color="auto"/>
            </w:tcBorders>
          </w:tcPr>
          <w:p w14:paraId="52CFB8D1" w14:textId="7DAED31F" w:rsidR="00A86A93" w:rsidRPr="001125F0" w:rsidRDefault="00E70700"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05F2087D" w14:textId="35315962" w:rsidR="00A86A93" w:rsidRPr="001125F0" w:rsidRDefault="00E70700" w:rsidP="00A86A93">
            <w:pPr>
              <w:rPr>
                <w:bCs/>
                <w:lang w:val="en-GB"/>
              </w:rPr>
            </w:pPr>
            <w:r>
              <w:rPr>
                <w:bCs/>
                <w:lang w:val="en-GB"/>
              </w:rPr>
              <w:t>0..*</w:t>
            </w:r>
          </w:p>
        </w:tc>
        <w:tc>
          <w:tcPr>
            <w:tcW w:w="1889" w:type="dxa"/>
            <w:tcBorders>
              <w:top w:val="single" w:sz="4" w:space="0" w:color="auto"/>
              <w:left w:val="single" w:sz="4" w:space="0" w:color="auto"/>
              <w:bottom w:val="single" w:sz="4" w:space="0" w:color="auto"/>
              <w:right w:val="single" w:sz="4" w:space="0" w:color="auto"/>
            </w:tcBorders>
          </w:tcPr>
          <w:p w14:paraId="313C5FBB" w14:textId="61B7C63A" w:rsidR="00A86A93" w:rsidRDefault="00A86A93" w:rsidP="00A86A93">
            <w:pPr>
              <w:rPr>
                <w:bCs/>
                <w:lang w:val="en-GB"/>
              </w:rPr>
            </w:pPr>
            <w:r>
              <w:rPr>
                <w:bCs/>
                <w:lang w:val="en-GB"/>
              </w:rPr>
              <w:t>Zone</w:t>
            </w:r>
          </w:p>
        </w:tc>
      </w:tr>
      <w:tr w:rsidR="00A86A93" w:rsidRPr="001125F0" w14:paraId="3D9659D0" w14:textId="77777777" w:rsidTr="00623E7A">
        <w:tc>
          <w:tcPr>
            <w:tcW w:w="1713" w:type="dxa"/>
            <w:tcBorders>
              <w:top w:val="single" w:sz="4" w:space="0" w:color="auto"/>
              <w:left w:val="single" w:sz="4" w:space="0" w:color="auto"/>
              <w:bottom w:val="single" w:sz="4" w:space="0" w:color="auto"/>
              <w:right w:val="single" w:sz="4" w:space="0" w:color="auto"/>
            </w:tcBorders>
          </w:tcPr>
          <w:p w14:paraId="26493ADD" w14:textId="2A9C603F" w:rsidR="00A86A93" w:rsidRDefault="00A86A93" w:rsidP="00A86A93">
            <w:pPr>
              <w:rPr>
                <w:bCs/>
                <w:lang w:val="en-GB"/>
              </w:rPr>
            </w:pPr>
            <w:r>
              <w:rPr>
                <w:bCs/>
                <w:lang w:val="en-GB"/>
              </w:rPr>
              <w:t>Fred</w:t>
            </w:r>
          </w:p>
        </w:tc>
        <w:tc>
          <w:tcPr>
            <w:tcW w:w="554" w:type="dxa"/>
            <w:tcBorders>
              <w:top w:val="single" w:sz="4" w:space="0" w:color="auto"/>
              <w:left w:val="single" w:sz="4" w:space="0" w:color="auto"/>
              <w:bottom w:val="single" w:sz="4" w:space="0" w:color="auto"/>
              <w:right w:val="single" w:sz="4" w:space="0" w:color="auto"/>
            </w:tcBorders>
          </w:tcPr>
          <w:p w14:paraId="6263F4FE" w14:textId="42543D11" w:rsidR="00A86A93" w:rsidRPr="001125F0" w:rsidRDefault="00031105"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2FBAA3C5" w14:textId="6C7EF540" w:rsidR="00A86A93" w:rsidRPr="001125F0" w:rsidRDefault="00031105"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26297AD5" w14:textId="2C688F75" w:rsidR="00A86A93" w:rsidRPr="001125F0" w:rsidRDefault="00031105" w:rsidP="00A86A93">
            <w:pPr>
              <w:rPr>
                <w:bCs/>
                <w:lang w:val="en-GB"/>
              </w:rPr>
            </w:pPr>
            <w:r>
              <w:rPr>
                <w:bCs/>
                <w:lang w:val="en-GB"/>
              </w:rPr>
              <w:t>Designs/Builds</w:t>
            </w:r>
          </w:p>
        </w:tc>
        <w:tc>
          <w:tcPr>
            <w:tcW w:w="1080" w:type="dxa"/>
            <w:tcBorders>
              <w:top w:val="single" w:sz="4" w:space="0" w:color="auto"/>
              <w:left w:val="single" w:sz="4" w:space="0" w:color="auto"/>
              <w:bottom w:val="single" w:sz="4" w:space="0" w:color="auto"/>
              <w:right w:val="single" w:sz="4" w:space="0" w:color="auto"/>
            </w:tcBorders>
          </w:tcPr>
          <w:p w14:paraId="205A150C" w14:textId="48AB4EE9" w:rsidR="00A86A93" w:rsidRPr="001125F0" w:rsidRDefault="00031105"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3AE634C4" w14:textId="34B78C8B" w:rsidR="00A86A93" w:rsidRPr="001125F0" w:rsidRDefault="00031105" w:rsidP="00A86A93">
            <w:pPr>
              <w:rPr>
                <w:bCs/>
                <w:lang w:val="en-GB"/>
              </w:rPr>
            </w:pPr>
            <w:r>
              <w:rPr>
                <w:bCs/>
                <w:lang w:val="en-GB"/>
              </w:rPr>
              <w:t>M</w:t>
            </w:r>
          </w:p>
        </w:tc>
        <w:tc>
          <w:tcPr>
            <w:tcW w:w="1889" w:type="dxa"/>
            <w:tcBorders>
              <w:top w:val="single" w:sz="4" w:space="0" w:color="auto"/>
              <w:left w:val="single" w:sz="4" w:space="0" w:color="auto"/>
              <w:bottom w:val="single" w:sz="4" w:space="0" w:color="auto"/>
              <w:right w:val="single" w:sz="4" w:space="0" w:color="auto"/>
            </w:tcBorders>
          </w:tcPr>
          <w:p w14:paraId="2C832104" w14:textId="1984405A" w:rsidR="00A86A93" w:rsidRDefault="00A86A93" w:rsidP="00A86A93">
            <w:pPr>
              <w:rPr>
                <w:bCs/>
                <w:lang w:val="en-GB"/>
              </w:rPr>
            </w:pPr>
            <w:r>
              <w:rPr>
                <w:bCs/>
                <w:lang w:val="en-GB"/>
              </w:rPr>
              <w:t>Engineer</w:t>
            </w:r>
          </w:p>
        </w:tc>
      </w:tr>
      <w:tr w:rsidR="00A86A93" w:rsidRPr="001125F0" w14:paraId="7D6BA2C9" w14:textId="77777777" w:rsidTr="00623E7A">
        <w:tc>
          <w:tcPr>
            <w:tcW w:w="1713" w:type="dxa"/>
            <w:tcBorders>
              <w:top w:val="single" w:sz="4" w:space="0" w:color="auto"/>
              <w:left w:val="single" w:sz="4" w:space="0" w:color="auto"/>
              <w:bottom w:val="single" w:sz="4" w:space="0" w:color="auto"/>
              <w:right w:val="single" w:sz="4" w:space="0" w:color="auto"/>
            </w:tcBorders>
          </w:tcPr>
          <w:p w14:paraId="4DB8C965" w14:textId="4F6892DB" w:rsidR="00A86A93" w:rsidRDefault="00A86A93" w:rsidP="00A86A93">
            <w:pPr>
              <w:rPr>
                <w:bCs/>
                <w:lang w:val="en-GB"/>
              </w:rPr>
            </w:pPr>
            <w:r>
              <w:rPr>
                <w:bCs/>
                <w:lang w:val="en-GB"/>
              </w:rPr>
              <w:t>Fred</w:t>
            </w:r>
          </w:p>
        </w:tc>
        <w:tc>
          <w:tcPr>
            <w:tcW w:w="554" w:type="dxa"/>
            <w:tcBorders>
              <w:top w:val="single" w:sz="4" w:space="0" w:color="auto"/>
              <w:left w:val="single" w:sz="4" w:space="0" w:color="auto"/>
              <w:bottom w:val="single" w:sz="4" w:space="0" w:color="auto"/>
              <w:right w:val="single" w:sz="4" w:space="0" w:color="auto"/>
            </w:tcBorders>
          </w:tcPr>
          <w:p w14:paraId="4512FBD6" w14:textId="04B670EB" w:rsidR="00A86A93" w:rsidRPr="001125F0" w:rsidRDefault="00E40586" w:rsidP="00A86A93">
            <w:pPr>
              <w:rPr>
                <w:bCs/>
                <w:lang w:val="en-GB"/>
              </w:rPr>
            </w:pPr>
            <w:r>
              <w:rPr>
                <w:bCs/>
                <w:lang w:val="en-GB"/>
              </w:rPr>
              <w:t>M</w:t>
            </w:r>
          </w:p>
        </w:tc>
        <w:tc>
          <w:tcPr>
            <w:tcW w:w="990" w:type="dxa"/>
            <w:tcBorders>
              <w:top w:val="single" w:sz="4" w:space="0" w:color="auto"/>
              <w:left w:val="single" w:sz="4" w:space="0" w:color="auto"/>
              <w:bottom w:val="single" w:sz="4" w:space="0" w:color="auto"/>
              <w:right w:val="single" w:sz="4" w:space="0" w:color="auto"/>
            </w:tcBorders>
          </w:tcPr>
          <w:p w14:paraId="045419E9" w14:textId="00AE14A3" w:rsidR="00A86A93" w:rsidRPr="001125F0" w:rsidRDefault="00E40586"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2972B8F7" w14:textId="7CEFA7AC" w:rsidR="00A86A93" w:rsidRPr="001125F0" w:rsidRDefault="00E40586" w:rsidP="00A86A93">
            <w:pPr>
              <w:rPr>
                <w:bCs/>
                <w:lang w:val="en-GB"/>
              </w:rPr>
            </w:pPr>
            <w:r>
              <w:rPr>
                <w:bCs/>
                <w:lang w:val="en-GB"/>
              </w:rPr>
              <w:t>Maintains</w:t>
            </w:r>
          </w:p>
        </w:tc>
        <w:tc>
          <w:tcPr>
            <w:tcW w:w="1080" w:type="dxa"/>
            <w:tcBorders>
              <w:top w:val="single" w:sz="4" w:space="0" w:color="auto"/>
              <w:left w:val="single" w:sz="4" w:space="0" w:color="auto"/>
              <w:bottom w:val="single" w:sz="4" w:space="0" w:color="auto"/>
              <w:right w:val="single" w:sz="4" w:space="0" w:color="auto"/>
            </w:tcBorders>
          </w:tcPr>
          <w:p w14:paraId="312EB3D9" w14:textId="6160CA00" w:rsidR="00A86A93" w:rsidRPr="001125F0" w:rsidRDefault="00E40586"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67B656AF" w14:textId="1100622E" w:rsidR="00A86A93" w:rsidRPr="001125F0" w:rsidRDefault="00E40586" w:rsidP="00A86A93">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59286305" w14:textId="022AFDDC" w:rsidR="00A86A93" w:rsidRDefault="00A86A93" w:rsidP="00A86A93">
            <w:pPr>
              <w:rPr>
                <w:bCs/>
                <w:lang w:val="en-GB"/>
              </w:rPr>
            </w:pPr>
            <w:r>
              <w:rPr>
                <w:bCs/>
                <w:lang w:val="en-GB"/>
              </w:rPr>
              <w:t>Maintenance</w:t>
            </w:r>
          </w:p>
        </w:tc>
      </w:tr>
      <w:tr w:rsidR="00E40A8C" w:rsidRPr="001125F0" w14:paraId="4C1177E0" w14:textId="77777777" w:rsidTr="00623E7A">
        <w:tc>
          <w:tcPr>
            <w:tcW w:w="1713" w:type="dxa"/>
            <w:tcBorders>
              <w:top w:val="single" w:sz="4" w:space="0" w:color="auto"/>
              <w:left w:val="single" w:sz="4" w:space="0" w:color="auto"/>
              <w:bottom w:val="single" w:sz="4" w:space="0" w:color="auto"/>
              <w:right w:val="single" w:sz="4" w:space="0" w:color="auto"/>
            </w:tcBorders>
          </w:tcPr>
          <w:p w14:paraId="1A3C511D" w14:textId="0FBAC40A" w:rsidR="00E40A8C" w:rsidRDefault="00E40A8C" w:rsidP="00A86A93">
            <w:pPr>
              <w:rPr>
                <w:bCs/>
                <w:lang w:val="en-GB"/>
              </w:rPr>
            </w:pPr>
            <w:r>
              <w:rPr>
                <w:bCs/>
                <w:lang w:val="en-GB"/>
              </w:rPr>
              <w:t>Fred</w:t>
            </w:r>
          </w:p>
        </w:tc>
        <w:tc>
          <w:tcPr>
            <w:tcW w:w="554" w:type="dxa"/>
            <w:tcBorders>
              <w:top w:val="single" w:sz="4" w:space="0" w:color="auto"/>
              <w:left w:val="single" w:sz="4" w:space="0" w:color="auto"/>
              <w:bottom w:val="single" w:sz="4" w:space="0" w:color="auto"/>
              <w:right w:val="single" w:sz="4" w:space="0" w:color="auto"/>
            </w:tcBorders>
          </w:tcPr>
          <w:p w14:paraId="17008F7E" w14:textId="35FD3404" w:rsidR="00E40A8C" w:rsidRDefault="009D0916" w:rsidP="00A86A93">
            <w:pPr>
              <w:rPr>
                <w:bCs/>
                <w:lang w:val="en-GB"/>
              </w:rPr>
            </w:pPr>
            <w:r>
              <w:rPr>
                <w:bCs/>
                <w:lang w:val="en-GB"/>
              </w:rPr>
              <w:t>M</w:t>
            </w:r>
          </w:p>
        </w:tc>
        <w:tc>
          <w:tcPr>
            <w:tcW w:w="990" w:type="dxa"/>
            <w:tcBorders>
              <w:top w:val="single" w:sz="4" w:space="0" w:color="auto"/>
              <w:left w:val="single" w:sz="4" w:space="0" w:color="auto"/>
              <w:bottom w:val="single" w:sz="4" w:space="0" w:color="auto"/>
              <w:right w:val="single" w:sz="4" w:space="0" w:color="auto"/>
            </w:tcBorders>
          </w:tcPr>
          <w:p w14:paraId="0B8D92F8" w14:textId="00D351D2" w:rsidR="00E40A8C" w:rsidRDefault="009D0916"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514BDE6D" w14:textId="34B6D89C" w:rsidR="00E40A8C" w:rsidRDefault="009D0916" w:rsidP="00A86A93">
            <w:pPr>
              <w:rPr>
                <w:bCs/>
                <w:lang w:val="en-GB"/>
              </w:rPr>
            </w:pPr>
            <w:r>
              <w:rPr>
                <w:bCs/>
                <w:lang w:val="en-GB"/>
              </w:rPr>
              <w:t>Sends location</w:t>
            </w:r>
          </w:p>
        </w:tc>
        <w:tc>
          <w:tcPr>
            <w:tcW w:w="1080" w:type="dxa"/>
            <w:tcBorders>
              <w:top w:val="single" w:sz="4" w:space="0" w:color="auto"/>
              <w:left w:val="single" w:sz="4" w:space="0" w:color="auto"/>
              <w:bottom w:val="single" w:sz="4" w:space="0" w:color="auto"/>
              <w:right w:val="single" w:sz="4" w:space="0" w:color="auto"/>
            </w:tcBorders>
          </w:tcPr>
          <w:p w14:paraId="66A0ED7D" w14:textId="5AF4497A" w:rsidR="00E40A8C" w:rsidRDefault="00616784"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46C3B1D8" w14:textId="68B3BAB7" w:rsidR="00E40A8C" w:rsidRDefault="00616784" w:rsidP="00A86A93">
            <w:pPr>
              <w:rPr>
                <w:bCs/>
                <w:lang w:val="en-GB"/>
              </w:rPr>
            </w:pPr>
            <w:r>
              <w:rPr>
                <w:bCs/>
                <w:lang w:val="en-GB"/>
              </w:rPr>
              <w:t>N</w:t>
            </w:r>
          </w:p>
        </w:tc>
        <w:tc>
          <w:tcPr>
            <w:tcW w:w="1889" w:type="dxa"/>
            <w:tcBorders>
              <w:top w:val="single" w:sz="4" w:space="0" w:color="auto"/>
              <w:left w:val="single" w:sz="4" w:space="0" w:color="auto"/>
              <w:bottom w:val="single" w:sz="4" w:space="0" w:color="auto"/>
              <w:right w:val="single" w:sz="4" w:space="0" w:color="auto"/>
            </w:tcBorders>
          </w:tcPr>
          <w:p w14:paraId="5C8A98B6" w14:textId="72BAEC4C" w:rsidR="00E40A8C" w:rsidRDefault="00616784" w:rsidP="00A86A93">
            <w:pPr>
              <w:rPr>
                <w:bCs/>
                <w:lang w:val="en-GB"/>
              </w:rPr>
            </w:pPr>
            <w:r>
              <w:rPr>
                <w:bCs/>
                <w:lang w:val="en-GB"/>
              </w:rPr>
              <w:t>Maintenance Schedule</w:t>
            </w:r>
          </w:p>
        </w:tc>
      </w:tr>
      <w:tr w:rsidR="00A86A93" w:rsidRPr="001125F0" w14:paraId="0C1EE1F9" w14:textId="77777777" w:rsidTr="00623E7A">
        <w:tc>
          <w:tcPr>
            <w:tcW w:w="1713" w:type="dxa"/>
            <w:tcBorders>
              <w:top w:val="single" w:sz="4" w:space="0" w:color="auto"/>
              <w:left w:val="single" w:sz="4" w:space="0" w:color="auto"/>
              <w:bottom w:val="single" w:sz="4" w:space="0" w:color="auto"/>
              <w:right w:val="single" w:sz="4" w:space="0" w:color="auto"/>
            </w:tcBorders>
          </w:tcPr>
          <w:p w14:paraId="5B81560C" w14:textId="522CE1DD" w:rsidR="00A86A93" w:rsidRDefault="005B3DF5" w:rsidP="00A86A93">
            <w:pPr>
              <w:rPr>
                <w:bCs/>
                <w:lang w:val="en-GB"/>
              </w:rPr>
            </w:pPr>
            <w:r>
              <w:rPr>
                <w:bCs/>
                <w:lang w:val="en-GB"/>
              </w:rPr>
              <w:t>Maintenance</w:t>
            </w:r>
          </w:p>
        </w:tc>
        <w:tc>
          <w:tcPr>
            <w:tcW w:w="554" w:type="dxa"/>
            <w:tcBorders>
              <w:top w:val="single" w:sz="4" w:space="0" w:color="auto"/>
              <w:left w:val="single" w:sz="4" w:space="0" w:color="auto"/>
              <w:bottom w:val="single" w:sz="4" w:space="0" w:color="auto"/>
              <w:right w:val="single" w:sz="4" w:space="0" w:color="auto"/>
            </w:tcBorders>
          </w:tcPr>
          <w:p w14:paraId="0BCEF416" w14:textId="1AB81A8D" w:rsidR="00A86A93" w:rsidRPr="001125F0" w:rsidRDefault="00B32F5B"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1D76AEC9" w14:textId="7F1C3A04" w:rsidR="00A86A93" w:rsidRPr="001125F0" w:rsidRDefault="00B32F5B"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6D1C10BC" w14:textId="0F50B58F" w:rsidR="00A86A93" w:rsidRPr="001125F0" w:rsidRDefault="00B07EC9" w:rsidP="00A86A93">
            <w:pPr>
              <w:rPr>
                <w:bCs/>
                <w:lang w:val="en-GB"/>
              </w:rPr>
            </w:pPr>
            <w:r>
              <w:rPr>
                <w:bCs/>
                <w:lang w:val="en-GB"/>
              </w:rPr>
              <w:t>Creates</w:t>
            </w:r>
          </w:p>
        </w:tc>
        <w:tc>
          <w:tcPr>
            <w:tcW w:w="1080" w:type="dxa"/>
            <w:tcBorders>
              <w:top w:val="single" w:sz="4" w:space="0" w:color="auto"/>
              <w:left w:val="single" w:sz="4" w:space="0" w:color="auto"/>
              <w:bottom w:val="single" w:sz="4" w:space="0" w:color="auto"/>
              <w:right w:val="single" w:sz="4" w:space="0" w:color="auto"/>
            </w:tcBorders>
          </w:tcPr>
          <w:p w14:paraId="68BAF395" w14:textId="1D12B644" w:rsidR="00A86A93" w:rsidRPr="001125F0" w:rsidRDefault="00F65AEA" w:rsidP="00A86A93">
            <w:pPr>
              <w:rPr>
                <w:bCs/>
                <w:lang w:val="en-GB"/>
              </w:rPr>
            </w:pPr>
            <w:r>
              <w:rPr>
                <w:bCs/>
                <w:lang w:val="en-GB"/>
              </w:rPr>
              <w:t>Full</w:t>
            </w:r>
          </w:p>
        </w:tc>
        <w:tc>
          <w:tcPr>
            <w:tcW w:w="540" w:type="dxa"/>
            <w:tcBorders>
              <w:top w:val="single" w:sz="4" w:space="0" w:color="auto"/>
              <w:left w:val="single" w:sz="4" w:space="0" w:color="auto"/>
              <w:bottom w:val="single" w:sz="4" w:space="0" w:color="auto"/>
              <w:right w:val="single" w:sz="4" w:space="0" w:color="auto"/>
            </w:tcBorders>
          </w:tcPr>
          <w:p w14:paraId="671F7B8F" w14:textId="3053CB28" w:rsidR="00A86A93" w:rsidRPr="001125F0" w:rsidRDefault="00B07EC9" w:rsidP="00A86A93">
            <w:pPr>
              <w:rPr>
                <w:bCs/>
                <w:lang w:val="en-GB"/>
              </w:rPr>
            </w:pPr>
            <w:r>
              <w:rPr>
                <w:bCs/>
                <w:lang w:val="en-GB"/>
              </w:rPr>
              <w:t>M</w:t>
            </w:r>
          </w:p>
        </w:tc>
        <w:tc>
          <w:tcPr>
            <w:tcW w:w="1889" w:type="dxa"/>
            <w:tcBorders>
              <w:top w:val="single" w:sz="4" w:space="0" w:color="auto"/>
              <w:left w:val="single" w:sz="4" w:space="0" w:color="auto"/>
              <w:bottom w:val="single" w:sz="4" w:space="0" w:color="auto"/>
              <w:right w:val="single" w:sz="4" w:space="0" w:color="auto"/>
            </w:tcBorders>
          </w:tcPr>
          <w:p w14:paraId="3DD41463" w14:textId="676444B9" w:rsidR="00A86A93" w:rsidRDefault="00A86A93" w:rsidP="00A86A93">
            <w:pPr>
              <w:rPr>
                <w:bCs/>
                <w:lang w:val="en-GB"/>
              </w:rPr>
            </w:pPr>
            <w:r>
              <w:rPr>
                <w:bCs/>
                <w:lang w:val="en-GB"/>
              </w:rPr>
              <w:t xml:space="preserve">Maintenance </w:t>
            </w:r>
            <w:r w:rsidR="00F65AEA">
              <w:rPr>
                <w:bCs/>
                <w:lang w:val="en-GB"/>
              </w:rPr>
              <w:t>Schedule</w:t>
            </w:r>
          </w:p>
        </w:tc>
      </w:tr>
      <w:tr w:rsidR="00A86A93" w:rsidRPr="001125F0" w14:paraId="4CB482B4" w14:textId="77777777" w:rsidTr="00623E7A">
        <w:tc>
          <w:tcPr>
            <w:tcW w:w="1713" w:type="dxa"/>
            <w:tcBorders>
              <w:top w:val="single" w:sz="4" w:space="0" w:color="auto"/>
              <w:left w:val="single" w:sz="4" w:space="0" w:color="auto"/>
              <w:bottom w:val="single" w:sz="4" w:space="0" w:color="auto"/>
              <w:right w:val="single" w:sz="4" w:space="0" w:color="auto"/>
            </w:tcBorders>
          </w:tcPr>
          <w:p w14:paraId="6A2EABF5" w14:textId="21471312" w:rsidR="00A86A93" w:rsidRDefault="00A86A93" w:rsidP="00A86A93">
            <w:pPr>
              <w:rPr>
                <w:bCs/>
                <w:lang w:val="en-GB"/>
              </w:rPr>
            </w:pPr>
            <w:r>
              <w:rPr>
                <w:bCs/>
                <w:lang w:val="en-GB"/>
              </w:rPr>
              <w:t>Maintenance Schedule</w:t>
            </w:r>
          </w:p>
        </w:tc>
        <w:tc>
          <w:tcPr>
            <w:tcW w:w="554" w:type="dxa"/>
            <w:tcBorders>
              <w:top w:val="single" w:sz="4" w:space="0" w:color="auto"/>
              <w:left w:val="single" w:sz="4" w:space="0" w:color="auto"/>
              <w:bottom w:val="single" w:sz="4" w:space="0" w:color="auto"/>
              <w:right w:val="single" w:sz="4" w:space="0" w:color="auto"/>
            </w:tcBorders>
          </w:tcPr>
          <w:p w14:paraId="1B87B6D0" w14:textId="0756BC59" w:rsidR="00A86A93" w:rsidRPr="001125F0" w:rsidRDefault="002E512D"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407D171D" w14:textId="3060B35A" w:rsidR="00A86A93" w:rsidRPr="001125F0" w:rsidRDefault="002E512D"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19EC8D4D" w14:textId="5BF9F2C6" w:rsidR="00A86A93" w:rsidRPr="001125F0" w:rsidRDefault="002E512D" w:rsidP="00A86A93">
            <w:pPr>
              <w:rPr>
                <w:bCs/>
                <w:lang w:val="en-GB"/>
              </w:rPr>
            </w:pPr>
            <w:r>
              <w:rPr>
                <w:bCs/>
                <w:lang w:val="en-GB"/>
              </w:rPr>
              <w:t>Has access to</w:t>
            </w:r>
          </w:p>
        </w:tc>
        <w:tc>
          <w:tcPr>
            <w:tcW w:w="1080" w:type="dxa"/>
            <w:tcBorders>
              <w:top w:val="single" w:sz="4" w:space="0" w:color="auto"/>
              <w:left w:val="single" w:sz="4" w:space="0" w:color="auto"/>
              <w:bottom w:val="single" w:sz="4" w:space="0" w:color="auto"/>
              <w:right w:val="single" w:sz="4" w:space="0" w:color="auto"/>
            </w:tcBorders>
          </w:tcPr>
          <w:p w14:paraId="22F58DAE" w14:textId="1761D216" w:rsidR="00A86A93" w:rsidRPr="001125F0" w:rsidRDefault="002E512D"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4149035C" w14:textId="123E3F43" w:rsidR="00A86A93" w:rsidRPr="001125F0" w:rsidRDefault="002E512D"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2912AE46" w14:textId="391757A3" w:rsidR="00A86A93" w:rsidRDefault="00A86A93" w:rsidP="00A86A93">
            <w:pPr>
              <w:rPr>
                <w:bCs/>
                <w:lang w:val="en-GB"/>
              </w:rPr>
            </w:pPr>
            <w:r>
              <w:rPr>
                <w:bCs/>
                <w:lang w:val="en-GB"/>
              </w:rPr>
              <w:t>Maintainer</w:t>
            </w:r>
          </w:p>
        </w:tc>
      </w:tr>
      <w:tr w:rsidR="00A86A93" w:rsidRPr="001125F0" w14:paraId="199FEF00" w14:textId="77777777" w:rsidTr="00623E7A">
        <w:tc>
          <w:tcPr>
            <w:tcW w:w="1713" w:type="dxa"/>
            <w:tcBorders>
              <w:top w:val="single" w:sz="4" w:space="0" w:color="auto"/>
              <w:left w:val="single" w:sz="4" w:space="0" w:color="auto"/>
              <w:bottom w:val="single" w:sz="4" w:space="0" w:color="auto"/>
              <w:right w:val="single" w:sz="4" w:space="0" w:color="auto"/>
            </w:tcBorders>
          </w:tcPr>
          <w:p w14:paraId="1D43D287" w14:textId="3E6E6143" w:rsidR="00A86A93" w:rsidRDefault="00A86A93" w:rsidP="00A86A93">
            <w:pPr>
              <w:rPr>
                <w:bCs/>
                <w:lang w:val="en-GB"/>
              </w:rPr>
            </w:pPr>
            <w:r>
              <w:rPr>
                <w:bCs/>
                <w:lang w:val="en-GB"/>
              </w:rPr>
              <w:t>Maintainer</w:t>
            </w:r>
          </w:p>
        </w:tc>
        <w:tc>
          <w:tcPr>
            <w:tcW w:w="554" w:type="dxa"/>
            <w:tcBorders>
              <w:top w:val="single" w:sz="4" w:space="0" w:color="auto"/>
              <w:left w:val="single" w:sz="4" w:space="0" w:color="auto"/>
              <w:bottom w:val="single" w:sz="4" w:space="0" w:color="auto"/>
              <w:right w:val="single" w:sz="4" w:space="0" w:color="auto"/>
            </w:tcBorders>
          </w:tcPr>
          <w:p w14:paraId="4DF04123" w14:textId="59E21702" w:rsidR="00A86A93" w:rsidRPr="001125F0" w:rsidRDefault="00692980"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14FFA91E" w14:textId="504DB17F" w:rsidR="00A86A93" w:rsidRPr="001125F0" w:rsidRDefault="00692980"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2F07AFBA" w14:textId="7B6528C9" w:rsidR="00A86A93" w:rsidRPr="001125F0" w:rsidRDefault="00692980" w:rsidP="00A86A93">
            <w:pPr>
              <w:rPr>
                <w:bCs/>
                <w:lang w:val="en-GB"/>
              </w:rPr>
            </w:pPr>
            <w:r>
              <w:rPr>
                <w:bCs/>
                <w:lang w:val="en-GB"/>
              </w:rPr>
              <w:t>Employs</w:t>
            </w:r>
          </w:p>
        </w:tc>
        <w:tc>
          <w:tcPr>
            <w:tcW w:w="1080" w:type="dxa"/>
            <w:tcBorders>
              <w:top w:val="single" w:sz="4" w:space="0" w:color="auto"/>
              <w:left w:val="single" w:sz="4" w:space="0" w:color="auto"/>
              <w:bottom w:val="single" w:sz="4" w:space="0" w:color="auto"/>
              <w:right w:val="single" w:sz="4" w:space="0" w:color="auto"/>
            </w:tcBorders>
          </w:tcPr>
          <w:p w14:paraId="54ED4584" w14:textId="259F7EE0" w:rsidR="00A86A93" w:rsidRPr="001125F0" w:rsidRDefault="00692980"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2D90B5B7" w14:textId="72D328E5" w:rsidR="00A86A93" w:rsidRPr="001125F0" w:rsidRDefault="00692980" w:rsidP="00A86A93">
            <w:pPr>
              <w:rPr>
                <w:bCs/>
                <w:lang w:val="en-GB"/>
              </w:rPr>
            </w:pPr>
            <w:r>
              <w:rPr>
                <w:bCs/>
                <w:lang w:val="en-GB"/>
              </w:rPr>
              <w:t>1</w:t>
            </w:r>
          </w:p>
        </w:tc>
        <w:tc>
          <w:tcPr>
            <w:tcW w:w="1889" w:type="dxa"/>
            <w:tcBorders>
              <w:top w:val="single" w:sz="4" w:space="0" w:color="auto"/>
              <w:left w:val="single" w:sz="4" w:space="0" w:color="auto"/>
              <w:bottom w:val="single" w:sz="4" w:space="0" w:color="auto"/>
              <w:right w:val="single" w:sz="4" w:space="0" w:color="auto"/>
            </w:tcBorders>
          </w:tcPr>
          <w:p w14:paraId="23980260" w14:textId="661C9C8C" w:rsidR="00A86A93" w:rsidRDefault="00A86A93" w:rsidP="00A86A93">
            <w:pPr>
              <w:rPr>
                <w:bCs/>
                <w:lang w:val="en-GB"/>
              </w:rPr>
            </w:pPr>
            <w:r>
              <w:rPr>
                <w:bCs/>
                <w:lang w:val="en-GB"/>
              </w:rPr>
              <w:t>Maintainer Company</w:t>
            </w:r>
          </w:p>
        </w:tc>
      </w:tr>
      <w:tr w:rsidR="00A86A93" w:rsidRPr="001125F0" w14:paraId="5A04C5CF" w14:textId="77777777" w:rsidTr="00623E7A">
        <w:tc>
          <w:tcPr>
            <w:tcW w:w="1713" w:type="dxa"/>
            <w:tcBorders>
              <w:top w:val="single" w:sz="4" w:space="0" w:color="auto"/>
              <w:left w:val="single" w:sz="4" w:space="0" w:color="auto"/>
              <w:bottom w:val="single" w:sz="4" w:space="0" w:color="auto"/>
              <w:right w:val="single" w:sz="4" w:space="0" w:color="auto"/>
            </w:tcBorders>
          </w:tcPr>
          <w:p w14:paraId="63D5C3D3" w14:textId="22683960" w:rsidR="00A86A93" w:rsidRDefault="00A86A93" w:rsidP="00A86A93">
            <w:pPr>
              <w:rPr>
                <w:bCs/>
                <w:lang w:val="en-GB"/>
              </w:rPr>
            </w:pPr>
            <w:r>
              <w:rPr>
                <w:bCs/>
                <w:lang w:val="en-GB"/>
              </w:rPr>
              <w:t>Maintenance</w:t>
            </w:r>
          </w:p>
        </w:tc>
        <w:tc>
          <w:tcPr>
            <w:tcW w:w="554" w:type="dxa"/>
            <w:tcBorders>
              <w:top w:val="single" w:sz="4" w:space="0" w:color="auto"/>
              <w:left w:val="single" w:sz="4" w:space="0" w:color="auto"/>
              <w:bottom w:val="single" w:sz="4" w:space="0" w:color="auto"/>
              <w:right w:val="single" w:sz="4" w:space="0" w:color="auto"/>
            </w:tcBorders>
          </w:tcPr>
          <w:p w14:paraId="1AC65C3B" w14:textId="5075A588" w:rsidR="00A86A93" w:rsidRPr="001125F0" w:rsidRDefault="00692980" w:rsidP="00A86A93">
            <w:pPr>
              <w:rPr>
                <w:bCs/>
                <w:lang w:val="en-GB"/>
              </w:rPr>
            </w:pPr>
            <w:r>
              <w:rPr>
                <w:bCs/>
                <w:lang w:val="en-GB"/>
              </w:rPr>
              <w:t>1..*</w:t>
            </w:r>
          </w:p>
        </w:tc>
        <w:tc>
          <w:tcPr>
            <w:tcW w:w="990" w:type="dxa"/>
            <w:tcBorders>
              <w:top w:val="single" w:sz="4" w:space="0" w:color="auto"/>
              <w:left w:val="single" w:sz="4" w:space="0" w:color="auto"/>
              <w:bottom w:val="single" w:sz="4" w:space="0" w:color="auto"/>
              <w:right w:val="single" w:sz="4" w:space="0" w:color="auto"/>
            </w:tcBorders>
          </w:tcPr>
          <w:p w14:paraId="46CD1076" w14:textId="139C5F90" w:rsidR="00A86A93" w:rsidRPr="001125F0" w:rsidRDefault="00692980" w:rsidP="00A86A93">
            <w:pPr>
              <w:rPr>
                <w:bCs/>
                <w:lang w:val="en-GB"/>
              </w:rPr>
            </w:pPr>
            <w:r>
              <w:rPr>
                <w:bCs/>
                <w:lang w:val="en-GB"/>
              </w:rPr>
              <w:t>Partial</w:t>
            </w:r>
          </w:p>
        </w:tc>
        <w:tc>
          <w:tcPr>
            <w:tcW w:w="2159" w:type="dxa"/>
            <w:tcBorders>
              <w:top w:val="single" w:sz="4" w:space="0" w:color="auto"/>
              <w:left w:val="single" w:sz="4" w:space="0" w:color="auto"/>
              <w:bottom w:val="single" w:sz="4" w:space="0" w:color="auto"/>
              <w:right w:val="single" w:sz="4" w:space="0" w:color="auto"/>
            </w:tcBorders>
          </w:tcPr>
          <w:p w14:paraId="43FD4E37" w14:textId="7553DF84" w:rsidR="00A86A93" w:rsidRPr="001125F0" w:rsidRDefault="00692980" w:rsidP="00A86A93">
            <w:pPr>
              <w:rPr>
                <w:bCs/>
                <w:lang w:val="en-GB"/>
              </w:rPr>
            </w:pPr>
            <w:r>
              <w:rPr>
                <w:bCs/>
                <w:lang w:val="en-GB"/>
              </w:rPr>
              <w:t>Uses</w:t>
            </w:r>
          </w:p>
        </w:tc>
        <w:tc>
          <w:tcPr>
            <w:tcW w:w="1080" w:type="dxa"/>
            <w:tcBorders>
              <w:top w:val="single" w:sz="4" w:space="0" w:color="auto"/>
              <w:left w:val="single" w:sz="4" w:space="0" w:color="auto"/>
              <w:bottom w:val="single" w:sz="4" w:space="0" w:color="auto"/>
              <w:right w:val="single" w:sz="4" w:space="0" w:color="auto"/>
            </w:tcBorders>
          </w:tcPr>
          <w:p w14:paraId="67AE7B87" w14:textId="7F372EA7" w:rsidR="00A86A93" w:rsidRPr="001125F0" w:rsidRDefault="00692980"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2BC5EB4C" w14:textId="48206C22" w:rsidR="00A86A93" w:rsidRPr="001125F0" w:rsidRDefault="00692980" w:rsidP="00A86A93">
            <w:pPr>
              <w:rPr>
                <w:bCs/>
                <w:lang w:val="en-GB"/>
              </w:rPr>
            </w:pPr>
            <w:r>
              <w:rPr>
                <w:bCs/>
                <w:lang w:val="en-GB"/>
              </w:rPr>
              <w:t>0..*</w:t>
            </w:r>
          </w:p>
        </w:tc>
        <w:tc>
          <w:tcPr>
            <w:tcW w:w="1889" w:type="dxa"/>
            <w:tcBorders>
              <w:top w:val="single" w:sz="4" w:space="0" w:color="auto"/>
              <w:left w:val="single" w:sz="4" w:space="0" w:color="auto"/>
              <w:bottom w:val="single" w:sz="4" w:space="0" w:color="auto"/>
              <w:right w:val="single" w:sz="4" w:space="0" w:color="auto"/>
            </w:tcBorders>
          </w:tcPr>
          <w:p w14:paraId="62E082BF" w14:textId="5E3953EA" w:rsidR="00A86A93" w:rsidRDefault="00A86A93" w:rsidP="00A86A93">
            <w:pPr>
              <w:rPr>
                <w:bCs/>
                <w:lang w:val="en-GB"/>
              </w:rPr>
            </w:pPr>
            <w:r>
              <w:rPr>
                <w:bCs/>
                <w:lang w:val="en-GB"/>
              </w:rPr>
              <w:t>Part</w:t>
            </w:r>
          </w:p>
        </w:tc>
      </w:tr>
      <w:tr w:rsidR="00A86A93" w:rsidRPr="001125F0" w14:paraId="00D4E841" w14:textId="77777777" w:rsidTr="00623E7A">
        <w:tc>
          <w:tcPr>
            <w:tcW w:w="1713" w:type="dxa"/>
            <w:tcBorders>
              <w:top w:val="single" w:sz="4" w:space="0" w:color="auto"/>
              <w:left w:val="single" w:sz="4" w:space="0" w:color="auto"/>
              <w:bottom w:val="single" w:sz="4" w:space="0" w:color="auto"/>
              <w:right w:val="single" w:sz="4" w:space="0" w:color="auto"/>
            </w:tcBorders>
          </w:tcPr>
          <w:p w14:paraId="6F025C72" w14:textId="75304DA3" w:rsidR="00A86A93" w:rsidRDefault="00A86A93" w:rsidP="00A86A93">
            <w:pPr>
              <w:rPr>
                <w:bCs/>
                <w:lang w:val="en-GB"/>
              </w:rPr>
            </w:pPr>
            <w:r>
              <w:rPr>
                <w:bCs/>
                <w:lang w:val="en-GB"/>
              </w:rPr>
              <w:t>Part</w:t>
            </w:r>
          </w:p>
        </w:tc>
        <w:tc>
          <w:tcPr>
            <w:tcW w:w="554" w:type="dxa"/>
            <w:tcBorders>
              <w:top w:val="single" w:sz="4" w:space="0" w:color="auto"/>
              <w:left w:val="single" w:sz="4" w:space="0" w:color="auto"/>
              <w:bottom w:val="single" w:sz="4" w:space="0" w:color="auto"/>
              <w:right w:val="single" w:sz="4" w:space="0" w:color="auto"/>
            </w:tcBorders>
          </w:tcPr>
          <w:p w14:paraId="48A17BEC" w14:textId="1EE13B75" w:rsidR="00A86A93" w:rsidRPr="001125F0" w:rsidRDefault="00692980" w:rsidP="00A86A93">
            <w:pPr>
              <w:rPr>
                <w:bCs/>
                <w:lang w:val="en-GB"/>
              </w:rPr>
            </w:pPr>
            <w:r>
              <w:rPr>
                <w:bCs/>
                <w:lang w:val="en-GB"/>
              </w:rPr>
              <w:t>N</w:t>
            </w:r>
          </w:p>
        </w:tc>
        <w:tc>
          <w:tcPr>
            <w:tcW w:w="990" w:type="dxa"/>
            <w:tcBorders>
              <w:top w:val="single" w:sz="4" w:space="0" w:color="auto"/>
              <w:left w:val="single" w:sz="4" w:space="0" w:color="auto"/>
              <w:bottom w:val="single" w:sz="4" w:space="0" w:color="auto"/>
              <w:right w:val="single" w:sz="4" w:space="0" w:color="auto"/>
            </w:tcBorders>
          </w:tcPr>
          <w:p w14:paraId="761BE5F9" w14:textId="7B95A416" w:rsidR="00A86A93" w:rsidRPr="001125F0" w:rsidRDefault="00692980" w:rsidP="00A86A93">
            <w:pPr>
              <w:rPr>
                <w:bCs/>
                <w:lang w:val="en-GB"/>
              </w:rPr>
            </w:pPr>
            <w:r>
              <w:rPr>
                <w:bCs/>
                <w:lang w:val="en-GB"/>
              </w:rPr>
              <w:t>Full</w:t>
            </w:r>
          </w:p>
        </w:tc>
        <w:tc>
          <w:tcPr>
            <w:tcW w:w="2159" w:type="dxa"/>
            <w:tcBorders>
              <w:top w:val="single" w:sz="4" w:space="0" w:color="auto"/>
              <w:left w:val="single" w:sz="4" w:space="0" w:color="auto"/>
              <w:bottom w:val="single" w:sz="4" w:space="0" w:color="auto"/>
              <w:right w:val="single" w:sz="4" w:space="0" w:color="auto"/>
            </w:tcBorders>
          </w:tcPr>
          <w:p w14:paraId="2752681C" w14:textId="0C7665D9" w:rsidR="00A86A93" w:rsidRPr="001125F0" w:rsidRDefault="00692980" w:rsidP="00A86A93">
            <w:pPr>
              <w:rPr>
                <w:bCs/>
                <w:lang w:val="en-GB"/>
              </w:rPr>
            </w:pPr>
            <w:r>
              <w:rPr>
                <w:bCs/>
                <w:lang w:val="en-GB"/>
              </w:rPr>
              <w:t>Supplies</w:t>
            </w:r>
          </w:p>
        </w:tc>
        <w:tc>
          <w:tcPr>
            <w:tcW w:w="1080" w:type="dxa"/>
            <w:tcBorders>
              <w:top w:val="single" w:sz="4" w:space="0" w:color="auto"/>
              <w:left w:val="single" w:sz="4" w:space="0" w:color="auto"/>
              <w:bottom w:val="single" w:sz="4" w:space="0" w:color="auto"/>
              <w:right w:val="single" w:sz="4" w:space="0" w:color="auto"/>
            </w:tcBorders>
          </w:tcPr>
          <w:p w14:paraId="1F70CE52" w14:textId="6F765840" w:rsidR="00A86A93" w:rsidRPr="001125F0" w:rsidRDefault="00692980" w:rsidP="00A86A93">
            <w:pPr>
              <w:rPr>
                <w:bCs/>
                <w:lang w:val="en-GB"/>
              </w:rPr>
            </w:pPr>
            <w:r>
              <w:rPr>
                <w:bCs/>
                <w:lang w:val="en-GB"/>
              </w:rPr>
              <w:t>Partial</w:t>
            </w:r>
          </w:p>
        </w:tc>
        <w:tc>
          <w:tcPr>
            <w:tcW w:w="540" w:type="dxa"/>
            <w:tcBorders>
              <w:top w:val="single" w:sz="4" w:space="0" w:color="auto"/>
              <w:left w:val="single" w:sz="4" w:space="0" w:color="auto"/>
              <w:bottom w:val="single" w:sz="4" w:space="0" w:color="auto"/>
              <w:right w:val="single" w:sz="4" w:space="0" w:color="auto"/>
            </w:tcBorders>
          </w:tcPr>
          <w:p w14:paraId="45A7D297" w14:textId="2A24935A" w:rsidR="00A86A93" w:rsidRPr="001125F0" w:rsidRDefault="00692980" w:rsidP="00A86A93">
            <w:pPr>
              <w:rPr>
                <w:bCs/>
                <w:lang w:val="en-GB"/>
              </w:rPr>
            </w:pPr>
            <w:r>
              <w:rPr>
                <w:bCs/>
                <w:lang w:val="en-GB"/>
              </w:rPr>
              <w:t>M</w:t>
            </w:r>
          </w:p>
        </w:tc>
        <w:tc>
          <w:tcPr>
            <w:tcW w:w="1889" w:type="dxa"/>
            <w:tcBorders>
              <w:top w:val="single" w:sz="4" w:space="0" w:color="auto"/>
              <w:left w:val="single" w:sz="4" w:space="0" w:color="auto"/>
              <w:bottom w:val="single" w:sz="4" w:space="0" w:color="auto"/>
              <w:right w:val="single" w:sz="4" w:space="0" w:color="auto"/>
            </w:tcBorders>
          </w:tcPr>
          <w:p w14:paraId="5246CA8A" w14:textId="2A52A299" w:rsidR="00A86A93" w:rsidRDefault="00A86A93" w:rsidP="00A86A93">
            <w:pPr>
              <w:rPr>
                <w:bCs/>
                <w:lang w:val="en-GB"/>
              </w:rPr>
            </w:pPr>
            <w:r>
              <w:rPr>
                <w:bCs/>
                <w:lang w:val="en-GB"/>
              </w:rPr>
              <w:t>Part Supplier</w:t>
            </w:r>
          </w:p>
        </w:tc>
      </w:tr>
    </w:tbl>
    <w:p w14:paraId="71F327E0" w14:textId="77777777" w:rsidR="000608E9" w:rsidRPr="000608E9" w:rsidRDefault="000608E9" w:rsidP="000608E9"/>
    <w:p w14:paraId="10250856" w14:textId="42F734BE" w:rsidR="00950DBC" w:rsidRDefault="00950DBC" w:rsidP="00AA40B8">
      <w:pPr>
        <w:pStyle w:val="Heading2"/>
      </w:pPr>
      <w:bookmarkStart w:id="10" w:name="_Toc194870010"/>
      <w:r>
        <w:t>Attributes:</w:t>
      </w:r>
      <w:bookmarkEnd w:id="10"/>
    </w:p>
    <w:p w14:paraId="7D120B5E" w14:textId="1C481580" w:rsidR="00B35E99" w:rsidRPr="00B35E99" w:rsidRDefault="00B35E99" w:rsidP="007045C0">
      <w:pPr>
        <w:pStyle w:val="Heading3"/>
      </w:pPr>
      <w:bookmarkStart w:id="11" w:name="_Toc194870011"/>
      <w:r>
        <w:t>Director:</w:t>
      </w:r>
      <w:bookmarkEnd w:id="11"/>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344955" w:rsidRPr="00344955" w14:paraId="5CDA86EF" w14:textId="77777777" w:rsidTr="007F6ADC">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00EE6510" w14:textId="77777777" w:rsidR="00344955" w:rsidRPr="00344955" w:rsidRDefault="00344955" w:rsidP="00344955">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4A7CEDC" w14:textId="77777777" w:rsidR="00344955" w:rsidRPr="00344955" w:rsidRDefault="00344955" w:rsidP="00344955">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4B7A2AB" w14:textId="77777777" w:rsidR="00344955" w:rsidRPr="00344955" w:rsidRDefault="00344955" w:rsidP="00344955">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3E849C5" w14:textId="77777777" w:rsidR="00344955" w:rsidRPr="00344955" w:rsidRDefault="00344955" w:rsidP="00344955">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1162E7A1" w14:textId="77777777" w:rsidR="00344955" w:rsidRPr="00344955" w:rsidRDefault="00344955" w:rsidP="00344955">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1A5CD5E5" w14:textId="77777777" w:rsidR="00344955" w:rsidRPr="00344955" w:rsidRDefault="00344955" w:rsidP="00344955">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768673D3" w14:textId="77777777" w:rsidR="00344955" w:rsidRPr="00344955" w:rsidRDefault="00344955" w:rsidP="00344955">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1F166A5A" w14:textId="77777777" w:rsidR="00344955" w:rsidRPr="00344955" w:rsidRDefault="00344955" w:rsidP="00344955">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39FACC8C" w14:textId="77777777" w:rsidR="00344955" w:rsidRPr="00344955" w:rsidRDefault="00344955" w:rsidP="00344955">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6585E622" w14:textId="77777777" w:rsidR="00344955" w:rsidRPr="00344955" w:rsidRDefault="00344955" w:rsidP="00344955">
            <w:pPr>
              <w:rPr>
                <w:b/>
                <w:bCs/>
                <w:lang w:val="en-GB"/>
              </w:rPr>
            </w:pPr>
            <w:r w:rsidRPr="00344955">
              <w:rPr>
                <w:b/>
                <w:bCs/>
                <w:lang w:val="en-GB"/>
              </w:rPr>
              <w:t>Default Value</w:t>
            </w:r>
          </w:p>
        </w:tc>
      </w:tr>
      <w:tr w:rsidR="00344955" w:rsidRPr="00344955" w14:paraId="59BB1DFC" w14:textId="77777777" w:rsidTr="007F6ADC">
        <w:trPr>
          <w:trHeight w:val="739"/>
        </w:trPr>
        <w:tc>
          <w:tcPr>
            <w:tcW w:w="874" w:type="dxa"/>
            <w:tcBorders>
              <w:top w:val="single" w:sz="4" w:space="0" w:color="auto"/>
              <w:left w:val="single" w:sz="4" w:space="0" w:color="auto"/>
              <w:bottom w:val="nil"/>
              <w:right w:val="single" w:sz="4" w:space="0" w:color="auto"/>
            </w:tcBorders>
          </w:tcPr>
          <w:p w14:paraId="46775DD5" w14:textId="5B5D3EA9" w:rsidR="00344955" w:rsidRPr="00344955" w:rsidRDefault="00AF138F" w:rsidP="00344955">
            <w:pPr>
              <w:rPr>
                <w:b/>
                <w:bCs/>
                <w:lang w:val="en-GB"/>
              </w:rPr>
            </w:pPr>
            <w:r>
              <w:rPr>
                <w:b/>
                <w:bCs/>
                <w:lang w:val="en-GB"/>
              </w:rPr>
              <w:t>Director</w:t>
            </w:r>
          </w:p>
        </w:tc>
        <w:tc>
          <w:tcPr>
            <w:tcW w:w="1151" w:type="dxa"/>
            <w:tcBorders>
              <w:top w:val="single" w:sz="4" w:space="0" w:color="auto"/>
              <w:left w:val="single" w:sz="4" w:space="0" w:color="auto"/>
              <w:bottom w:val="single" w:sz="4" w:space="0" w:color="auto"/>
              <w:right w:val="single" w:sz="4" w:space="0" w:color="auto"/>
            </w:tcBorders>
          </w:tcPr>
          <w:p w14:paraId="6C579A81" w14:textId="66A72E8F" w:rsidR="00344955" w:rsidRPr="00344955" w:rsidRDefault="00A323AF" w:rsidP="00344955">
            <w:pPr>
              <w:rPr>
                <w:bCs/>
                <w:lang w:val="en-GB"/>
              </w:rPr>
            </w:pPr>
            <w:r>
              <w:rPr>
                <w:bCs/>
                <w:lang w:val="en-GB"/>
              </w:rPr>
              <w:t>DirectorID</w:t>
            </w:r>
          </w:p>
        </w:tc>
        <w:tc>
          <w:tcPr>
            <w:tcW w:w="1151" w:type="dxa"/>
            <w:tcBorders>
              <w:top w:val="single" w:sz="4" w:space="0" w:color="auto"/>
              <w:left w:val="single" w:sz="4" w:space="0" w:color="auto"/>
              <w:bottom w:val="single" w:sz="4" w:space="0" w:color="auto"/>
              <w:right w:val="single" w:sz="4" w:space="0" w:color="auto"/>
            </w:tcBorders>
          </w:tcPr>
          <w:p w14:paraId="77CF36CE" w14:textId="70CF78D1" w:rsidR="00344955" w:rsidRPr="00344955" w:rsidRDefault="00A323AF" w:rsidP="00344955">
            <w:pPr>
              <w:rPr>
                <w:bCs/>
                <w:lang w:val="en-GB"/>
              </w:rPr>
            </w:pPr>
            <w:r>
              <w:rPr>
                <w:bCs/>
                <w:lang w:val="en-GB"/>
              </w:rPr>
              <w:t>Identifier for director</w:t>
            </w:r>
          </w:p>
        </w:tc>
        <w:tc>
          <w:tcPr>
            <w:tcW w:w="1151" w:type="dxa"/>
            <w:tcBorders>
              <w:top w:val="single" w:sz="4" w:space="0" w:color="auto"/>
              <w:left w:val="single" w:sz="4" w:space="0" w:color="auto"/>
              <w:bottom w:val="single" w:sz="4" w:space="0" w:color="auto"/>
              <w:right w:val="single" w:sz="4" w:space="0" w:color="auto"/>
            </w:tcBorders>
          </w:tcPr>
          <w:p w14:paraId="6376650F" w14:textId="4DAA03F2" w:rsidR="00344955" w:rsidRPr="00344955" w:rsidRDefault="00CC3E67" w:rsidP="00344955">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00FE3C3" w14:textId="457C0C60" w:rsidR="00344955" w:rsidRPr="00344955" w:rsidRDefault="000F5063" w:rsidP="00344955">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0CA19E96" w14:textId="1B4A2989" w:rsidR="00344955" w:rsidRPr="00344955" w:rsidRDefault="00395CDB" w:rsidP="00344955">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F4DA5CD" w14:textId="3E02EF1B" w:rsidR="00344955" w:rsidRPr="00344955" w:rsidRDefault="00395CD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0DE83FC" w14:textId="5B305A88"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37A4493" w14:textId="2C738B65" w:rsidR="00344955" w:rsidRPr="00344955" w:rsidRDefault="000F5063" w:rsidP="00344955">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04A56FB5" w14:textId="414FC371" w:rsidR="00344955" w:rsidRPr="00344955" w:rsidRDefault="00344955" w:rsidP="00344955">
            <w:pPr>
              <w:rPr>
                <w:bCs/>
                <w:lang w:val="en-GB"/>
              </w:rPr>
            </w:pPr>
          </w:p>
        </w:tc>
      </w:tr>
      <w:tr w:rsidR="00344955" w:rsidRPr="00344955" w14:paraId="7474CFFA" w14:textId="77777777" w:rsidTr="007F6ADC">
        <w:trPr>
          <w:trHeight w:val="739"/>
        </w:trPr>
        <w:tc>
          <w:tcPr>
            <w:tcW w:w="874" w:type="dxa"/>
            <w:tcBorders>
              <w:top w:val="nil"/>
              <w:left w:val="single" w:sz="4" w:space="0" w:color="auto"/>
              <w:bottom w:val="nil"/>
              <w:right w:val="single" w:sz="4" w:space="0" w:color="auto"/>
            </w:tcBorders>
          </w:tcPr>
          <w:p w14:paraId="7A7A4554"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3FC2A03A" w14:textId="7667A95D" w:rsidR="00344955" w:rsidRPr="00344955" w:rsidRDefault="00A323AF" w:rsidP="00344955">
            <w:pPr>
              <w:rPr>
                <w:bCs/>
                <w:lang w:val="en-GB"/>
              </w:rPr>
            </w:pPr>
            <w:r>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28899C86" w14:textId="172FBBDC" w:rsidR="00344955" w:rsidRPr="00344955" w:rsidRDefault="00A1196A" w:rsidP="00344955">
            <w:pPr>
              <w:rPr>
                <w:bCs/>
                <w:lang w:val="en-GB"/>
              </w:rPr>
            </w:pPr>
            <w:r>
              <w:rPr>
                <w:bCs/>
                <w:lang w:val="en-GB"/>
              </w:rPr>
              <w:t>Name of director</w:t>
            </w:r>
          </w:p>
        </w:tc>
        <w:tc>
          <w:tcPr>
            <w:tcW w:w="1151" w:type="dxa"/>
            <w:tcBorders>
              <w:top w:val="single" w:sz="4" w:space="0" w:color="auto"/>
              <w:left w:val="single" w:sz="4" w:space="0" w:color="auto"/>
              <w:bottom w:val="single" w:sz="4" w:space="0" w:color="auto"/>
              <w:right w:val="single" w:sz="4" w:space="0" w:color="auto"/>
            </w:tcBorders>
          </w:tcPr>
          <w:p w14:paraId="42469726" w14:textId="3BE8B05F" w:rsidR="00344955" w:rsidRPr="00344955" w:rsidRDefault="00205204"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292157CF" w14:textId="571F0C38" w:rsidR="00344955" w:rsidRPr="00344955" w:rsidRDefault="00BC54E0" w:rsidP="00344955">
            <w:pPr>
              <w:rPr>
                <w:bCs/>
                <w:lang w:val="en-GB"/>
              </w:rPr>
            </w:pPr>
            <w:r>
              <w:rPr>
                <w:bCs/>
                <w:lang w:val="en-GB"/>
              </w:rPr>
              <w:t>Username</w:t>
            </w:r>
          </w:p>
        </w:tc>
        <w:tc>
          <w:tcPr>
            <w:tcW w:w="857" w:type="dxa"/>
            <w:tcBorders>
              <w:top w:val="single" w:sz="4" w:space="0" w:color="auto"/>
              <w:left w:val="single" w:sz="4" w:space="0" w:color="auto"/>
              <w:bottom w:val="single" w:sz="4" w:space="0" w:color="auto"/>
              <w:right w:val="single" w:sz="4" w:space="0" w:color="auto"/>
            </w:tcBorders>
          </w:tcPr>
          <w:p w14:paraId="7F327337" w14:textId="2A8F155E" w:rsidR="00344955" w:rsidRPr="00344955" w:rsidRDefault="00395CDB" w:rsidP="00344955">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4D7B0F13" w14:textId="2B7C0984" w:rsidR="00344955" w:rsidRPr="00344955" w:rsidRDefault="00395CD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4FE1CC1" w14:textId="586723A2"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3A1CB37"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0FDD22D" w14:textId="7C5A80D7" w:rsidR="00344955" w:rsidRPr="00344955" w:rsidRDefault="00344955" w:rsidP="00344955">
            <w:pPr>
              <w:rPr>
                <w:bCs/>
                <w:lang w:val="en-GB"/>
              </w:rPr>
            </w:pPr>
          </w:p>
        </w:tc>
      </w:tr>
      <w:tr w:rsidR="00344955" w:rsidRPr="00344955" w14:paraId="14520107" w14:textId="77777777" w:rsidTr="007F6ADC">
        <w:trPr>
          <w:trHeight w:val="739"/>
        </w:trPr>
        <w:tc>
          <w:tcPr>
            <w:tcW w:w="874" w:type="dxa"/>
            <w:tcBorders>
              <w:top w:val="nil"/>
              <w:left w:val="single" w:sz="4" w:space="0" w:color="auto"/>
              <w:bottom w:val="nil"/>
              <w:right w:val="single" w:sz="4" w:space="0" w:color="auto"/>
            </w:tcBorders>
          </w:tcPr>
          <w:p w14:paraId="405B9C89"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15911135" w14:textId="522F8348" w:rsidR="00344955" w:rsidRPr="00344955" w:rsidRDefault="00A323AF" w:rsidP="00344955">
            <w:pPr>
              <w:rPr>
                <w:bCs/>
                <w:lang w:val="en-GB"/>
              </w:rPr>
            </w:pPr>
            <w:r>
              <w:rPr>
                <w:bCs/>
                <w:lang w:val="en-GB"/>
              </w:rPr>
              <w:t>Email</w:t>
            </w:r>
          </w:p>
        </w:tc>
        <w:tc>
          <w:tcPr>
            <w:tcW w:w="1151" w:type="dxa"/>
            <w:tcBorders>
              <w:top w:val="single" w:sz="4" w:space="0" w:color="auto"/>
              <w:left w:val="single" w:sz="4" w:space="0" w:color="auto"/>
              <w:bottom w:val="single" w:sz="4" w:space="0" w:color="auto"/>
              <w:right w:val="single" w:sz="4" w:space="0" w:color="auto"/>
            </w:tcBorders>
          </w:tcPr>
          <w:p w14:paraId="794DE522" w14:textId="44747586" w:rsidR="00344955" w:rsidRPr="00344955" w:rsidRDefault="00A1196A" w:rsidP="00344955">
            <w:pPr>
              <w:rPr>
                <w:bCs/>
                <w:lang w:val="en-GB"/>
              </w:rPr>
            </w:pPr>
            <w:r>
              <w:rPr>
                <w:bCs/>
                <w:lang w:val="en-GB"/>
              </w:rPr>
              <w:t>Email of director</w:t>
            </w:r>
          </w:p>
        </w:tc>
        <w:tc>
          <w:tcPr>
            <w:tcW w:w="1151" w:type="dxa"/>
            <w:tcBorders>
              <w:top w:val="single" w:sz="4" w:space="0" w:color="auto"/>
              <w:left w:val="single" w:sz="4" w:space="0" w:color="auto"/>
              <w:bottom w:val="single" w:sz="4" w:space="0" w:color="auto"/>
              <w:right w:val="single" w:sz="4" w:space="0" w:color="auto"/>
            </w:tcBorders>
          </w:tcPr>
          <w:p w14:paraId="3C5C431C" w14:textId="58E3F2DB" w:rsidR="00344955" w:rsidRPr="00344955" w:rsidRDefault="00205204"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3A876975" w14:textId="41C781E0" w:rsidR="00344955" w:rsidRPr="00344955" w:rsidRDefault="00BC54E0" w:rsidP="00344955">
            <w:pPr>
              <w:rPr>
                <w:bCs/>
                <w:lang w:val="en-GB"/>
              </w:rPr>
            </w:pPr>
            <w:r>
              <w:rPr>
                <w:bCs/>
                <w:lang w:val="en-GB"/>
              </w:rPr>
              <w:t>Mail</w:t>
            </w:r>
          </w:p>
        </w:tc>
        <w:tc>
          <w:tcPr>
            <w:tcW w:w="857" w:type="dxa"/>
            <w:tcBorders>
              <w:top w:val="single" w:sz="4" w:space="0" w:color="auto"/>
              <w:left w:val="single" w:sz="4" w:space="0" w:color="auto"/>
              <w:bottom w:val="single" w:sz="4" w:space="0" w:color="auto"/>
              <w:right w:val="single" w:sz="4" w:space="0" w:color="auto"/>
            </w:tcBorders>
          </w:tcPr>
          <w:p w14:paraId="77E570A3" w14:textId="70ED29BA" w:rsidR="00344955" w:rsidRPr="00344955" w:rsidRDefault="00395CDB" w:rsidP="00344955">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381F13D4" w14:textId="37C0BBC9" w:rsidR="00344955" w:rsidRPr="00344955" w:rsidRDefault="00395CD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B48742D" w14:textId="25DF0B58"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59D92C0"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913B6A0" w14:textId="077BA8B0" w:rsidR="00344955" w:rsidRPr="00344955" w:rsidRDefault="00344955" w:rsidP="00344955">
            <w:pPr>
              <w:rPr>
                <w:bCs/>
                <w:lang w:val="en-GB"/>
              </w:rPr>
            </w:pPr>
          </w:p>
        </w:tc>
      </w:tr>
      <w:tr w:rsidR="00344955" w:rsidRPr="00344955" w14:paraId="76DDE0D2" w14:textId="77777777" w:rsidTr="007F6ADC">
        <w:trPr>
          <w:trHeight w:val="739"/>
        </w:trPr>
        <w:tc>
          <w:tcPr>
            <w:tcW w:w="874" w:type="dxa"/>
            <w:tcBorders>
              <w:top w:val="nil"/>
              <w:left w:val="single" w:sz="4" w:space="0" w:color="auto"/>
              <w:bottom w:val="nil"/>
              <w:right w:val="single" w:sz="4" w:space="0" w:color="auto"/>
            </w:tcBorders>
          </w:tcPr>
          <w:p w14:paraId="28FE2869"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396106D5" w14:textId="0ADA6FDB" w:rsidR="00344955" w:rsidRPr="00344955" w:rsidRDefault="00A323AF" w:rsidP="00344955">
            <w:pPr>
              <w:rPr>
                <w:bCs/>
                <w:lang w:val="en-GB"/>
              </w:rPr>
            </w:pPr>
            <w:r>
              <w:rPr>
                <w:bCs/>
                <w:lang w:val="en-GB"/>
              </w:rPr>
              <w:t>Phone</w:t>
            </w:r>
          </w:p>
        </w:tc>
        <w:tc>
          <w:tcPr>
            <w:tcW w:w="1151" w:type="dxa"/>
            <w:tcBorders>
              <w:top w:val="single" w:sz="4" w:space="0" w:color="auto"/>
              <w:left w:val="single" w:sz="4" w:space="0" w:color="auto"/>
              <w:bottom w:val="single" w:sz="4" w:space="0" w:color="auto"/>
              <w:right w:val="single" w:sz="4" w:space="0" w:color="auto"/>
            </w:tcBorders>
          </w:tcPr>
          <w:p w14:paraId="5A4FE62E" w14:textId="72D27FDF" w:rsidR="00344955" w:rsidRPr="00344955" w:rsidRDefault="00A1196A" w:rsidP="00344955">
            <w:pPr>
              <w:rPr>
                <w:bCs/>
                <w:lang w:val="en-GB"/>
              </w:rPr>
            </w:pPr>
            <w:r>
              <w:rPr>
                <w:bCs/>
                <w:lang w:val="en-GB"/>
              </w:rPr>
              <w:t>Phone of director</w:t>
            </w:r>
          </w:p>
        </w:tc>
        <w:tc>
          <w:tcPr>
            <w:tcW w:w="1151" w:type="dxa"/>
            <w:tcBorders>
              <w:top w:val="single" w:sz="4" w:space="0" w:color="auto"/>
              <w:left w:val="single" w:sz="4" w:space="0" w:color="auto"/>
              <w:bottom w:val="single" w:sz="4" w:space="0" w:color="auto"/>
              <w:right w:val="single" w:sz="4" w:space="0" w:color="auto"/>
            </w:tcBorders>
          </w:tcPr>
          <w:p w14:paraId="463E5385" w14:textId="7568C132" w:rsidR="00344955" w:rsidRPr="00344955" w:rsidRDefault="001449BB" w:rsidP="00344955">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6016E2DE" w14:textId="45BC65B8" w:rsidR="00344955" w:rsidRPr="00344955" w:rsidRDefault="00BC54E0" w:rsidP="00344955">
            <w:pPr>
              <w:rPr>
                <w:bCs/>
                <w:lang w:val="en-GB"/>
              </w:rPr>
            </w:pPr>
            <w:r>
              <w:rPr>
                <w:bCs/>
                <w:lang w:val="en-GB"/>
              </w:rPr>
              <w:t>PH</w:t>
            </w:r>
            <w:r w:rsidR="00980EFB">
              <w:rPr>
                <w:bCs/>
                <w:lang w:val="en-GB"/>
              </w:rPr>
              <w:t>, cell number</w:t>
            </w:r>
          </w:p>
        </w:tc>
        <w:tc>
          <w:tcPr>
            <w:tcW w:w="857" w:type="dxa"/>
            <w:tcBorders>
              <w:top w:val="single" w:sz="4" w:space="0" w:color="auto"/>
              <w:left w:val="single" w:sz="4" w:space="0" w:color="auto"/>
              <w:bottom w:val="single" w:sz="4" w:space="0" w:color="auto"/>
              <w:right w:val="single" w:sz="4" w:space="0" w:color="auto"/>
            </w:tcBorders>
          </w:tcPr>
          <w:p w14:paraId="690A3869" w14:textId="6269B3BE" w:rsidR="00344955" w:rsidRPr="00344955" w:rsidRDefault="00395CDB" w:rsidP="00344955">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48230536" w14:textId="7B9D2A1C" w:rsidR="00344955" w:rsidRPr="00344955" w:rsidRDefault="00395CD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28BC622" w14:textId="6B333605"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73CADD7"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DE5E061" w14:textId="2E030CA7" w:rsidR="00344955" w:rsidRPr="00344955" w:rsidRDefault="00344955" w:rsidP="00344955">
            <w:pPr>
              <w:rPr>
                <w:bCs/>
                <w:lang w:val="en-GB"/>
              </w:rPr>
            </w:pPr>
          </w:p>
        </w:tc>
      </w:tr>
      <w:tr w:rsidR="00344955" w:rsidRPr="00344955" w14:paraId="7875D28F" w14:textId="77777777" w:rsidTr="007F6ADC">
        <w:trPr>
          <w:trHeight w:val="739"/>
        </w:trPr>
        <w:tc>
          <w:tcPr>
            <w:tcW w:w="874" w:type="dxa"/>
            <w:tcBorders>
              <w:top w:val="nil"/>
              <w:left w:val="single" w:sz="4" w:space="0" w:color="auto"/>
              <w:bottom w:val="nil"/>
              <w:right w:val="single" w:sz="4" w:space="0" w:color="auto"/>
            </w:tcBorders>
          </w:tcPr>
          <w:p w14:paraId="3906D499" w14:textId="7FFA010C"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5616B23E" w14:textId="1EE8C599" w:rsidR="00344955" w:rsidRPr="00344955" w:rsidRDefault="00AC2370" w:rsidP="00344955">
            <w:pPr>
              <w:rPr>
                <w:bCs/>
                <w:lang w:val="en-GB"/>
              </w:rPr>
            </w:pPr>
            <w:r>
              <w:rPr>
                <w:bCs/>
                <w:lang w:val="en-GB"/>
              </w:rPr>
              <w:t>country</w:t>
            </w:r>
          </w:p>
        </w:tc>
        <w:tc>
          <w:tcPr>
            <w:tcW w:w="1151" w:type="dxa"/>
            <w:tcBorders>
              <w:top w:val="single" w:sz="4" w:space="0" w:color="auto"/>
              <w:left w:val="single" w:sz="4" w:space="0" w:color="auto"/>
              <w:bottom w:val="single" w:sz="4" w:space="0" w:color="auto"/>
              <w:right w:val="single" w:sz="4" w:space="0" w:color="auto"/>
            </w:tcBorders>
          </w:tcPr>
          <w:p w14:paraId="3FC0EB5C" w14:textId="1E1F2046" w:rsidR="00344955" w:rsidRPr="00344955" w:rsidRDefault="00A1196A" w:rsidP="00344955">
            <w:pPr>
              <w:rPr>
                <w:bCs/>
                <w:lang w:val="en-GB"/>
              </w:rPr>
            </w:pPr>
            <w:r>
              <w:rPr>
                <w:bCs/>
                <w:lang w:val="en-GB"/>
              </w:rPr>
              <w:t>Country of director</w:t>
            </w:r>
          </w:p>
        </w:tc>
        <w:tc>
          <w:tcPr>
            <w:tcW w:w="1151" w:type="dxa"/>
            <w:tcBorders>
              <w:top w:val="single" w:sz="4" w:space="0" w:color="auto"/>
              <w:left w:val="single" w:sz="4" w:space="0" w:color="auto"/>
              <w:bottom w:val="single" w:sz="4" w:space="0" w:color="auto"/>
              <w:right w:val="single" w:sz="4" w:space="0" w:color="auto"/>
            </w:tcBorders>
          </w:tcPr>
          <w:p w14:paraId="67120568" w14:textId="6C92DAE2" w:rsidR="00344955" w:rsidRPr="00344955" w:rsidRDefault="00205204"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39665095" w14:textId="77777777" w:rsidR="00344955" w:rsidRPr="00344955" w:rsidRDefault="00344955" w:rsidP="00344955">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52E29E4" w14:textId="6AD2312C" w:rsidR="00344955" w:rsidRPr="00344955" w:rsidRDefault="00395CDB" w:rsidP="00344955">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7709C76C" w14:textId="6CCD534C" w:rsidR="00344955" w:rsidRPr="00344955" w:rsidRDefault="00AC2370"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D3471E5" w14:textId="3921EB4B"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0023B2D"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0A51726" w14:textId="46093CA8" w:rsidR="00344955" w:rsidRPr="00344955" w:rsidRDefault="00344955" w:rsidP="00344955">
            <w:pPr>
              <w:rPr>
                <w:bCs/>
                <w:lang w:val="en-GB"/>
              </w:rPr>
            </w:pPr>
          </w:p>
        </w:tc>
      </w:tr>
      <w:tr w:rsidR="00344955" w:rsidRPr="00344955" w14:paraId="76B6901E" w14:textId="77777777" w:rsidTr="007F6ADC">
        <w:trPr>
          <w:trHeight w:val="724"/>
        </w:trPr>
        <w:tc>
          <w:tcPr>
            <w:tcW w:w="874" w:type="dxa"/>
            <w:tcBorders>
              <w:top w:val="nil"/>
              <w:left w:val="single" w:sz="4" w:space="0" w:color="auto"/>
              <w:bottom w:val="nil"/>
              <w:right w:val="single" w:sz="4" w:space="0" w:color="auto"/>
            </w:tcBorders>
          </w:tcPr>
          <w:p w14:paraId="5B1BBC45"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52129AE0" w14:textId="732BFDD0" w:rsidR="00344955" w:rsidRPr="00344955" w:rsidRDefault="00372C5E" w:rsidP="00344955">
            <w:pPr>
              <w:rPr>
                <w:bCs/>
                <w:lang w:val="en-GB"/>
              </w:rPr>
            </w:pPr>
            <w:r>
              <w:rPr>
                <w:bCs/>
                <w:lang w:val="en-GB"/>
              </w:rPr>
              <w:t>Region</w:t>
            </w:r>
          </w:p>
        </w:tc>
        <w:tc>
          <w:tcPr>
            <w:tcW w:w="1151" w:type="dxa"/>
            <w:tcBorders>
              <w:top w:val="single" w:sz="4" w:space="0" w:color="auto"/>
              <w:left w:val="single" w:sz="4" w:space="0" w:color="auto"/>
              <w:bottom w:val="single" w:sz="4" w:space="0" w:color="auto"/>
              <w:right w:val="single" w:sz="4" w:space="0" w:color="auto"/>
            </w:tcBorders>
          </w:tcPr>
          <w:p w14:paraId="2ECC6E39" w14:textId="62C09936" w:rsidR="00344955" w:rsidRPr="00344955" w:rsidRDefault="00A1196A" w:rsidP="00344955">
            <w:pPr>
              <w:rPr>
                <w:bCs/>
                <w:lang w:val="en-GB"/>
              </w:rPr>
            </w:pPr>
            <w:r>
              <w:rPr>
                <w:bCs/>
                <w:lang w:val="en-GB"/>
              </w:rPr>
              <w:t>Region of director</w:t>
            </w:r>
          </w:p>
        </w:tc>
        <w:tc>
          <w:tcPr>
            <w:tcW w:w="1151" w:type="dxa"/>
            <w:tcBorders>
              <w:top w:val="single" w:sz="4" w:space="0" w:color="auto"/>
              <w:left w:val="single" w:sz="4" w:space="0" w:color="auto"/>
              <w:bottom w:val="single" w:sz="4" w:space="0" w:color="auto"/>
              <w:right w:val="single" w:sz="4" w:space="0" w:color="auto"/>
            </w:tcBorders>
          </w:tcPr>
          <w:p w14:paraId="73AD5B4B" w14:textId="449E1F7F" w:rsidR="00344955" w:rsidRPr="00344955" w:rsidRDefault="00205204"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5C943D3D" w14:textId="2E44F159" w:rsidR="00344955" w:rsidRPr="00344955" w:rsidRDefault="00980EFB" w:rsidP="00344955">
            <w:pPr>
              <w:rPr>
                <w:bCs/>
                <w:lang w:val="en-GB"/>
              </w:rPr>
            </w:pPr>
            <w:r>
              <w:rPr>
                <w:bCs/>
                <w:lang w:val="en-GB"/>
              </w:rPr>
              <w:t>area</w:t>
            </w:r>
          </w:p>
        </w:tc>
        <w:tc>
          <w:tcPr>
            <w:tcW w:w="857" w:type="dxa"/>
            <w:tcBorders>
              <w:top w:val="single" w:sz="4" w:space="0" w:color="auto"/>
              <w:left w:val="single" w:sz="4" w:space="0" w:color="auto"/>
              <w:bottom w:val="single" w:sz="4" w:space="0" w:color="auto"/>
              <w:right w:val="single" w:sz="4" w:space="0" w:color="auto"/>
            </w:tcBorders>
          </w:tcPr>
          <w:p w14:paraId="3DFE23B4" w14:textId="75315D2E" w:rsidR="00344955" w:rsidRPr="00344955" w:rsidRDefault="00395CDB" w:rsidP="00344955">
            <w:r>
              <w:t>no</w:t>
            </w:r>
          </w:p>
        </w:tc>
        <w:tc>
          <w:tcPr>
            <w:tcW w:w="764" w:type="dxa"/>
            <w:tcBorders>
              <w:top w:val="single" w:sz="4" w:space="0" w:color="auto"/>
              <w:left w:val="single" w:sz="4" w:space="0" w:color="auto"/>
              <w:bottom w:val="single" w:sz="4" w:space="0" w:color="auto"/>
              <w:right w:val="single" w:sz="4" w:space="0" w:color="auto"/>
            </w:tcBorders>
          </w:tcPr>
          <w:p w14:paraId="59AC825C" w14:textId="3C50EB7A" w:rsidR="00344955" w:rsidRPr="00344955" w:rsidRDefault="00395CD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A11F8AF" w14:textId="4227127B"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E7E35AE"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ADE2176" w14:textId="6B68D8A3" w:rsidR="00344955" w:rsidRPr="00344955" w:rsidRDefault="00344955" w:rsidP="00344955">
            <w:pPr>
              <w:rPr>
                <w:bCs/>
                <w:lang w:val="en-GB"/>
              </w:rPr>
            </w:pPr>
          </w:p>
        </w:tc>
      </w:tr>
      <w:tr w:rsidR="00344955" w:rsidRPr="00344955" w14:paraId="7811D074" w14:textId="77777777" w:rsidTr="007F6ADC">
        <w:trPr>
          <w:trHeight w:val="739"/>
        </w:trPr>
        <w:tc>
          <w:tcPr>
            <w:tcW w:w="874" w:type="dxa"/>
            <w:tcBorders>
              <w:top w:val="nil"/>
              <w:left w:val="single" w:sz="4" w:space="0" w:color="auto"/>
              <w:bottom w:val="nil"/>
              <w:right w:val="single" w:sz="4" w:space="0" w:color="auto"/>
            </w:tcBorders>
          </w:tcPr>
          <w:p w14:paraId="54C3D073"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7720A7DC" w14:textId="488DE611" w:rsidR="00344955" w:rsidRPr="00344955" w:rsidRDefault="00372C5E" w:rsidP="00344955">
            <w:pPr>
              <w:rPr>
                <w:bCs/>
                <w:lang w:val="en-GB"/>
              </w:rPr>
            </w:pPr>
            <w:r>
              <w:rPr>
                <w:bCs/>
                <w:lang w:val="en-GB"/>
              </w:rPr>
              <w:t>City</w:t>
            </w:r>
          </w:p>
        </w:tc>
        <w:tc>
          <w:tcPr>
            <w:tcW w:w="1151" w:type="dxa"/>
            <w:tcBorders>
              <w:top w:val="single" w:sz="4" w:space="0" w:color="auto"/>
              <w:left w:val="single" w:sz="4" w:space="0" w:color="auto"/>
              <w:bottom w:val="single" w:sz="4" w:space="0" w:color="auto"/>
              <w:right w:val="single" w:sz="4" w:space="0" w:color="auto"/>
            </w:tcBorders>
          </w:tcPr>
          <w:p w14:paraId="3AD4AC31" w14:textId="77777777" w:rsidR="00344955" w:rsidRPr="00344955" w:rsidRDefault="00344955" w:rsidP="00344955">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0BDEA4A7" w14:textId="03DD637F" w:rsidR="00344955" w:rsidRPr="00344955" w:rsidRDefault="0002641A"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775F4DC4" w14:textId="59C99927" w:rsidR="00344955" w:rsidRPr="00344955" w:rsidRDefault="00A1196A" w:rsidP="00344955">
            <w:pPr>
              <w:rPr>
                <w:bCs/>
                <w:lang w:val="en-GB"/>
              </w:rPr>
            </w:pPr>
            <w:r>
              <w:rPr>
                <w:bCs/>
                <w:lang w:val="en-GB"/>
              </w:rPr>
              <w:t>Large town</w:t>
            </w:r>
          </w:p>
        </w:tc>
        <w:tc>
          <w:tcPr>
            <w:tcW w:w="857" w:type="dxa"/>
            <w:tcBorders>
              <w:top w:val="single" w:sz="4" w:space="0" w:color="auto"/>
              <w:left w:val="single" w:sz="4" w:space="0" w:color="auto"/>
              <w:bottom w:val="single" w:sz="4" w:space="0" w:color="auto"/>
              <w:right w:val="single" w:sz="4" w:space="0" w:color="auto"/>
            </w:tcBorders>
          </w:tcPr>
          <w:p w14:paraId="1E3753C3" w14:textId="7CB8E809" w:rsidR="00344955" w:rsidRPr="00344955" w:rsidRDefault="001449BB" w:rsidP="00344955">
            <w:r>
              <w:t>no</w:t>
            </w:r>
          </w:p>
        </w:tc>
        <w:tc>
          <w:tcPr>
            <w:tcW w:w="764" w:type="dxa"/>
            <w:tcBorders>
              <w:top w:val="single" w:sz="4" w:space="0" w:color="auto"/>
              <w:left w:val="single" w:sz="4" w:space="0" w:color="auto"/>
              <w:bottom w:val="single" w:sz="4" w:space="0" w:color="auto"/>
              <w:right w:val="single" w:sz="4" w:space="0" w:color="auto"/>
            </w:tcBorders>
          </w:tcPr>
          <w:p w14:paraId="4B95278C" w14:textId="18F3116E" w:rsidR="00344955" w:rsidRPr="00344955" w:rsidRDefault="001449B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41AF92E" w14:textId="4E5F0614"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9D632F4"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96D7AED" w14:textId="304BDCBA" w:rsidR="00344955" w:rsidRPr="00344955" w:rsidRDefault="00344955" w:rsidP="00344955">
            <w:pPr>
              <w:rPr>
                <w:bCs/>
                <w:lang w:val="en-GB"/>
              </w:rPr>
            </w:pPr>
          </w:p>
        </w:tc>
      </w:tr>
      <w:tr w:rsidR="00344955" w:rsidRPr="00344955" w14:paraId="3EA8924A" w14:textId="77777777" w:rsidTr="007F6ADC">
        <w:trPr>
          <w:trHeight w:val="739"/>
        </w:trPr>
        <w:tc>
          <w:tcPr>
            <w:tcW w:w="874" w:type="dxa"/>
            <w:tcBorders>
              <w:top w:val="nil"/>
              <w:left w:val="single" w:sz="4" w:space="0" w:color="auto"/>
              <w:bottom w:val="nil"/>
              <w:right w:val="single" w:sz="4" w:space="0" w:color="auto"/>
            </w:tcBorders>
          </w:tcPr>
          <w:p w14:paraId="5E76E3CE"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120E44CF" w14:textId="20C46AAB" w:rsidR="00344955" w:rsidRPr="00344955" w:rsidRDefault="00C41D9E" w:rsidP="00344955">
            <w:pPr>
              <w:rPr>
                <w:bCs/>
                <w:lang w:val="en-GB"/>
              </w:rPr>
            </w:pPr>
            <w:r>
              <w:rPr>
                <w:bCs/>
                <w:lang w:val="en-GB"/>
              </w:rPr>
              <w:t>Postal_No</w:t>
            </w:r>
          </w:p>
        </w:tc>
        <w:tc>
          <w:tcPr>
            <w:tcW w:w="1151" w:type="dxa"/>
            <w:tcBorders>
              <w:top w:val="single" w:sz="4" w:space="0" w:color="auto"/>
              <w:left w:val="single" w:sz="4" w:space="0" w:color="auto"/>
              <w:bottom w:val="single" w:sz="4" w:space="0" w:color="auto"/>
              <w:right w:val="single" w:sz="4" w:space="0" w:color="auto"/>
            </w:tcBorders>
          </w:tcPr>
          <w:p w14:paraId="48726D0D" w14:textId="77777777" w:rsidR="00344955" w:rsidRPr="00344955" w:rsidRDefault="00344955" w:rsidP="00344955">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68CE59DF" w14:textId="5A161847" w:rsidR="00344955" w:rsidRPr="00344955" w:rsidRDefault="00205204" w:rsidP="00344955">
            <w:pPr>
              <w:rPr>
                <w:bCs/>
                <w:lang w:val="en-GB"/>
              </w:rPr>
            </w:pPr>
            <w:r>
              <w:rPr>
                <w:bCs/>
                <w:lang w:val="en-GB"/>
              </w:rPr>
              <w:t>INT(4)</w:t>
            </w:r>
          </w:p>
        </w:tc>
        <w:tc>
          <w:tcPr>
            <w:tcW w:w="1035" w:type="dxa"/>
            <w:tcBorders>
              <w:top w:val="single" w:sz="4" w:space="0" w:color="auto"/>
              <w:left w:val="single" w:sz="4" w:space="0" w:color="auto"/>
              <w:bottom w:val="single" w:sz="4" w:space="0" w:color="auto"/>
              <w:right w:val="single" w:sz="4" w:space="0" w:color="auto"/>
            </w:tcBorders>
          </w:tcPr>
          <w:p w14:paraId="4F5AAB29" w14:textId="2C58C700" w:rsidR="00344955" w:rsidRPr="00344955" w:rsidRDefault="00BB2F60" w:rsidP="00344955">
            <w:pPr>
              <w:rPr>
                <w:bCs/>
                <w:lang w:val="en-GB"/>
              </w:rPr>
            </w:pPr>
            <w:r>
              <w:rPr>
                <w:bCs/>
                <w:lang w:val="en-GB"/>
              </w:rPr>
              <w:t>Post Numbe, Post Address</w:t>
            </w:r>
          </w:p>
        </w:tc>
        <w:tc>
          <w:tcPr>
            <w:tcW w:w="857" w:type="dxa"/>
            <w:tcBorders>
              <w:top w:val="single" w:sz="4" w:space="0" w:color="auto"/>
              <w:left w:val="single" w:sz="4" w:space="0" w:color="auto"/>
              <w:bottom w:val="single" w:sz="4" w:space="0" w:color="auto"/>
              <w:right w:val="single" w:sz="4" w:space="0" w:color="auto"/>
            </w:tcBorders>
          </w:tcPr>
          <w:p w14:paraId="646513FE" w14:textId="02732DBC" w:rsidR="00344955" w:rsidRPr="00344955" w:rsidRDefault="001449BB" w:rsidP="00344955">
            <w:r>
              <w:t>no</w:t>
            </w:r>
          </w:p>
        </w:tc>
        <w:tc>
          <w:tcPr>
            <w:tcW w:w="764" w:type="dxa"/>
            <w:tcBorders>
              <w:top w:val="single" w:sz="4" w:space="0" w:color="auto"/>
              <w:left w:val="single" w:sz="4" w:space="0" w:color="auto"/>
              <w:bottom w:val="single" w:sz="4" w:space="0" w:color="auto"/>
              <w:right w:val="single" w:sz="4" w:space="0" w:color="auto"/>
            </w:tcBorders>
          </w:tcPr>
          <w:p w14:paraId="14BCD7C9" w14:textId="1268AE3C" w:rsidR="00344955" w:rsidRPr="00344955" w:rsidRDefault="001449B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BAEEBB3" w14:textId="74B920FA"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094F5E9"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DAADB37" w14:textId="695F9A9E" w:rsidR="00344955" w:rsidRPr="00344955" w:rsidRDefault="00344955" w:rsidP="00344955">
            <w:pPr>
              <w:rPr>
                <w:bCs/>
                <w:lang w:val="en-GB"/>
              </w:rPr>
            </w:pPr>
          </w:p>
        </w:tc>
      </w:tr>
      <w:tr w:rsidR="00344955" w:rsidRPr="00344955" w14:paraId="53519403" w14:textId="77777777" w:rsidTr="007F6ADC">
        <w:trPr>
          <w:trHeight w:val="739"/>
        </w:trPr>
        <w:tc>
          <w:tcPr>
            <w:tcW w:w="874" w:type="dxa"/>
            <w:tcBorders>
              <w:top w:val="nil"/>
              <w:left w:val="single" w:sz="4" w:space="0" w:color="auto"/>
              <w:bottom w:val="nil"/>
              <w:right w:val="single" w:sz="4" w:space="0" w:color="auto"/>
            </w:tcBorders>
          </w:tcPr>
          <w:p w14:paraId="6400FB65"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14B93BB8" w14:textId="10B07508" w:rsidR="00344955" w:rsidRPr="00344955" w:rsidRDefault="00C41D9E" w:rsidP="00344955">
            <w:pPr>
              <w:rPr>
                <w:bCs/>
                <w:lang w:val="en-GB"/>
              </w:rPr>
            </w:pPr>
            <w:r>
              <w:rPr>
                <w:bCs/>
                <w:lang w:val="en-GB"/>
              </w:rPr>
              <w:t>Street</w:t>
            </w:r>
          </w:p>
        </w:tc>
        <w:tc>
          <w:tcPr>
            <w:tcW w:w="1151" w:type="dxa"/>
            <w:tcBorders>
              <w:top w:val="single" w:sz="4" w:space="0" w:color="auto"/>
              <w:left w:val="single" w:sz="4" w:space="0" w:color="auto"/>
              <w:bottom w:val="single" w:sz="4" w:space="0" w:color="auto"/>
              <w:right w:val="single" w:sz="4" w:space="0" w:color="auto"/>
            </w:tcBorders>
          </w:tcPr>
          <w:p w14:paraId="2134B625" w14:textId="77777777" w:rsidR="00344955" w:rsidRPr="00344955" w:rsidRDefault="00344955" w:rsidP="00344955">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7E3C7B09" w14:textId="5237CC8C" w:rsidR="00344955" w:rsidRPr="00344955" w:rsidRDefault="0002641A" w:rsidP="00344955">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7149010D" w14:textId="77777777" w:rsidR="00344955" w:rsidRPr="00344955" w:rsidRDefault="00344955" w:rsidP="00344955">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18BA486F" w14:textId="4AA483D9" w:rsidR="00344955" w:rsidRPr="00344955" w:rsidRDefault="001449BB" w:rsidP="00344955">
            <w:r>
              <w:t>no</w:t>
            </w:r>
          </w:p>
        </w:tc>
        <w:tc>
          <w:tcPr>
            <w:tcW w:w="764" w:type="dxa"/>
            <w:tcBorders>
              <w:top w:val="single" w:sz="4" w:space="0" w:color="auto"/>
              <w:left w:val="single" w:sz="4" w:space="0" w:color="auto"/>
              <w:bottom w:val="single" w:sz="4" w:space="0" w:color="auto"/>
              <w:right w:val="single" w:sz="4" w:space="0" w:color="auto"/>
            </w:tcBorders>
          </w:tcPr>
          <w:p w14:paraId="3D7995C7" w14:textId="01EAEB02" w:rsidR="00344955" w:rsidRPr="00344955" w:rsidRDefault="001449B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C73C9C2" w14:textId="2AA2A2F7"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11008D9"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5F301990" w14:textId="1DC76110" w:rsidR="00344955" w:rsidRPr="00344955" w:rsidRDefault="00344955" w:rsidP="00344955">
            <w:pPr>
              <w:rPr>
                <w:bCs/>
                <w:lang w:val="en-GB"/>
              </w:rPr>
            </w:pPr>
          </w:p>
        </w:tc>
      </w:tr>
      <w:tr w:rsidR="00344955" w:rsidRPr="00344955" w14:paraId="30649CDE" w14:textId="77777777" w:rsidTr="007F6ADC">
        <w:trPr>
          <w:trHeight w:val="739"/>
        </w:trPr>
        <w:tc>
          <w:tcPr>
            <w:tcW w:w="874" w:type="dxa"/>
            <w:tcBorders>
              <w:top w:val="nil"/>
              <w:left w:val="single" w:sz="4" w:space="0" w:color="auto"/>
              <w:bottom w:val="nil"/>
              <w:right w:val="single" w:sz="4" w:space="0" w:color="auto"/>
            </w:tcBorders>
          </w:tcPr>
          <w:p w14:paraId="7BA80F34"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795C2F1B" w14:textId="7783DEB3" w:rsidR="00344955" w:rsidRPr="00344955" w:rsidRDefault="00C41D9E" w:rsidP="00344955">
            <w:pPr>
              <w:rPr>
                <w:bCs/>
                <w:lang w:val="en-GB"/>
              </w:rPr>
            </w:pPr>
            <w:r>
              <w:rPr>
                <w:bCs/>
                <w:lang w:val="en-GB"/>
              </w:rPr>
              <w:t>Street Number</w:t>
            </w:r>
          </w:p>
        </w:tc>
        <w:tc>
          <w:tcPr>
            <w:tcW w:w="1151" w:type="dxa"/>
            <w:tcBorders>
              <w:top w:val="single" w:sz="4" w:space="0" w:color="auto"/>
              <w:left w:val="single" w:sz="4" w:space="0" w:color="auto"/>
              <w:bottom w:val="single" w:sz="4" w:space="0" w:color="auto"/>
              <w:right w:val="single" w:sz="4" w:space="0" w:color="auto"/>
            </w:tcBorders>
          </w:tcPr>
          <w:p w14:paraId="60880A54" w14:textId="77777777" w:rsidR="00344955" w:rsidRPr="00344955" w:rsidRDefault="00344955" w:rsidP="00344955">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5E012B87" w14:textId="54D7DAF9" w:rsidR="00344955" w:rsidRPr="00344955" w:rsidRDefault="00750457" w:rsidP="00344955">
            <w:pPr>
              <w:rPr>
                <w:bCs/>
                <w:lang w:val="en-GB"/>
              </w:rPr>
            </w:pPr>
            <w:r>
              <w:rPr>
                <w:bCs/>
                <w:lang w:val="en-GB"/>
              </w:rPr>
              <w:t>VARCHAR(10)</w:t>
            </w:r>
          </w:p>
        </w:tc>
        <w:tc>
          <w:tcPr>
            <w:tcW w:w="1035" w:type="dxa"/>
            <w:tcBorders>
              <w:top w:val="single" w:sz="4" w:space="0" w:color="auto"/>
              <w:left w:val="single" w:sz="4" w:space="0" w:color="auto"/>
              <w:bottom w:val="single" w:sz="4" w:space="0" w:color="auto"/>
              <w:right w:val="single" w:sz="4" w:space="0" w:color="auto"/>
            </w:tcBorders>
          </w:tcPr>
          <w:p w14:paraId="6DEFD346" w14:textId="77777777" w:rsidR="00344955" w:rsidRPr="00344955" w:rsidRDefault="00344955" w:rsidP="00344955">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4892096" w14:textId="21AB2BFB" w:rsidR="00344955" w:rsidRPr="00344955" w:rsidRDefault="001449BB" w:rsidP="00344955">
            <w:r>
              <w:t>no</w:t>
            </w:r>
          </w:p>
        </w:tc>
        <w:tc>
          <w:tcPr>
            <w:tcW w:w="764" w:type="dxa"/>
            <w:tcBorders>
              <w:top w:val="single" w:sz="4" w:space="0" w:color="auto"/>
              <w:left w:val="single" w:sz="4" w:space="0" w:color="auto"/>
              <w:bottom w:val="single" w:sz="4" w:space="0" w:color="auto"/>
              <w:right w:val="single" w:sz="4" w:space="0" w:color="auto"/>
            </w:tcBorders>
          </w:tcPr>
          <w:p w14:paraId="3BB3F395" w14:textId="5C9E1C72" w:rsidR="00344955" w:rsidRPr="00344955" w:rsidRDefault="001449B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19473D9" w14:textId="496DCF56" w:rsidR="00344955" w:rsidRPr="00344955" w:rsidRDefault="000F5063" w:rsidP="00344955">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72D01B5"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54A7473C" w14:textId="04E36175" w:rsidR="00344955" w:rsidRPr="00344955" w:rsidRDefault="00344955" w:rsidP="00344955">
            <w:pPr>
              <w:rPr>
                <w:bCs/>
                <w:lang w:val="en-GB"/>
              </w:rPr>
            </w:pPr>
          </w:p>
        </w:tc>
      </w:tr>
      <w:tr w:rsidR="00344955" w:rsidRPr="00344955" w14:paraId="0FAF3568" w14:textId="77777777" w:rsidTr="007F6ADC">
        <w:trPr>
          <w:trHeight w:val="739"/>
        </w:trPr>
        <w:tc>
          <w:tcPr>
            <w:tcW w:w="874" w:type="dxa"/>
            <w:tcBorders>
              <w:top w:val="nil"/>
              <w:left w:val="single" w:sz="4" w:space="0" w:color="auto"/>
              <w:bottom w:val="single" w:sz="4" w:space="0" w:color="auto"/>
              <w:right w:val="single" w:sz="4" w:space="0" w:color="auto"/>
            </w:tcBorders>
          </w:tcPr>
          <w:p w14:paraId="1EE2C2D9" w14:textId="77777777" w:rsidR="00344955" w:rsidRPr="00344955" w:rsidRDefault="00344955" w:rsidP="00344955">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7C59BC45" w14:textId="3F7FAD76" w:rsidR="00344955" w:rsidRPr="00344955" w:rsidRDefault="00F71476" w:rsidP="00344955">
            <w:pPr>
              <w:rPr>
                <w:bCs/>
                <w:lang w:val="en-GB"/>
              </w:rPr>
            </w:pPr>
            <w:r>
              <w:rPr>
                <w:bCs/>
                <w:lang w:val="en-GB"/>
              </w:rPr>
              <w:t>House Number</w:t>
            </w:r>
          </w:p>
        </w:tc>
        <w:tc>
          <w:tcPr>
            <w:tcW w:w="1151" w:type="dxa"/>
            <w:tcBorders>
              <w:top w:val="single" w:sz="4" w:space="0" w:color="auto"/>
              <w:left w:val="single" w:sz="4" w:space="0" w:color="auto"/>
              <w:bottom w:val="single" w:sz="4" w:space="0" w:color="auto"/>
              <w:right w:val="single" w:sz="4" w:space="0" w:color="auto"/>
            </w:tcBorders>
          </w:tcPr>
          <w:p w14:paraId="1998A12C" w14:textId="77777777" w:rsidR="00344955" w:rsidRPr="00344955" w:rsidRDefault="00344955" w:rsidP="00344955">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0F6BE370" w14:textId="6781DB42" w:rsidR="00344955" w:rsidRPr="00344955" w:rsidRDefault="00750457" w:rsidP="00344955">
            <w:pPr>
              <w:rPr>
                <w:bCs/>
                <w:lang w:val="en-GB"/>
              </w:rPr>
            </w:pPr>
            <w:r>
              <w:rPr>
                <w:bCs/>
                <w:lang w:val="en-GB"/>
              </w:rPr>
              <w:t>VARCHAR(10)</w:t>
            </w:r>
          </w:p>
        </w:tc>
        <w:tc>
          <w:tcPr>
            <w:tcW w:w="1035" w:type="dxa"/>
            <w:tcBorders>
              <w:top w:val="single" w:sz="4" w:space="0" w:color="auto"/>
              <w:left w:val="single" w:sz="4" w:space="0" w:color="auto"/>
              <w:bottom w:val="single" w:sz="4" w:space="0" w:color="auto"/>
              <w:right w:val="single" w:sz="4" w:space="0" w:color="auto"/>
            </w:tcBorders>
          </w:tcPr>
          <w:p w14:paraId="3900F9FC" w14:textId="7AA36655" w:rsidR="00344955" w:rsidRPr="00344955" w:rsidRDefault="00BB2F60" w:rsidP="00344955">
            <w:pPr>
              <w:rPr>
                <w:bCs/>
                <w:lang w:val="en-GB"/>
              </w:rPr>
            </w:pPr>
            <w:r>
              <w:rPr>
                <w:bCs/>
                <w:lang w:val="en-GB"/>
              </w:rPr>
              <w:t>Apartment Number</w:t>
            </w:r>
          </w:p>
        </w:tc>
        <w:tc>
          <w:tcPr>
            <w:tcW w:w="857" w:type="dxa"/>
            <w:tcBorders>
              <w:top w:val="single" w:sz="4" w:space="0" w:color="auto"/>
              <w:left w:val="single" w:sz="4" w:space="0" w:color="auto"/>
              <w:bottom w:val="single" w:sz="4" w:space="0" w:color="auto"/>
              <w:right w:val="single" w:sz="4" w:space="0" w:color="auto"/>
            </w:tcBorders>
          </w:tcPr>
          <w:p w14:paraId="7582F828" w14:textId="3FEF5F60" w:rsidR="00344955" w:rsidRPr="00344955" w:rsidRDefault="001449BB" w:rsidP="00344955">
            <w:r>
              <w:t>no</w:t>
            </w:r>
          </w:p>
        </w:tc>
        <w:tc>
          <w:tcPr>
            <w:tcW w:w="764" w:type="dxa"/>
            <w:tcBorders>
              <w:top w:val="single" w:sz="4" w:space="0" w:color="auto"/>
              <w:left w:val="single" w:sz="4" w:space="0" w:color="auto"/>
              <w:bottom w:val="single" w:sz="4" w:space="0" w:color="auto"/>
              <w:right w:val="single" w:sz="4" w:space="0" w:color="auto"/>
            </w:tcBorders>
          </w:tcPr>
          <w:p w14:paraId="3C771EE7" w14:textId="4DD86C55" w:rsidR="00344955" w:rsidRPr="00344955" w:rsidRDefault="001449BB" w:rsidP="00344955">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0E94DDF" w14:textId="579D2EF4" w:rsidR="00344955" w:rsidRPr="00344955" w:rsidRDefault="000F5063" w:rsidP="00344955">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515D4891" w14:textId="77777777" w:rsidR="00344955" w:rsidRPr="00344955" w:rsidRDefault="00344955" w:rsidP="00344955">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2B5B361" w14:textId="4F82E117" w:rsidR="00344955" w:rsidRPr="00344955" w:rsidRDefault="00344955" w:rsidP="00344955">
            <w:pPr>
              <w:rPr>
                <w:bCs/>
                <w:lang w:val="en-GB"/>
              </w:rPr>
            </w:pPr>
          </w:p>
        </w:tc>
      </w:tr>
    </w:tbl>
    <w:p w14:paraId="4D60A208" w14:textId="34BC3987" w:rsidR="00644429" w:rsidRDefault="00B35E99" w:rsidP="007045C0">
      <w:pPr>
        <w:pStyle w:val="Heading3"/>
      </w:pPr>
      <w:bookmarkStart w:id="12" w:name="_Toc194870012"/>
      <w:r>
        <w:t>Executive Administrator</w:t>
      </w:r>
      <w:bookmarkEnd w:id="12"/>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BA2AFA" w:rsidRPr="00344955" w14:paraId="6C5BD4CD" w14:textId="77777777" w:rsidTr="00D345FE">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47EC8CD5" w14:textId="77777777" w:rsidR="00BA2AFA" w:rsidRPr="00344955" w:rsidRDefault="00BA2AFA"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8E38FFC" w14:textId="77777777" w:rsidR="00BA2AFA" w:rsidRPr="00344955" w:rsidRDefault="00BA2AFA"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D1790C3" w14:textId="77777777" w:rsidR="00BA2AFA" w:rsidRPr="00344955" w:rsidRDefault="00BA2AFA"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C1956FD" w14:textId="77777777" w:rsidR="00BA2AFA" w:rsidRPr="00344955" w:rsidRDefault="00BA2AFA"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732B130E" w14:textId="77777777" w:rsidR="00BA2AFA" w:rsidRPr="00344955" w:rsidRDefault="00BA2AFA"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5686F6B2" w14:textId="77777777" w:rsidR="00BA2AFA" w:rsidRPr="00344955" w:rsidRDefault="00BA2AFA"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12B2F930" w14:textId="77777777" w:rsidR="00BA2AFA" w:rsidRPr="00344955" w:rsidRDefault="00BA2AFA"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770E56D7" w14:textId="77777777" w:rsidR="00BA2AFA" w:rsidRPr="00344955" w:rsidRDefault="00BA2AFA" w:rsidP="00045F32">
            <w:pPr>
              <w:rPr>
                <w:b/>
                <w:bCs/>
                <w:lang w:val="en-GB"/>
              </w:rPr>
            </w:pPr>
            <w:r w:rsidRPr="00344955">
              <w:rPr>
                <w:b/>
                <w:bCs/>
                <w:lang w:val="en-GB"/>
              </w:rPr>
              <w:t>Nulls</w:t>
            </w:r>
          </w:p>
        </w:tc>
        <w:tc>
          <w:tcPr>
            <w:tcW w:w="598" w:type="dxa"/>
            <w:tcBorders>
              <w:top w:val="single" w:sz="4" w:space="0" w:color="auto"/>
              <w:left w:val="single" w:sz="4" w:space="0" w:color="auto"/>
              <w:bottom w:val="single" w:sz="4" w:space="0" w:color="auto"/>
              <w:right w:val="single" w:sz="4" w:space="0" w:color="auto"/>
            </w:tcBorders>
            <w:shd w:val="clear" w:color="auto" w:fill="CCCCCC"/>
            <w:hideMark/>
          </w:tcPr>
          <w:p w14:paraId="7C265CFB" w14:textId="77777777" w:rsidR="00BA2AFA" w:rsidRPr="00344955" w:rsidRDefault="00BA2AFA" w:rsidP="00045F32">
            <w:pPr>
              <w:rPr>
                <w:b/>
                <w:bCs/>
                <w:lang w:val="en-GB"/>
              </w:rPr>
            </w:pPr>
            <w:r w:rsidRPr="00344955">
              <w:rPr>
                <w:b/>
                <w:bCs/>
                <w:lang w:val="en-GB"/>
              </w:rPr>
              <w:t>Key?</w:t>
            </w:r>
          </w:p>
        </w:tc>
        <w:tc>
          <w:tcPr>
            <w:tcW w:w="1195" w:type="dxa"/>
            <w:tcBorders>
              <w:top w:val="single" w:sz="4" w:space="0" w:color="auto"/>
              <w:left w:val="single" w:sz="4" w:space="0" w:color="auto"/>
              <w:bottom w:val="single" w:sz="4" w:space="0" w:color="auto"/>
              <w:right w:val="single" w:sz="4" w:space="0" w:color="auto"/>
            </w:tcBorders>
            <w:shd w:val="clear" w:color="auto" w:fill="CCCCCC"/>
            <w:hideMark/>
          </w:tcPr>
          <w:p w14:paraId="66C9F228" w14:textId="77777777" w:rsidR="00BA2AFA" w:rsidRPr="00344955" w:rsidRDefault="00BA2AFA" w:rsidP="00045F32">
            <w:pPr>
              <w:rPr>
                <w:b/>
                <w:bCs/>
                <w:lang w:val="en-GB"/>
              </w:rPr>
            </w:pPr>
            <w:r w:rsidRPr="00344955">
              <w:rPr>
                <w:b/>
                <w:bCs/>
                <w:lang w:val="en-GB"/>
              </w:rPr>
              <w:t>Default Value</w:t>
            </w:r>
          </w:p>
        </w:tc>
      </w:tr>
      <w:tr w:rsidR="00BA2AFA" w:rsidRPr="00344955" w14:paraId="0A30C622" w14:textId="77777777" w:rsidTr="00D345FE">
        <w:trPr>
          <w:trHeight w:val="739"/>
        </w:trPr>
        <w:tc>
          <w:tcPr>
            <w:tcW w:w="874" w:type="dxa"/>
            <w:tcBorders>
              <w:top w:val="single" w:sz="4" w:space="0" w:color="auto"/>
              <w:left w:val="single" w:sz="4" w:space="0" w:color="auto"/>
              <w:bottom w:val="single" w:sz="4" w:space="0" w:color="auto"/>
              <w:right w:val="single" w:sz="4" w:space="0" w:color="auto"/>
            </w:tcBorders>
          </w:tcPr>
          <w:p w14:paraId="19FFA85F" w14:textId="4AF6DD3A" w:rsidR="00BA2AFA" w:rsidRPr="00344955" w:rsidRDefault="00BA2AFA" w:rsidP="00045F32">
            <w:pPr>
              <w:rPr>
                <w:b/>
                <w:bCs/>
                <w:lang w:val="en-GB"/>
              </w:rPr>
            </w:pPr>
            <w:r>
              <w:rPr>
                <w:b/>
                <w:bCs/>
                <w:lang w:val="en-GB"/>
              </w:rPr>
              <w:t>Executive Administrator</w:t>
            </w:r>
          </w:p>
        </w:tc>
        <w:tc>
          <w:tcPr>
            <w:tcW w:w="1151" w:type="dxa"/>
            <w:tcBorders>
              <w:top w:val="single" w:sz="4" w:space="0" w:color="auto"/>
              <w:left w:val="single" w:sz="4" w:space="0" w:color="auto"/>
              <w:bottom w:val="single" w:sz="4" w:space="0" w:color="auto"/>
              <w:right w:val="single" w:sz="4" w:space="0" w:color="auto"/>
            </w:tcBorders>
          </w:tcPr>
          <w:p w14:paraId="7FEB0D90" w14:textId="025860D9" w:rsidR="00BA2AFA" w:rsidRPr="00344955" w:rsidRDefault="00122C43" w:rsidP="00045F32">
            <w:pPr>
              <w:rPr>
                <w:bCs/>
                <w:lang w:val="en-GB"/>
              </w:rPr>
            </w:pPr>
            <w:r>
              <w:rPr>
                <w:bCs/>
                <w:lang w:val="en-GB"/>
              </w:rPr>
              <w:t>ExecAdmin</w:t>
            </w:r>
            <w:r w:rsidR="00BA2AFA">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77745155" w14:textId="46E1A6A4" w:rsidR="00BA2AFA" w:rsidRPr="00344955" w:rsidRDefault="00BA2AFA" w:rsidP="00045F32">
            <w:pPr>
              <w:rPr>
                <w:bCs/>
                <w:lang w:val="en-GB"/>
              </w:rPr>
            </w:pPr>
            <w:r>
              <w:rPr>
                <w:bCs/>
                <w:lang w:val="en-GB"/>
              </w:rPr>
              <w:t>Identifier for Executive Administrator</w:t>
            </w:r>
          </w:p>
        </w:tc>
        <w:tc>
          <w:tcPr>
            <w:tcW w:w="1151" w:type="dxa"/>
            <w:tcBorders>
              <w:top w:val="single" w:sz="4" w:space="0" w:color="auto"/>
              <w:left w:val="single" w:sz="4" w:space="0" w:color="auto"/>
              <w:bottom w:val="single" w:sz="4" w:space="0" w:color="auto"/>
              <w:right w:val="single" w:sz="4" w:space="0" w:color="auto"/>
            </w:tcBorders>
          </w:tcPr>
          <w:p w14:paraId="44612C2E" w14:textId="77777777" w:rsidR="00BA2AFA" w:rsidRPr="00344955" w:rsidRDefault="00BA2AFA"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EE8B5C1" w14:textId="77777777" w:rsidR="00BA2AFA" w:rsidRPr="00344955" w:rsidRDefault="00BA2AFA"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20918D2C" w14:textId="77777777" w:rsidR="00BA2AFA" w:rsidRPr="00344955" w:rsidRDefault="00BA2AF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AE1A595"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D99FB61"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674D7F31" w14:textId="77777777" w:rsidR="00BA2AFA" w:rsidRPr="00344955" w:rsidRDefault="00BA2AFA" w:rsidP="00045F32">
            <w:pPr>
              <w:rPr>
                <w:bCs/>
                <w:lang w:val="en-GB"/>
              </w:rPr>
            </w:pPr>
            <w:r>
              <w:rPr>
                <w:bCs/>
                <w:lang w:val="en-GB"/>
              </w:rPr>
              <w:t>Primary</w:t>
            </w:r>
          </w:p>
        </w:tc>
        <w:tc>
          <w:tcPr>
            <w:tcW w:w="1195" w:type="dxa"/>
            <w:tcBorders>
              <w:top w:val="single" w:sz="4" w:space="0" w:color="auto"/>
              <w:left w:val="single" w:sz="4" w:space="0" w:color="auto"/>
              <w:bottom w:val="single" w:sz="4" w:space="0" w:color="auto"/>
              <w:right w:val="single" w:sz="4" w:space="0" w:color="auto"/>
            </w:tcBorders>
          </w:tcPr>
          <w:p w14:paraId="23157B88" w14:textId="77777777" w:rsidR="00BA2AFA" w:rsidRPr="00344955" w:rsidRDefault="00BA2AFA" w:rsidP="00045F32">
            <w:pPr>
              <w:rPr>
                <w:bCs/>
                <w:lang w:val="en-GB"/>
              </w:rPr>
            </w:pPr>
          </w:p>
        </w:tc>
      </w:tr>
    </w:tbl>
    <w:p w14:paraId="1C06B222" w14:textId="581A1DC1" w:rsidR="00BA2AFA" w:rsidRDefault="00FD05EA" w:rsidP="00CA6E6F">
      <w:pPr>
        <w:pStyle w:val="Heading3"/>
      </w:pPr>
      <w:r>
        <w:t>Person:</w:t>
      </w:r>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CA6E6F" w:rsidRPr="00344955" w14:paraId="566379C7"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34CB64ED" w14:textId="77777777" w:rsidR="00CA6E6F" w:rsidRPr="00344955" w:rsidRDefault="00CA6E6F"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9EB953C" w14:textId="77777777" w:rsidR="00CA6E6F" w:rsidRPr="00344955" w:rsidRDefault="00CA6E6F"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DC92764" w14:textId="77777777" w:rsidR="00CA6E6F" w:rsidRPr="00344955" w:rsidRDefault="00CA6E6F"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8F90644" w14:textId="77777777" w:rsidR="00CA6E6F" w:rsidRPr="00344955" w:rsidRDefault="00CA6E6F"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5472177F" w14:textId="77777777" w:rsidR="00CA6E6F" w:rsidRPr="00344955" w:rsidRDefault="00CA6E6F"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37FC5734" w14:textId="77777777" w:rsidR="00CA6E6F" w:rsidRPr="00344955" w:rsidRDefault="00CA6E6F"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66AA273A" w14:textId="77777777" w:rsidR="00CA6E6F" w:rsidRPr="00344955" w:rsidRDefault="00CA6E6F"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28AFC4E6" w14:textId="77777777" w:rsidR="00CA6E6F" w:rsidRPr="00344955" w:rsidRDefault="00CA6E6F" w:rsidP="00045F32">
            <w:pPr>
              <w:rPr>
                <w:b/>
                <w:bCs/>
                <w:lang w:val="en-GB"/>
              </w:rPr>
            </w:pPr>
            <w:r w:rsidRPr="00344955">
              <w:rPr>
                <w:b/>
                <w:bCs/>
                <w:lang w:val="en-GB"/>
              </w:rPr>
              <w:t>Nulls</w:t>
            </w:r>
          </w:p>
        </w:tc>
        <w:tc>
          <w:tcPr>
            <w:tcW w:w="598" w:type="dxa"/>
            <w:tcBorders>
              <w:top w:val="single" w:sz="4" w:space="0" w:color="auto"/>
              <w:left w:val="single" w:sz="4" w:space="0" w:color="auto"/>
              <w:bottom w:val="single" w:sz="4" w:space="0" w:color="auto"/>
              <w:right w:val="single" w:sz="4" w:space="0" w:color="auto"/>
            </w:tcBorders>
            <w:shd w:val="clear" w:color="auto" w:fill="CCCCCC"/>
            <w:hideMark/>
          </w:tcPr>
          <w:p w14:paraId="7A216373" w14:textId="77777777" w:rsidR="00CA6E6F" w:rsidRPr="00344955" w:rsidRDefault="00CA6E6F" w:rsidP="00045F32">
            <w:pPr>
              <w:rPr>
                <w:b/>
                <w:bCs/>
                <w:lang w:val="en-GB"/>
              </w:rPr>
            </w:pPr>
            <w:r w:rsidRPr="00344955">
              <w:rPr>
                <w:b/>
                <w:bCs/>
                <w:lang w:val="en-GB"/>
              </w:rPr>
              <w:t>Key?</w:t>
            </w:r>
          </w:p>
        </w:tc>
        <w:tc>
          <w:tcPr>
            <w:tcW w:w="1195" w:type="dxa"/>
            <w:tcBorders>
              <w:top w:val="single" w:sz="4" w:space="0" w:color="auto"/>
              <w:left w:val="single" w:sz="4" w:space="0" w:color="auto"/>
              <w:bottom w:val="single" w:sz="4" w:space="0" w:color="auto"/>
              <w:right w:val="single" w:sz="4" w:space="0" w:color="auto"/>
            </w:tcBorders>
            <w:shd w:val="clear" w:color="auto" w:fill="CCCCCC"/>
            <w:hideMark/>
          </w:tcPr>
          <w:p w14:paraId="6DF11FF2" w14:textId="77777777" w:rsidR="00CA6E6F" w:rsidRPr="00344955" w:rsidRDefault="00CA6E6F" w:rsidP="00045F32">
            <w:pPr>
              <w:rPr>
                <w:b/>
                <w:bCs/>
                <w:lang w:val="en-GB"/>
              </w:rPr>
            </w:pPr>
            <w:r w:rsidRPr="00344955">
              <w:rPr>
                <w:b/>
                <w:bCs/>
                <w:lang w:val="en-GB"/>
              </w:rPr>
              <w:t>Default Value</w:t>
            </w:r>
          </w:p>
        </w:tc>
      </w:tr>
      <w:tr w:rsidR="00CA6E6F" w:rsidRPr="00344955" w14:paraId="22730339" w14:textId="77777777" w:rsidTr="00CA6E6F">
        <w:trPr>
          <w:trHeight w:val="739"/>
        </w:trPr>
        <w:tc>
          <w:tcPr>
            <w:tcW w:w="874" w:type="dxa"/>
            <w:tcBorders>
              <w:top w:val="single" w:sz="4" w:space="0" w:color="auto"/>
              <w:left w:val="single" w:sz="4" w:space="0" w:color="auto"/>
              <w:bottom w:val="single" w:sz="4" w:space="0" w:color="auto"/>
              <w:right w:val="single" w:sz="4" w:space="0" w:color="auto"/>
            </w:tcBorders>
          </w:tcPr>
          <w:p w14:paraId="4143B2AA" w14:textId="38E16813" w:rsidR="00CA6E6F" w:rsidRPr="00344955" w:rsidRDefault="00CA6E6F" w:rsidP="00045F32">
            <w:pPr>
              <w:rPr>
                <w:b/>
                <w:lang w:val="en-GB"/>
              </w:rPr>
            </w:pPr>
            <w:r>
              <w:rPr>
                <w:b/>
                <w:lang w:val="en-GB"/>
              </w:rPr>
              <w:t>Person</w:t>
            </w:r>
          </w:p>
        </w:tc>
        <w:tc>
          <w:tcPr>
            <w:tcW w:w="1151" w:type="dxa"/>
            <w:tcBorders>
              <w:top w:val="single" w:sz="4" w:space="0" w:color="auto"/>
              <w:left w:val="single" w:sz="4" w:space="0" w:color="auto"/>
              <w:bottom w:val="single" w:sz="4" w:space="0" w:color="auto"/>
              <w:right w:val="single" w:sz="4" w:space="0" w:color="auto"/>
            </w:tcBorders>
          </w:tcPr>
          <w:p w14:paraId="5D2A08C2" w14:textId="7CFD3883" w:rsidR="00CA6E6F" w:rsidRPr="00344955" w:rsidRDefault="00CA6E6F" w:rsidP="00045F32">
            <w:pPr>
              <w:rPr>
                <w:bCs/>
                <w:lang w:val="en-GB"/>
              </w:rPr>
            </w:pPr>
            <w:r>
              <w:rPr>
                <w:bCs/>
                <w:lang w:val="en-GB"/>
              </w:rPr>
              <w:t>PersonID</w:t>
            </w:r>
          </w:p>
        </w:tc>
        <w:tc>
          <w:tcPr>
            <w:tcW w:w="1151" w:type="dxa"/>
            <w:tcBorders>
              <w:top w:val="single" w:sz="4" w:space="0" w:color="auto"/>
              <w:left w:val="single" w:sz="4" w:space="0" w:color="auto"/>
              <w:bottom w:val="single" w:sz="4" w:space="0" w:color="auto"/>
              <w:right w:val="single" w:sz="4" w:space="0" w:color="auto"/>
            </w:tcBorders>
          </w:tcPr>
          <w:p w14:paraId="309EF4FC" w14:textId="7F6D6AB1" w:rsidR="00CA6E6F" w:rsidRPr="00344955" w:rsidRDefault="00CA6E6F" w:rsidP="00045F32">
            <w:pPr>
              <w:rPr>
                <w:bCs/>
                <w:lang w:val="en-GB"/>
              </w:rPr>
            </w:pPr>
            <w:r>
              <w:rPr>
                <w:bCs/>
                <w:lang w:val="en-GB"/>
              </w:rPr>
              <w:t>Identifier for Person</w:t>
            </w:r>
          </w:p>
        </w:tc>
        <w:tc>
          <w:tcPr>
            <w:tcW w:w="1151" w:type="dxa"/>
            <w:tcBorders>
              <w:top w:val="single" w:sz="4" w:space="0" w:color="auto"/>
              <w:left w:val="single" w:sz="4" w:space="0" w:color="auto"/>
              <w:bottom w:val="single" w:sz="4" w:space="0" w:color="auto"/>
              <w:right w:val="single" w:sz="4" w:space="0" w:color="auto"/>
            </w:tcBorders>
          </w:tcPr>
          <w:p w14:paraId="5D2940B6" w14:textId="77777777" w:rsidR="00CA6E6F" w:rsidRPr="00344955" w:rsidRDefault="00CA6E6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12A465CE" w14:textId="77777777" w:rsidR="00CA6E6F" w:rsidRPr="00344955" w:rsidRDefault="00CA6E6F"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47E24197" w14:textId="77777777" w:rsidR="00CA6E6F" w:rsidRPr="00344955" w:rsidRDefault="00CA6E6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DFB08B5" w14:textId="77777777" w:rsidR="00CA6E6F" w:rsidRPr="00344955" w:rsidRDefault="00CA6E6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289F334" w14:textId="77777777" w:rsidR="00CA6E6F" w:rsidRPr="00344955" w:rsidRDefault="00CA6E6F"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7143D77F" w14:textId="77777777" w:rsidR="00CA6E6F" w:rsidRPr="00344955" w:rsidRDefault="00CA6E6F" w:rsidP="00045F32">
            <w:pPr>
              <w:rPr>
                <w:bCs/>
                <w:lang w:val="en-GB"/>
              </w:rPr>
            </w:pPr>
            <w:r>
              <w:rPr>
                <w:bCs/>
                <w:lang w:val="en-GB"/>
              </w:rPr>
              <w:t>Primary</w:t>
            </w:r>
          </w:p>
        </w:tc>
        <w:tc>
          <w:tcPr>
            <w:tcW w:w="1195" w:type="dxa"/>
            <w:tcBorders>
              <w:top w:val="single" w:sz="4" w:space="0" w:color="auto"/>
              <w:left w:val="single" w:sz="4" w:space="0" w:color="auto"/>
              <w:bottom w:val="single" w:sz="4" w:space="0" w:color="auto"/>
              <w:right w:val="single" w:sz="4" w:space="0" w:color="auto"/>
            </w:tcBorders>
          </w:tcPr>
          <w:p w14:paraId="52AF1986" w14:textId="77777777" w:rsidR="00CA6E6F" w:rsidRPr="00344955" w:rsidRDefault="00CA6E6F" w:rsidP="00045F32">
            <w:pPr>
              <w:rPr>
                <w:bCs/>
                <w:lang w:val="en-GB"/>
              </w:rPr>
            </w:pPr>
          </w:p>
        </w:tc>
      </w:tr>
      <w:tr w:rsidR="00CA6E6F" w:rsidRPr="00344955" w14:paraId="7FE02054" w14:textId="77777777" w:rsidTr="00E6091E">
        <w:trPr>
          <w:trHeight w:val="739"/>
        </w:trPr>
        <w:tc>
          <w:tcPr>
            <w:tcW w:w="874" w:type="dxa"/>
            <w:tcBorders>
              <w:top w:val="single" w:sz="4" w:space="0" w:color="auto"/>
              <w:left w:val="single" w:sz="4" w:space="0" w:color="auto"/>
              <w:bottom w:val="single" w:sz="4" w:space="0" w:color="auto"/>
              <w:right w:val="single" w:sz="4" w:space="0" w:color="auto"/>
            </w:tcBorders>
          </w:tcPr>
          <w:p w14:paraId="1A18D4A3" w14:textId="77777777" w:rsidR="00CA6E6F" w:rsidRDefault="00CA6E6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5A22584" w14:textId="21A48B89" w:rsidR="00CA6E6F" w:rsidRDefault="00E6091E" w:rsidP="00045F32">
            <w:pPr>
              <w:rPr>
                <w:bCs/>
                <w:lang w:val="en-GB"/>
              </w:rPr>
            </w:pPr>
            <w:r>
              <w:rPr>
                <w:bCs/>
                <w:lang w:val="en-GB"/>
              </w:rPr>
              <w:t>IsDirector</w:t>
            </w:r>
          </w:p>
        </w:tc>
        <w:tc>
          <w:tcPr>
            <w:tcW w:w="1151" w:type="dxa"/>
            <w:tcBorders>
              <w:top w:val="single" w:sz="4" w:space="0" w:color="auto"/>
              <w:left w:val="single" w:sz="4" w:space="0" w:color="auto"/>
              <w:bottom w:val="single" w:sz="4" w:space="0" w:color="auto"/>
              <w:right w:val="single" w:sz="4" w:space="0" w:color="auto"/>
            </w:tcBorders>
          </w:tcPr>
          <w:p w14:paraId="78860A8C" w14:textId="37F904F6" w:rsidR="00CA6E6F" w:rsidRDefault="00E6091E" w:rsidP="00045F32">
            <w:pPr>
              <w:rPr>
                <w:bCs/>
                <w:lang w:val="en-GB"/>
              </w:rPr>
            </w:pPr>
            <w:r>
              <w:rPr>
                <w:bCs/>
                <w:lang w:val="en-GB"/>
              </w:rPr>
              <w:t xml:space="preserve">Determines who is </w:t>
            </w:r>
            <w:r w:rsidR="00ED5C35">
              <w:rPr>
                <w:bCs/>
                <w:lang w:val="en-GB"/>
              </w:rPr>
              <w:t>able to hire exec</w:t>
            </w:r>
          </w:p>
        </w:tc>
        <w:tc>
          <w:tcPr>
            <w:tcW w:w="1151" w:type="dxa"/>
            <w:tcBorders>
              <w:top w:val="single" w:sz="4" w:space="0" w:color="auto"/>
              <w:left w:val="single" w:sz="4" w:space="0" w:color="auto"/>
              <w:bottom w:val="single" w:sz="4" w:space="0" w:color="auto"/>
              <w:right w:val="single" w:sz="4" w:space="0" w:color="auto"/>
            </w:tcBorders>
          </w:tcPr>
          <w:p w14:paraId="494F95A5" w14:textId="3BBF86B9" w:rsidR="00CA6E6F" w:rsidRDefault="00E6091E" w:rsidP="00045F32">
            <w:pPr>
              <w:rPr>
                <w:bCs/>
                <w:lang w:val="en-GB"/>
              </w:rPr>
            </w:pPr>
            <w:r>
              <w:rPr>
                <w:bCs/>
                <w:lang w:val="en-GB"/>
              </w:rPr>
              <w:t>Bool</w:t>
            </w:r>
          </w:p>
        </w:tc>
        <w:tc>
          <w:tcPr>
            <w:tcW w:w="1035" w:type="dxa"/>
            <w:tcBorders>
              <w:top w:val="single" w:sz="4" w:space="0" w:color="auto"/>
              <w:left w:val="single" w:sz="4" w:space="0" w:color="auto"/>
              <w:bottom w:val="single" w:sz="4" w:space="0" w:color="auto"/>
              <w:right w:val="single" w:sz="4" w:space="0" w:color="auto"/>
            </w:tcBorders>
          </w:tcPr>
          <w:p w14:paraId="0D2CAD4B" w14:textId="77777777" w:rsidR="00CA6E6F" w:rsidRDefault="00CA6E6F"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0600BB44" w14:textId="5167B10C" w:rsidR="00CA6E6F" w:rsidRDefault="00ED5C35"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51CC8D6" w14:textId="4FA9A8AA" w:rsidR="00CA6E6F" w:rsidRDefault="00ED5C35"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C51AF3B" w14:textId="25665477" w:rsidR="00CA6E6F" w:rsidRDefault="00ED5C35"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04BC3D15" w14:textId="77777777" w:rsidR="00CA6E6F" w:rsidRDefault="00CA6E6F"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44800F84" w14:textId="77777777" w:rsidR="00CA6E6F" w:rsidRPr="00344955" w:rsidRDefault="00CA6E6F" w:rsidP="00045F32">
            <w:pPr>
              <w:rPr>
                <w:bCs/>
                <w:lang w:val="en-GB"/>
              </w:rPr>
            </w:pPr>
          </w:p>
        </w:tc>
      </w:tr>
      <w:tr w:rsidR="00E6091E" w:rsidRPr="00344955" w14:paraId="52CAA17C" w14:textId="77777777" w:rsidTr="00045F32">
        <w:trPr>
          <w:trHeight w:val="739"/>
        </w:trPr>
        <w:tc>
          <w:tcPr>
            <w:tcW w:w="874" w:type="dxa"/>
            <w:tcBorders>
              <w:top w:val="single" w:sz="4" w:space="0" w:color="auto"/>
              <w:left w:val="single" w:sz="4" w:space="0" w:color="auto"/>
              <w:bottom w:val="nil"/>
              <w:right w:val="single" w:sz="4" w:space="0" w:color="auto"/>
            </w:tcBorders>
          </w:tcPr>
          <w:p w14:paraId="01DAD5F7" w14:textId="77777777" w:rsidR="00E6091E" w:rsidRDefault="00E6091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34F198E" w14:textId="7473FAFB" w:rsidR="00E6091E" w:rsidRDefault="00E6091E" w:rsidP="00045F32">
            <w:pPr>
              <w:rPr>
                <w:bCs/>
                <w:lang w:val="en-GB"/>
              </w:rPr>
            </w:pPr>
            <w:r>
              <w:rPr>
                <w:bCs/>
                <w:lang w:val="en-GB"/>
              </w:rPr>
              <w:t>IsExec</w:t>
            </w:r>
          </w:p>
        </w:tc>
        <w:tc>
          <w:tcPr>
            <w:tcW w:w="1151" w:type="dxa"/>
            <w:tcBorders>
              <w:top w:val="single" w:sz="4" w:space="0" w:color="auto"/>
              <w:left w:val="single" w:sz="4" w:space="0" w:color="auto"/>
              <w:bottom w:val="single" w:sz="4" w:space="0" w:color="auto"/>
              <w:right w:val="single" w:sz="4" w:space="0" w:color="auto"/>
            </w:tcBorders>
          </w:tcPr>
          <w:p w14:paraId="4C94389A" w14:textId="0A5B3774" w:rsidR="00E6091E" w:rsidRDefault="00ED5C35" w:rsidP="00045F32">
            <w:pPr>
              <w:rPr>
                <w:bCs/>
                <w:lang w:val="en-GB"/>
              </w:rPr>
            </w:pPr>
            <w:r>
              <w:rPr>
                <w:bCs/>
                <w:lang w:val="en-GB"/>
              </w:rPr>
              <w:t>Who is able to hire employees</w:t>
            </w:r>
          </w:p>
        </w:tc>
        <w:tc>
          <w:tcPr>
            <w:tcW w:w="1151" w:type="dxa"/>
            <w:tcBorders>
              <w:top w:val="single" w:sz="4" w:space="0" w:color="auto"/>
              <w:left w:val="single" w:sz="4" w:space="0" w:color="auto"/>
              <w:bottom w:val="single" w:sz="4" w:space="0" w:color="auto"/>
              <w:right w:val="single" w:sz="4" w:space="0" w:color="auto"/>
            </w:tcBorders>
          </w:tcPr>
          <w:p w14:paraId="6D4C3885" w14:textId="02DCE218" w:rsidR="00E6091E" w:rsidRDefault="00E6091E" w:rsidP="00045F32">
            <w:pPr>
              <w:rPr>
                <w:bCs/>
                <w:lang w:val="en-GB"/>
              </w:rPr>
            </w:pPr>
            <w:r>
              <w:rPr>
                <w:bCs/>
                <w:lang w:val="en-GB"/>
              </w:rPr>
              <w:t>Bool</w:t>
            </w:r>
          </w:p>
        </w:tc>
        <w:tc>
          <w:tcPr>
            <w:tcW w:w="1035" w:type="dxa"/>
            <w:tcBorders>
              <w:top w:val="single" w:sz="4" w:space="0" w:color="auto"/>
              <w:left w:val="single" w:sz="4" w:space="0" w:color="auto"/>
              <w:bottom w:val="single" w:sz="4" w:space="0" w:color="auto"/>
              <w:right w:val="single" w:sz="4" w:space="0" w:color="auto"/>
            </w:tcBorders>
          </w:tcPr>
          <w:p w14:paraId="20213896" w14:textId="77777777" w:rsidR="00E6091E" w:rsidRDefault="00E6091E"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584861E" w14:textId="3F6214A1" w:rsidR="00E6091E" w:rsidRDefault="00ED5C35"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81A0C82" w14:textId="1C23416B" w:rsidR="00E6091E" w:rsidRDefault="00ED5C35"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A5EA85F" w14:textId="58C0FE9C" w:rsidR="00E6091E" w:rsidRDefault="00ED5C35"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7C6E39D9" w14:textId="77777777" w:rsidR="00E6091E" w:rsidRDefault="00E6091E"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2BAE24E8" w14:textId="77777777" w:rsidR="00E6091E" w:rsidRPr="00344955" w:rsidRDefault="00E6091E" w:rsidP="00045F32">
            <w:pPr>
              <w:rPr>
                <w:bCs/>
                <w:lang w:val="en-GB"/>
              </w:rPr>
            </w:pPr>
          </w:p>
        </w:tc>
      </w:tr>
    </w:tbl>
    <w:p w14:paraId="42ED5F2B" w14:textId="77777777" w:rsidR="00FD05EA" w:rsidRPr="00BA2AFA" w:rsidRDefault="00FD05EA" w:rsidP="00BA2AFA"/>
    <w:p w14:paraId="60E0F2CE" w14:textId="77777777" w:rsidR="007C4136" w:rsidRPr="007221FA" w:rsidRDefault="007C4136" w:rsidP="00772CB7">
      <w:pPr>
        <w:pStyle w:val="Heading3"/>
      </w:pPr>
      <w:bookmarkStart w:id="13" w:name="_Toc194870013"/>
      <w:r>
        <w:t>Employee:</w:t>
      </w:r>
      <w:bookmarkEnd w:id="13"/>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BA2AFA" w:rsidRPr="00344955" w14:paraId="163DC60B"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07F6707A" w14:textId="77777777" w:rsidR="00BA2AFA" w:rsidRPr="00344955" w:rsidRDefault="00BA2AFA"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445B5B1" w14:textId="77777777" w:rsidR="00BA2AFA" w:rsidRPr="00344955" w:rsidRDefault="00BA2AFA"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157F1B6" w14:textId="77777777" w:rsidR="00BA2AFA" w:rsidRPr="00344955" w:rsidRDefault="00BA2AFA"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5E0A59D" w14:textId="77777777" w:rsidR="00BA2AFA" w:rsidRPr="00344955" w:rsidRDefault="00BA2AFA"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063E515B" w14:textId="77777777" w:rsidR="00BA2AFA" w:rsidRPr="00344955" w:rsidRDefault="00BA2AFA"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1FC3B0F4" w14:textId="77777777" w:rsidR="00BA2AFA" w:rsidRPr="00344955" w:rsidRDefault="00BA2AFA"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31685084" w14:textId="77777777" w:rsidR="00BA2AFA" w:rsidRPr="00344955" w:rsidRDefault="00BA2AFA"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09E5A38F" w14:textId="77777777" w:rsidR="00BA2AFA" w:rsidRPr="00344955" w:rsidRDefault="00BA2AFA" w:rsidP="00045F32">
            <w:pPr>
              <w:rPr>
                <w:b/>
                <w:bCs/>
                <w:lang w:val="en-GB"/>
              </w:rPr>
            </w:pPr>
            <w:r w:rsidRPr="00344955">
              <w:rPr>
                <w:b/>
                <w:bCs/>
                <w:lang w:val="en-GB"/>
              </w:rPr>
              <w:t>Nulls</w:t>
            </w:r>
          </w:p>
        </w:tc>
        <w:tc>
          <w:tcPr>
            <w:tcW w:w="598" w:type="dxa"/>
            <w:tcBorders>
              <w:top w:val="single" w:sz="4" w:space="0" w:color="auto"/>
              <w:left w:val="single" w:sz="4" w:space="0" w:color="auto"/>
              <w:bottom w:val="single" w:sz="4" w:space="0" w:color="auto"/>
              <w:right w:val="single" w:sz="4" w:space="0" w:color="auto"/>
            </w:tcBorders>
            <w:shd w:val="clear" w:color="auto" w:fill="CCCCCC"/>
            <w:hideMark/>
          </w:tcPr>
          <w:p w14:paraId="49C062FD" w14:textId="77777777" w:rsidR="00BA2AFA" w:rsidRPr="00344955" w:rsidRDefault="00BA2AFA" w:rsidP="00045F32">
            <w:pPr>
              <w:rPr>
                <w:b/>
                <w:bCs/>
                <w:lang w:val="en-GB"/>
              </w:rPr>
            </w:pPr>
            <w:r w:rsidRPr="00344955">
              <w:rPr>
                <w:b/>
                <w:bCs/>
                <w:lang w:val="en-GB"/>
              </w:rPr>
              <w:t>Key?</w:t>
            </w:r>
          </w:p>
        </w:tc>
        <w:tc>
          <w:tcPr>
            <w:tcW w:w="1195" w:type="dxa"/>
            <w:tcBorders>
              <w:top w:val="single" w:sz="4" w:space="0" w:color="auto"/>
              <w:left w:val="single" w:sz="4" w:space="0" w:color="auto"/>
              <w:bottom w:val="single" w:sz="4" w:space="0" w:color="auto"/>
              <w:right w:val="single" w:sz="4" w:space="0" w:color="auto"/>
            </w:tcBorders>
            <w:shd w:val="clear" w:color="auto" w:fill="CCCCCC"/>
            <w:hideMark/>
          </w:tcPr>
          <w:p w14:paraId="74A26D08" w14:textId="77777777" w:rsidR="00BA2AFA" w:rsidRPr="00344955" w:rsidRDefault="00BA2AFA" w:rsidP="00045F32">
            <w:pPr>
              <w:rPr>
                <w:b/>
                <w:bCs/>
                <w:lang w:val="en-GB"/>
              </w:rPr>
            </w:pPr>
            <w:r w:rsidRPr="00344955">
              <w:rPr>
                <w:b/>
                <w:bCs/>
                <w:lang w:val="en-GB"/>
              </w:rPr>
              <w:t>Default Value</w:t>
            </w:r>
          </w:p>
        </w:tc>
      </w:tr>
      <w:tr w:rsidR="00BA2AFA" w:rsidRPr="00344955" w14:paraId="6F915EB5" w14:textId="77777777" w:rsidTr="00045F32">
        <w:trPr>
          <w:trHeight w:val="739"/>
        </w:trPr>
        <w:tc>
          <w:tcPr>
            <w:tcW w:w="874" w:type="dxa"/>
            <w:tcBorders>
              <w:top w:val="single" w:sz="4" w:space="0" w:color="auto"/>
              <w:left w:val="single" w:sz="4" w:space="0" w:color="auto"/>
              <w:bottom w:val="nil"/>
              <w:right w:val="single" w:sz="4" w:space="0" w:color="auto"/>
            </w:tcBorders>
          </w:tcPr>
          <w:p w14:paraId="5AE34A78" w14:textId="14FA39BA" w:rsidR="00BA2AFA" w:rsidRPr="00344955" w:rsidRDefault="00122C43" w:rsidP="00045F32">
            <w:pPr>
              <w:rPr>
                <w:b/>
                <w:lang w:val="en-GB"/>
              </w:rPr>
            </w:pPr>
            <w:r w:rsidRPr="00122C43">
              <w:rPr>
                <w:b/>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5CACB974" w14:textId="4E1F73B0" w:rsidR="00BA2AFA" w:rsidRPr="00344955" w:rsidRDefault="00122C43" w:rsidP="00045F32">
            <w:pPr>
              <w:rPr>
                <w:bCs/>
                <w:lang w:val="en-GB"/>
              </w:rPr>
            </w:pPr>
            <w:r>
              <w:rPr>
                <w:bCs/>
                <w:lang w:val="en-GB"/>
              </w:rPr>
              <w:t>Employee</w:t>
            </w:r>
            <w:r w:rsidR="00BA2AFA">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69538B81" w14:textId="5A48E7A9" w:rsidR="00BA2AFA" w:rsidRPr="00344955" w:rsidRDefault="00BA2AFA" w:rsidP="00045F32">
            <w:pPr>
              <w:rPr>
                <w:bCs/>
                <w:lang w:val="en-GB"/>
              </w:rPr>
            </w:pPr>
            <w:r>
              <w:rPr>
                <w:bCs/>
                <w:lang w:val="en-GB"/>
              </w:rPr>
              <w:t xml:space="preserve">Identifier for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451BB113" w14:textId="77777777" w:rsidR="00BA2AFA" w:rsidRPr="00344955" w:rsidRDefault="00BA2AFA"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264FE3E" w14:textId="77777777" w:rsidR="00BA2AFA" w:rsidRPr="00344955" w:rsidRDefault="00BA2AFA"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077A7049" w14:textId="77777777" w:rsidR="00BA2AFA" w:rsidRPr="00344955" w:rsidRDefault="00BA2AF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F32593D"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9966641"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29DDB770" w14:textId="77777777" w:rsidR="00BA2AFA" w:rsidRPr="00344955" w:rsidRDefault="00BA2AFA" w:rsidP="00045F32">
            <w:pPr>
              <w:rPr>
                <w:bCs/>
                <w:lang w:val="en-GB"/>
              </w:rPr>
            </w:pPr>
            <w:r>
              <w:rPr>
                <w:bCs/>
                <w:lang w:val="en-GB"/>
              </w:rPr>
              <w:t>Primary</w:t>
            </w:r>
          </w:p>
        </w:tc>
        <w:tc>
          <w:tcPr>
            <w:tcW w:w="1195" w:type="dxa"/>
            <w:tcBorders>
              <w:top w:val="single" w:sz="4" w:space="0" w:color="auto"/>
              <w:left w:val="single" w:sz="4" w:space="0" w:color="auto"/>
              <w:bottom w:val="single" w:sz="4" w:space="0" w:color="auto"/>
              <w:right w:val="single" w:sz="4" w:space="0" w:color="auto"/>
            </w:tcBorders>
          </w:tcPr>
          <w:p w14:paraId="39D305C6" w14:textId="77777777" w:rsidR="00BA2AFA" w:rsidRPr="00344955" w:rsidRDefault="00BA2AFA" w:rsidP="00045F32">
            <w:pPr>
              <w:rPr>
                <w:bCs/>
                <w:lang w:val="en-GB"/>
              </w:rPr>
            </w:pPr>
          </w:p>
        </w:tc>
      </w:tr>
      <w:tr w:rsidR="00BA2AFA" w:rsidRPr="00344955" w14:paraId="3058324D" w14:textId="77777777" w:rsidTr="00045F32">
        <w:trPr>
          <w:trHeight w:val="739"/>
        </w:trPr>
        <w:tc>
          <w:tcPr>
            <w:tcW w:w="874" w:type="dxa"/>
            <w:tcBorders>
              <w:top w:val="nil"/>
              <w:left w:val="single" w:sz="4" w:space="0" w:color="auto"/>
              <w:bottom w:val="nil"/>
              <w:right w:val="single" w:sz="4" w:space="0" w:color="auto"/>
            </w:tcBorders>
          </w:tcPr>
          <w:p w14:paraId="36EB4788"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7B23F6F5" w14:textId="77777777" w:rsidR="00BA2AFA" w:rsidRPr="00344955" w:rsidRDefault="00BA2AFA" w:rsidP="00045F32">
            <w:pPr>
              <w:rPr>
                <w:bCs/>
                <w:lang w:val="en-GB"/>
              </w:rPr>
            </w:pPr>
            <w:r>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2DC60AF1" w14:textId="58E9063F" w:rsidR="00BA2AFA" w:rsidRPr="00344955" w:rsidRDefault="00BA2AFA" w:rsidP="00045F32">
            <w:pPr>
              <w:rPr>
                <w:bCs/>
                <w:lang w:val="en-GB"/>
              </w:rPr>
            </w:pPr>
            <w:r>
              <w:rPr>
                <w:bCs/>
                <w:lang w:val="en-GB"/>
              </w:rPr>
              <w:t xml:space="preserve">Name of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219E95CC"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5BE56935" w14:textId="77777777" w:rsidR="00BA2AFA" w:rsidRPr="00344955" w:rsidRDefault="00BA2AFA" w:rsidP="00045F32">
            <w:pPr>
              <w:rPr>
                <w:bCs/>
                <w:lang w:val="en-GB"/>
              </w:rPr>
            </w:pPr>
            <w:r>
              <w:rPr>
                <w:bCs/>
                <w:lang w:val="en-GB"/>
              </w:rPr>
              <w:t>Username</w:t>
            </w:r>
          </w:p>
        </w:tc>
        <w:tc>
          <w:tcPr>
            <w:tcW w:w="857" w:type="dxa"/>
            <w:tcBorders>
              <w:top w:val="single" w:sz="4" w:space="0" w:color="auto"/>
              <w:left w:val="single" w:sz="4" w:space="0" w:color="auto"/>
              <w:bottom w:val="single" w:sz="4" w:space="0" w:color="auto"/>
              <w:right w:val="single" w:sz="4" w:space="0" w:color="auto"/>
            </w:tcBorders>
          </w:tcPr>
          <w:p w14:paraId="0B01F5A4" w14:textId="77777777" w:rsidR="00BA2AFA" w:rsidRPr="00344955" w:rsidRDefault="00BA2AFA"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653950D2"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2DE63A0"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08A0DB14"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1E013B9A" w14:textId="77777777" w:rsidR="00BA2AFA" w:rsidRPr="00344955" w:rsidRDefault="00BA2AFA" w:rsidP="00045F32">
            <w:pPr>
              <w:rPr>
                <w:bCs/>
                <w:lang w:val="en-GB"/>
              </w:rPr>
            </w:pPr>
          </w:p>
        </w:tc>
      </w:tr>
      <w:tr w:rsidR="00BA2AFA" w:rsidRPr="00344955" w14:paraId="29B1D353" w14:textId="77777777" w:rsidTr="00045F32">
        <w:trPr>
          <w:trHeight w:val="739"/>
        </w:trPr>
        <w:tc>
          <w:tcPr>
            <w:tcW w:w="874" w:type="dxa"/>
            <w:tcBorders>
              <w:top w:val="nil"/>
              <w:left w:val="single" w:sz="4" w:space="0" w:color="auto"/>
              <w:bottom w:val="nil"/>
              <w:right w:val="single" w:sz="4" w:space="0" w:color="auto"/>
            </w:tcBorders>
          </w:tcPr>
          <w:p w14:paraId="428E8605"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70B843AE" w14:textId="77777777" w:rsidR="00BA2AFA" w:rsidRPr="00344955" w:rsidRDefault="00BA2AFA" w:rsidP="00045F32">
            <w:pPr>
              <w:rPr>
                <w:bCs/>
                <w:lang w:val="en-GB"/>
              </w:rPr>
            </w:pPr>
            <w:r>
              <w:rPr>
                <w:bCs/>
                <w:lang w:val="en-GB"/>
              </w:rPr>
              <w:t>Email</w:t>
            </w:r>
          </w:p>
        </w:tc>
        <w:tc>
          <w:tcPr>
            <w:tcW w:w="1151" w:type="dxa"/>
            <w:tcBorders>
              <w:top w:val="single" w:sz="4" w:space="0" w:color="auto"/>
              <w:left w:val="single" w:sz="4" w:space="0" w:color="auto"/>
              <w:bottom w:val="single" w:sz="4" w:space="0" w:color="auto"/>
              <w:right w:val="single" w:sz="4" w:space="0" w:color="auto"/>
            </w:tcBorders>
          </w:tcPr>
          <w:p w14:paraId="6809708E" w14:textId="78960F52" w:rsidR="00BA2AFA" w:rsidRPr="00344955" w:rsidRDefault="00BA2AFA" w:rsidP="00045F32">
            <w:pPr>
              <w:rPr>
                <w:bCs/>
                <w:lang w:val="en-GB"/>
              </w:rPr>
            </w:pPr>
            <w:r>
              <w:rPr>
                <w:bCs/>
                <w:lang w:val="en-GB"/>
              </w:rPr>
              <w:t xml:space="preserve">Email of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4D2FEBA6"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2702701" w14:textId="77777777" w:rsidR="00BA2AFA" w:rsidRPr="00344955" w:rsidRDefault="00BA2AFA" w:rsidP="00045F32">
            <w:pPr>
              <w:rPr>
                <w:bCs/>
                <w:lang w:val="en-GB"/>
              </w:rPr>
            </w:pPr>
            <w:r>
              <w:rPr>
                <w:bCs/>
                <w:lang w:val="en-GB"/>
              </w:rPr>
              <w:t>Mail</w:t>
            </w:r>
          </w:p>
        </w:tc>
        <w:tc>
          <w:tcPr>
            <w:tcW w:w="857" w:type="dxa"/>
            <w:tcBorders>
              <w:top w:val="single" w:sz="4" w:space="0" w:color="auto"/>
              <w:left w:val="single" w:sz="4" w:space="0" w:color="auto"/>
              <w:bottom w:val="single" w:sz="4" w:space="0" w:color="auto"/>
              <w:right w:val="single" w:sz="4" w:space="0" w:color="auto"/>
            </w:tcBorders>
          </w:tcPr>
          <w:p w14:paraId="63953A30" w14:textId="77777777" w:rsidR="00BA2AFA" w:rsidRPr="00344955" w:rsidRDefault="00BA2AFA"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6EE621B2"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DA796D7"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71525C3E"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7FA9A1D1" w14:textId="77777777" w:rsidR="00BA2AFA" w:rsidRPr="00344955" w:rsidRDefault="00BA2AFA" w:rsidP="00045F32">
            <w:pPr>
              <w:rPr>
                <w:bCs/>
                <w:lang w:val="en-GB"/>
              </w:rPr>
            </w:pPr>
          </w:p>
        </w:tc>
      </w:tr>
      <w:tr w:rsidR="00BA2AFA" w:rsidRPr="00344955" w14:paraId="3E3848E5" w14:textId="77777777" w:rsidTr="00045F32">
        <w:trPr>
          <w:trHeight w:val="739"/>
        </w:trPr>
        <w:tc>
          <w:tcPr>
            <w:tcW w:w="874" w:type="dxa"/>
            <w:tcBorders>
              <w:top w:val="nil"/>
              <w:left w:val="single" w:sz="4" w:space="0" w:color="auto"/>
              <w:bottom w:val="nil"/>
              <w:right w:val="single" w:sz="4" w:space="0" w:color="auto"/>
            </w:tcBorders>
          </w:tcPr>
          <w:p w14:paraId="2604EF7F"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26649489" w14:textId="77777777" w:rsidR="00BA2AFA" w:rsidRPr="00344955" w:rsidRDefault="00BA2AFA" w:rsidP="00045F32">
            <w:pPr>
              <w:rPr>
                <w:bCs/>
                <w:lang w:val="en-GB"/>
              </w:rPr>
            </w:pPr>
            <w:r>
              <w:rPr>
                <w:bCs/>
                <w:lang w:val="en-GB"/>
              </w:rPr>
              <w:t>Phone</w:t>
            </w:r>
          </w:p>
        </w:tc>
        <w:tc>
          <w:tcPr>
            <w:tcW w:w="1151" w:type="dxa"/>
            <w:tcBorders>
              <w:top w:val="single" w:sz="4" w:space="0" w:color="auto"/>
              <w:left w:val="single" w:sz="4" w:space="0" w:color="auto"/>
              <w:bottom w:val="single" w:sz="4" w:space="0" w:color="auto"/>
              <w:right w:val="single" w:sz="4" w:space="0" w:color="auto"/>
            </w:tcBorders>
          </w:tcPr>
          <w:p w14:paraId="7BA3047D" w14:textId="5B93343A" w:rsidR="00BA2AFA" w:rsidRPr="00344955" w:rsidRDefault="00BA2AFA" w:rsidP="00045F32">
            <w:pPr>
              <w:rPr>
                <w:bCs/>
                <w:lang w:val="en-GB"/>
              </w:rPr>
            </w:pPr>
            <w:r>
              <w:rPr>
                <w:bCs/>
                <w:lang w:val="en-GB"/>
              </w:rPr>
              <w:t xml:space="preserve">Phone of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37F01C82" w14:textId="77777777" w:rsidR="00BA2AFA" w:rsidRPr="00344955" w:rsidRDefault="00BA2AFA" w:rsidP="00045F32">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11826CB0" w14:textId="77777777" w:rsidR="00BA2AFA" w:rsidRPr="00344955" w:rsidRDefault="00BA2AFA" w:rsidP="00045F32">
            <w:pPr>
              <w:rPr>
                <w:bCs/>
                <w:lang w:val="en-GB"/>
              </w:rPr>
            </w:pPr>
            <w:r>
              <w:rPr>
                <w:bCs/>
                <w:lang w:val="en-GB"/>
              </w:rPr>
              <w:t>PH, cell number</w:t>
            </w:r>
          </w:p>
        </w:tc>
        <w:tc>
          <w:tcPr>
            <w:tcW w:w="857" w:type="dxa"/>
            <w:tcBorders>
              <w:top w:val="single" w:sz="4" w:space="0" w:color="auto"/>
              <w:left w:val="single" w:sz="4" w:space="0" w:color="auto"/>
              <w:bottom w:val="single" w:sz="4" w:space="0" w:color="auto"/>
              <w:right w:val="single" w:sz="4" w:space="0" w:color="auto"/>
            </w:tcBorders>
          </w:tcPr>
          <w:p w14:paraId="53905E06" w14:textId="77777777" w:rsidR="00BA2AFA" w:rsidRPr="00344955" w:rsidRDefault="00BA2AFA"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6473EDF6"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E7CD1C7"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2588B036"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07DCD732" w14:textId="77777777" w:rsidR="00BA2AFA" w:rsidRPr="00344955" w:rsidRDefault="00BA2AFA" w:rsidP="00045F32">
            <w:pPr>
              <w:rPr>
                <w:bCs/>
                <w:lang w:val="en-GB"/>
              </w:rPr>
            </w:pPr>
          </w:p>
        </w:tc>
      </w:tr>
      <w:tr w:rsidR="00BA2AFA" w:rsidRPr="00344955" w14:paraId="2BDE1199" w14:textId="77777777" w:rsidTr="00045F32">
        <w:trPr>
          <w:trHeight w:val="739"/>
        </w:trPr>
        <w:tc>
          <w:tcPr>
            <w:tcW w:w="874" w:type="dxa"/>
            <w:tcBorders>
              <w:top w:val="nil"/>
              <w:left w:val="single" w:sz="4" w:space="0" w:color="auto"/>
              <w:bottom w:val="nil"/>
              <w:right w:val="single" w:sz="4" w:space="0" w:color="auto"/>
            </w:tcBorders>
          </w:tcPr>
          <w:p w14:paraId="105147B8"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19391F1C" w14:textId="77777777" w:rsidR="00BA2AFA" w:rsidRPr="00344955" w:rsidRDefault="00BA2AFA" w:rsidP="00045F32">
            <w:pPr>
              <w:rPr>
                <w:bCs/>
                <w:lang w:val="en-GB"/>
              </w:rPr>
            </w:pPr>
            <w:r>
              <w:rPr>
                <w:bCs/>
                <w:lang w:val="en-GB"/>
              </w:rPr>
              <w:t>country</w:t>
            </w:r>
          </w:p>
        </w:tc>
        <w:tc>
          <w:tcPr>
            <w:tcW w:w="1151" w:type="dxa"/>
            <w:tcBorders>
              <w:top w:val="single" w:sz="4" w:space="0" w:color="auto"/>
              <w:left w:val="single" w:sz="4" w:space="0" w:color="auto"/>
              <w:bottom w:val="single" w:sz="4" w:space="0" w:color="auto"/>
              <w:right w:val="single" w:sz="4" w:space="0" w:color="auto"/>
            </w:tcBorders>
          </w:tcPr>
          <w:p w14:paraId="3F6B30AA" w14:textId="0656BCB9" w:rsidR="00BA2AFA" w:rsidRPr="00344955" w:rsidRDefault="00BA2AFA" w:rsidP="00045F32">
            <w:pPr>
              <w:rPr>
                <w:bCs/>
                <w:lang w:val="en-GB"/>
              </w:rPr>
            </w:pPr>
            <w:r>
              <w:rPr>
                <w:bCs/>
                <w:lang w:val="en-GB"/>
              </w:rPr>
              <w:t xml:space="preserve">Country of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0E36CC24"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7424782" w14:textId="77777777" w:rsidR="00BA2AFA" w:rsidRPr="00344955" w:rsidRDefault="00BA2AFA"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4BE3C89" w14:textId="77777777" w:rsidR="00BA2AFA" w:rsidRPr="00344955" w:rsidRDefault="00BA2AFA"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41254CB4"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EFC75D3"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4640F0BA"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445FD794" w14:textId="77777777" w:rsidR="00BA2AFA" w:rsidRPr="00344955" w:rsidRDefault="00BA2AFA" w:rsidP="00045F32">
            <w:pPr>
              <w:rPr>
                <w:bCs/>
                <w:lang w:val="en-GB"/>
              </w:rPr>
            </w:pPr>
          </w:p>
        </w:tc>
      </w:tr>
      <w:tr w:rsidR="00BA2AFA" w:rsidRPr="00344955" w14:paraId="46AA230B" w14:textId="77777777" w:rsidTr="00045F32">
        <w:trPr>
          <w:trHeight w:val="724"/>
        </w:trPr>
        <w:tc>
          <w:tcPr>
            <w:tcW w:w="874" w:type="dxa"/>
            <w:tcBorders>
              <w:top w:val="nil"/>
              <w:left w:val="single" w:sz="4" w:space="0" w:color="auto"/>
              <w:bottom w:val="nil"/>
              <w:right w:val="single" w:sz="4" w:space="0" w:color="auto"/>
            </w:tcBorders>
          </w:tcPr>
          <w:p w14:paraId="0155E357"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56FF4264" w14:textId="77777777" w:rsidR="00BA2AFA" w:rsidRPr="00344955" w:rsidRDefault="00BA2AFA" w:rsidP="00045F32">
            <w:pPr>
              <w:rPr>
                <w:bCs/>
                <w:lang w:val="en-GB"/>
              </w:rPr>
            </w:pPr>
            <w:r>
              <w:rPr>
                <w:bCs/>
                <w:lang w:val="en-GB"/>
              </w:rPr>
              <w:t>Region</w:t>
            </w:r>
          </w:p>
        </w:tc>
        <w:tc>
          <w:tcPr>
            <w:tcW w:w="1151" w:type="dxa"/>
            <w:tcBorders>
              <w:top w:val="single" w:sz="4" w:space="0" w:color="auto"/>
              <w:left w:val="single" w:sz="4" w:space="0" w:color="auto"/>
              <w:bottom w:val="single" w:sz="4" w:space="0" w:color="auto"/>
              <w:right w:val="single" w:sz="4" w:space="0" w:color="auto"/>
            </w:tcBorders>
          </w:tcPr>
          <w:p w14:paraId="19A2E29A" w14:textId="400BC003" w:rsidR="00BA2AFA" w:rsidRPr="00344955" w:rsidRDefault="00BA2AFA" w:rsidP="00045F32">
            <w:pPr>
              <w:rPr>
                <w:bCs/>
                <w:lang w:val="en-GB"/>
              </w:rPr>
            </w:pPr>
            <w:r>
              <w:rPr>
                <w:bCs/>
                <w:lang w:val="en-GB"/>
              </w:rPr>
              <w:t xml:space="preserve">Region of </w:t>
            </w:r>
            <w:r w:rsidR="00122C43">
              <w:rPr>
                <w:bCs/>
                <w:lang w:val="en-GB"/>
              </w:rPr>
              <w:t>Employee</w:t>
            </w:r>
          </w:p>
        </w:tc>
        <w:tc>
          <w:tcPr>
            <w:tcW w:w="1151" w:type="dxa"/>
            <w:tcBorders>
              <w:top w:val="single" w:sz="4" w:space="0" w:color="auto"/>
              <w:left w:val="single" w:sz="4" w:space="0" w:color="auto"/>
              <w:bottom w:val="single" w:sz="4" w:space="0" w:color="auto"/>
              <w:right w:val="single" w:sz="4" w:space="0" w:color="auto"/>
            </w:tcBorders>
          </w:tcPr>
          <w:p w14:paraId="18DBFEF2"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AD04AF4" w14:textId="77777777" w:rsidR="00BA2AFA" w:rsidRPr="00344955" w:rsidRDefault="00BA2AFA" w:rsidP="00045F32">
            <w:pPr>
              <w:rPr>
                <w:bCs/>
                <w:lang w:val="en-GB"/>
              </w:rPr>
            </w:pPr>
            <w:r>
              <w:rPr>
                <w:bCs/>
                <w:lang w:val="en-GB"/>
              </w:rPr>
              <w:t>area</w:t>
            </w:r>
          </w:p>
        </w:tc>
        <w:tc>
          <w:tcPr>
            <w:tcW w:w="857" w:type="dxa"/>
            <w:tcBorders>
              <w:top w:val="single" w:sz="4" w:space="0" w:color="auto"/>
              <w:left w:val="single" w:sz="4" w:space="0" w:color="auto"/>
              <w:bottom w:val="single" w:sz="4" w:space="0" w:color="auto"/>
              <w:right w:val="single" w:sz="4" w:space="0" w:color="auto"/>
            </w:tcBorders>
          </w:tcPr>
          <w:p w14:paraId="33D83F98" w14:textId="77777777" w:rsidR="00BA2AFA" w:rsidRPr="00344955" w:rsidRDefault="00BA2AFA" w:rsidP="00045F32">
            <w:r>
              <w:t>no</w:t>
            </w:r>
          </w:p>
        </w:tc>
        <w:tc>
          <w:tcPr>
            <w:tcW w:w="764" w:type="dxa"/>
            <w:tcBorders>
              <w:top w:val="single" w:sz="4" w:space="0" w:color="auto"/>
              <w:left w:val="single" w:sz="4" w:space="0" w:color="auto"/>
              <w:bottom w:val="single" w:sz="4" w:space="0" w:color="auto"/>
              <w:right w:val="single" w:sz="4" w:space="0" w:color="auto"/>
            </w:tcBorders>
          </w:tcPr>
          <w:p w14:paraId="0A0C729A"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A954342"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6B41EF20"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5B7F88A6" w14:textId="77777777" w:rsidR="00BA2AFA" w:rsidRPr="00344955" w:rsidRDefault="00BA2AFA" w:rsidP="00045F32">
            <w:pPr>
              <w:rPr>
                <w:bCs/>
                <w:lang w:val="en-GB"/>
              </w:rPr>
            </w:pPr>
          </w:p>
        </w:tc>
      </w:tr>
      <w:tr w:rsidR="00BA2AFA" w:rsidRPr="00344955" w14:paraId="0A950182" w14:textId="77777777" w:rsidTr="00045F32">
        <w:trPr>
          <w:trHeight w:val="739"/>
        </w:trPr>
        <w:tc>
          <w:tcPr>
            <w:tcW w:w="874" w:type="dxa"/>
            <w:tcBorders>
              <w:top w:val="nil"/>
              <w:left w:val="single" w:sz="4" w:space="0" w:color="auto"/>
              <w:bottom w:val="nil"/>
              <w:right w:val="single" w:sz="4" w:space="0" w:color="auto"/>
            </w:tcBorders>
          </w:tcPr>
          <w:p w14:paraId="080F3591"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4A86A39D" w14:textId="77777777" w:rsidR="00BA2AFA" w:rsidRPr="00344955" w:rsidRDefault="00BA2AFA" w:rsidP="00045F32">
            <w:pPr>
              <w:rPr>
                <w:bCs/>
                <w:lang w:val="en-GB"/>
              </w:rPr>
            </w:pPr>
            <w:r>
              <w:rPr>
                <w:bCs/>
                <w:lang w:val="en-GB"/>
              </w:rPr>
              <w:t>City</w:t>
            </w:r>
          </w:p>
        </w:tc>
        <w:tc>
          <w:tcPr>
            <w:tcW w:w="1151" w:type="dxa"/>
            <w:tcBorders>
              <w:top w:val="single" w:sz="4" w:space="0" w:color="auto"/>
              <w:left w:val="single" w:sz="4" w:space="0" w:color="auto"/>
              <w:bottom w:val="single" w:sz="4" w:space="0" w:color="auto"/>
              <w:right w:val="single" w:sz="4" w:space="0" w:color="auto"/>
            </w:tcBorders>
          </w:tcPr>
          <w:p w14:paraId="2A3F90C2" w14:textId="1BFBE879" w:rsidR="00BA2AFA" w:rsidRPr="00344955" w:rsidRDefault="00122C43" w:rsidP="00045F32">
            <w:pPr>
              <w:rPr>
                <w:bCs/>
                <w:lang w:val="en-GB"/>
              </w:rPr>
            </w:pPr>
            <w:r>
              <w:rPr>
                <w:bCs/>
                <w:lang w:val="en-GB"/>
              </w:rPr>
              <w:t>City of Employee</w:t>
            </w:r>
          </w:p>
        </w:tc>
        <w:tc>
          <w:tcPr>
            <w:tcW w:w="1151" w:type="dxa"/>
            <w:tcBorders>
              <w:top w:val="single" w:sz="4" w:space="0" w:color="auto"/>
              <w:left w:val="single" w:sz="4" w:space="0" w:color="auto"/>
              <w:bottom w:val="single" w:sz="4" w:space="0" w:color="auto"/>
              <w:right w:val="single" w:sz="4" w:space="0" w:color="auto"/>
            </w:tcBorders>
          </w:tcPr>
          <w:p w14:paraId="63A12A55"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38E1E023" w14:textId="77777777" w:rsidR="00BA2AFA" w:rsidRPr="00344955" w:rsidRDefault="00BA2AFA" w:rsidP="00045F32">
            <w:pPr>
              <w:rPr>
                <w:bCs/>
                <w:lang w:val="en-GB"/>
              </w:rPr>
            </w:pPr>
            <w:r>
              <w:rPr>
                <w:bCs/>
                <w:lang w:val="en-GB"/>
              </w:rPr>
              <w:t>Large town</w:t>
            </w:r>
          </w:p>
        </w:tc>
        <w:tc>
          <w:tcPr>
            <w:tcW w:w="857" w:type="dxa"/>
            <w:tcBorders>
              <w:top w:val="single" w:sz="4" w:space="0" w:color="auto"/>
              <w:left w:val="single" w:sz="4" w:space="0" w:color="auto"/>
              <w:bottom w:val="single" w:sz="4" w:space="0" w:color="auto"/>
              <w:right w:val="single" w:sz="4" w:space="0" w:color="auto"/>
            </w:tcBorders>
          </w:tcPr>
          <w:p w14:paraId="4C606FB6" w14:textId="77777777" w:rsidR="00BA2AFA" w:rsidRPr="00344955" w:rsidRDefault="00BA2AFA" w:rsidP="00045F32">
            <w:r>
              <w:t>no</w:t>
            </w:r>
          </w:p>
        </w:tc>
        <w:tc>
          <w:tcPr>
            <w:tcW w:w="764" w:type="dxa"/>
            <w:tcBorders>
              <w:top w:val="single" w:sz="4" w:space="0" w:color="auto"/>
              <w:left w:val="single" w:sz="4" w:space="0" w:color="auto"/>
              <w:bottom w:val="single" w:sz="4" w:space="0" w:color="auto"/>
              <w:right w:val="single" w:sz="4" w:space="0" w:color="auto"/>
            </w:tcBorders>
          </w:tcPr>
          <w:p w14:paraId="2AAA8085"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A113B44"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321B8E73"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66349716" w14:textId="77777777" w:rsidR="00BA2AFA" w:rsidRPr="00344955" w:rsidRDefault="00BA2AFA" w:rsidP="00045F32">
            <w:pPr>
              <w:rPr>
                <w:bCs/>
                <w:lang w:val="en-GB"/>
              </w:rPr>
            </w:pPr>
          </w:p>
        </w:tc>
      </w:tr>
      <w:tr w:rsidR="00BA2AFA" w:rsidRPr="00344955" w14:paraId="4450CFE6" w14:textId="77777777" w:rsidTr="00045F32">
        <w:trPr>
          <w:trHeight w:val="739"/>
        </w:trPr>
        <w:tc>
          <w:tcPr>
            <w:tcW w:w="874" w:type="dxa"/>
            <w:tcBorders>
              <w:top w:val="nil"/>
              <w:left w:val="single" w:sz="4" w:space="0" w:color="auto"/>
              <w:bottom w:val="nil"/>
              <w:right w:val="single" w:sz="4" w:space="0" w:color="auto"/>
            </w:tcBorders>
          </w:tcPr>
          <w:p w14:paraId="11679BE4"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4ED42E21" w14:textId="77777777" w:rsidR="00BA2AFA" w:rsidRPr="00344955" w:rsidRDefault="00BA2AFA" w:rsidP="00045F32">
            <w:pPr>
              <w:rPr>
                <w:bCs/>
                <w:lang w:val="en-GB"/>
              </w:rPr>
            </w:pPr>
            <w:r>
              <w:rPr>
                <w:bCs/>
                <w:lang w:val="en-GB"/>
              </w:rPr>
              <w:t>Postal_No</w:t>
            </w:r>
          </w:p>
        </w:tc>
        <w:tc>
          <w:tcPr>
            <w:tcW w:w="1151" w:type="dxa"/>
            <w:tcBorders>
              <w:top w:val="single" w:sz="4" w:space="0" w:color="auto"/>
              <w:left w:val="single" w:sz="4" w:space="0" w:color="auto"/>
              <w:bottom w:val="single" w:sz="4" w:space="0" w:color="auto"/>
              <w:right w:val="single" w:sz="4" w:space="0" w:color="auto"/>
            </w:tcBorders>
          </w:tcPr>
          <w:p w14:paraId="3CFA7996" w14:textId="7063B0BD" w:rsidR="00BA2AFA" w:rsidRPr="00344955" w:rsidRDefault="00122C43" w:rsidP="00045F32">
            <w:pPr>
              <w:rPr>
                <w:bCs/>
                <w:lang w:val="en-GB"/>
              </w:rPr>
            </w:pPr>
            <w:r>
              <w:rPr>
                <w:bCs/>
                <w:lang w:val="en-GB"/>
              </w:rPr>
              <w:t xml:space="preserve">Post No. of </w:t>
            </w:r>
            <w:r>
              <w:rPr>
                <w:bCs/>
                <w:lang w:val="en-GB"/>
              </w:rPr>
              <w:lastRenderedPageBreak/>
              <w:t>Employee</w:t>
            </w:r>
          </w:p>
        </w:tc>
        <w:tc>
          <w:tcPr>
            <w:tcW w:w="1151" w:type="dxa"/>
            <w:tcBorders>
              <w:top w:val="single" w:sz="4" w:space="0" w:color="auto"/>
              <w:left w:val="single" w:sz="4" w:space="0" w:color="auto"/>
              <w:bottom w:val="single" w:sz="4" w:space="0" w:color="auto"/>
              <w:right w:val="single" w:sz="4" w:space="0" w:color="auto"/>
            </w:tcBorders>
          </w:tcPr>
          <w:p w14:paraId="701741E9" w14:textId="77777777" w:rsidR="00BA2AFA" w:rsidRPr="00344955" w:rsidRDefault="00BA2AFA" w:rsidP="00045F32">
            <w:pPr>
              <w:rPr>
                <w:bCs/>
                <w:lang w:val="en-GB"/>
              </w:rPr>
            </w:pPr>
            <w:r>
              <w:rPr>
                <w:bCs/>
                <w:lang w:val="en-GB"/>
              </w:rPr>
              <w:lastRenderedPageBreak/>
              <w:t>INT(4)</w:t>
            </w:r>
          </w:p>
        </w:tc>
        <w:tc>
          <w:tcPr>
            <w:tcW w:w="1035" w:type="dxa"/>
            <w:tcBorders>
              <w:top w:val="single" w:sz="4" w:space="0" w:color="auto"/>
              <w:left w:val="single" w:sz="4" w:space="0" w:color="auto"/>
              <w:bottom w:val="single" w:sz="4" w:space="0" w:color="auto"/>
              <w:right w:val="single" w:sz="4" w:space="0" w:color="auto"/>
            </w:tcBorders>
          </w:tcPr>
          <w:p w14:paraId="4748805B" w14:textId="77777777" w:rsidR="00BA2AFA" w:rsidRPr="00344955" w:rsidRDefault="00BA2AFA" w:rsidP="00045F32">
            <w:pPr>
              <w:rPr>
                <w:bCs/>
                <w:lang w:val="en-GB"/>
              </w:rPr>
            </w:pPr>
            <w:r>
              <w:rPr>
                <w:bCs/>
                <w:lang w:val="en-GB"/>
              </w:rPr>
              <w:t xml:space="preserve">Post Numbe, </w:t>
            </w:r>
            <w:r>
              <w:rPr>
                <w:bCs/>
                <w:lang w:val="en-GB"/>
              </w:rPr>
              <w:lastRenderedPageBreak/>
              <w:t>Post Address</w:t>
            </w:r>
          </w:p>
        </w:tc>
        <w:tc>
          <w:tcPr>
            <w:tcW w:w="857" w:type="dxa"/>
            <w:tcBorders>
              <w:top w:val="single" w:sz="4" w:space="0" w:color="auto"/>
              <w:left w:val="single" w:sz="4" w:space="0" w:color="auto"/>
              <w:bottom w:val="single" w:sz="4" w:space="0" w:color="auto"/>
              <w:right w:val="single" w:sz="4" w:space="0" w:color="auto"/>
            </w:tcBorders>
          </w:tcPr>
          <w:p w14:paraId="4370EE83" w14:textId="77777777" w:rsidR="00BA2AFA" w:rsidRPr="00344955" w:rsidRDefault="00BA2AFA" w:rsidP="00045F32">
            <w:r>
              <w:lastRenderedPageBreak/>
              <w:t>no</w:t>
            </w:r>
          </w:p>
        </w:tc>
        <w:tc>
          <w:tcPr>
            <w:tcW w:w="764" w:type="dxa"/>
            <w:tcBorders>
              <w:top w:val="single" w:sz="4" w:space="0" w:color="auto"/>
              <w:left w:val="single" w:sz="4" w:space="0" w:color="auto"/>
              <w:bottom w:val="single" w:sz="4" w:space="0" w:color="auto"/>
              <w:right w:val="single" w:sz="4" w:space="0" w:color="auto"/>
            </w:tcBorders>
          </w:tcPr>
          <w:p w14:paraId="5E7AEE0E"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D0B8074"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2D4BB52A"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4C71C9A0" w14:textId="77777777" w:rsidR="00BA2AFA" w:rsidRPr="00344955" w:rsidRDefault="00BA2AFA" w:rsidP="00045F32">
            <w:pPr>
              <w:rPr>
                <w:bCs/>
                <w:lang w:val="en-GB"/>
              </w:rPr>
            </w:pPr>
          </w:p>
        </w:tc>
      </w:tr>
      <w:tr w:rsidR="00BA2AFA" w:rsidRPr="00344955" w14:paraId="0F491851" w14:textId="77777777" w:rsidTr="00045F32">
        <w:trPr>
          <w:trHeight w:val="739"/>
        </w:trPr>
        <w:tc>
          <w:tcPr>
            <w:tcW w:w="874" w:type="dxa"/>
            <w:tcBorders>
              <w:top w:val="nil"/>
              <w:left w:val="single" w:sz="4" w:space="0" w:color="auto"/>
              <w:bottom w:val="nil"/>
              <w:right w:val="single" w:sz="4" w:space="0" w:color="auto"/>
            </w:tcBorders>
          </w:tcPr>
          <w:p w14:paraId="6B447D0C"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3D7E350A" w14:textId="77777777" w:rsidR="00BA2AFA" w:rsidRPr="00344955" w:rsidRDefault="00BA2AFA" w:rsidP="00045F32">
            <w:pPr>
              <w:rPr>
                <w:bCs/>
                <w:lang w:val="en-GB"/>
              </w:rPr>
            </w:pPr>
            <w:r>
              <w:rPr>
                <w:bCs/>
                <w:lang w:val="en-GB"/>
              </w:rPr>
              <w:t>Street</w:t>
            </w:r>
          </w:p>
        </w:tc>
        <w:tc>
          <w:tcPr>
            <w:tcW w:w="1151" w:type="dxa"/>
            <w:tcBorders>
              <w:top w:val="single" w:sz="4" w:space="0" w:color="auto"/>
              <w:left w:val="single" w:sz="4" w:space="0" w:color="auto"/>
              <w:bottom w:val="single" w:sz="4" w:space="0" w:color="auto"/>
              <w:right w:val="single" w:sz="4" w:space="0" w:color="auto"/>
            </w:tcBorders>
          </w:tcPr>
          <w:p w14:paraId="2DC587E4" w14:textId="40CF1F1A" w:rsidR="00BA2AFA" w:rsidRPr="00344955" w:rsidRDefault="00122C43" w:rsidP="00045F32">
            <w:pPr>
              <w:rPr>
                <w:bCs/>
                <w:lang w:val="en-GB"/>
              </w:rPr>
            </w:pPr>
            <w:r>
              <w:rPr>
                <w:bCs/>
                <w:lang w:val="en-GB"/>
              </w:rPr>
              <w:t>Street of Employee</w:t>
            </w:r>
          </w:p>
        </w:tc>
        <w:tc>
          <w:tcPr>
            <w:tcW w:w="1151" w:type="dxa"/>
            <w:tcBorders>
              <w:top w:val="single" w:sz="4" w:space="0" w:color="auto"/>
              <w:left w:val="single" w:sz="4" w:space="0" w:color="auto"/>
              <w:bottom w:val="single" w:sz="4" w:space="0" w:color="auto"/>
              <w:right w:val="single" w:sz="4" w:space="0" w:color="auto"/>
            </w:tcBorders>
          </w:tcPr>
          <w:p w14:paraId="0DFB05B4" w14:textId="77777777" w:rsidR="00BA2AFA" w:rsidRPr="00344955" w:rsidRDefault="00BA2AF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721695FE" w14:textId="77777777" w:rsidR="00BA2AFA" w:rsidRPr="00344955" w:rsidRDefault="00BA2AFA"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678515AD" w14:textId="77777777" w:rsidR="00BA2AFA" w:rsidRPr="00344955" w:rsidRDefault="00BA2AFA" w:rsidP="00045F32">
            <w:r>
              <w:t>no</w:t>
            </w:r>
          </w:p>
        </w:tc>
        <w:tc>
          <w:tcPr>
            <w:tcW w:w="764" w:type="dxa"/>
            <w:tcBorders>
              <w:top w:val="single" w:sz="4" w:space="0" w:color="auto"/>
              <w:left w:val="single" w:sz="4" w:space="0" w:color="auto"/>
              <w:bottom w:val="single" w:sz="4" w:space="0" w:color="auto"/>
              <w:right w:val="single" w:sz="4" w:space="0" w:color="auto"/>
            </w:tcBorders>
          </w:tcPr>
          <w:p w14:paraId="779D76F8"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EEA0239"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226447E9"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7C276B37" w14:textId="77777777" w:rsidR="00BA2AFA" w:rsidRPr="00344955" w:rsidRDefault="00BA2AFA" w:rsidP="00045F32">
            <w:pPr>
              <w:rPr>
                <w:bCs/>
                <w:lang w:val="en-GB"/>
              </w:rPr>
            </w:pPr>
          </w:p>
        </w:tc>
      </w:tr>
      <w:tr w:rsidR="00BA2AFA" w:rsidRPr="00344955" w14:paraId="6F3D2591" w14:textId="77777777" w:rsidTr="00045F32">
        <w:trPr>
          <w:trHeight w:val="739"/>
        </w:trPr>
        <w:tc>
          <w:tcPr>
            <w:tcW w:w="874" w:type="dxa"/>
            <w:tcBorders>
              <w:top w:val="nil"/>
              <w:left w:val="single" w:sz="4" w:space="0" w:color="auto"/>
              <w:bottom w:val="nil"/>
              <w:right w:val="single" w:sz="4" w:space="0" w:color="auto"/>
            </w:tcBorders>
          </w:tcPr>
          <w:p w14:paraId="02368E4E"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01FE06A1" w14:textId="77777777" w:rsidR="00BA2AFA" w:rsidRPr="00344955" w:rsidRDefault="00BA2AFA" w:rsidP="00045F32">
            <w:pPr>
              <w:rPr>
                <w:bCs/>
                <w:lang w:val="en-GB"/>
              </w:rPr>
            </w:pPr>
            <w:r>
              <w:rPr>
                <w:bCs/>
                <w:lang w:val="en-GB"/>
              </w:rPr>
              <w:t>Street Number</w:t>
            </w:r>
          </w:p>
        </w:tc>
        <w:tc>
          <w:tcPr>
            <w:tcW w:w="1151" w:type="dxa"/>
            <w:tcBorders>
              <w:top w:val="single" w:sz="4" w:space="0" w:color="auto"/>
              <w:left w:val="single" w:sz="4" w:space="0" w:color="auto"/>
              <w:bottom w:val="single" w:sz="4" w:space="0" w:color="auto"/>
              <w:right w:val="single" w:sz="4" w:space="0" w:color="auto"/>
            </w:tcBorders>
          </w:tcPr>
          <w:p w14:paraId="0950FC20" w14:textId="2C2E84BA" w:rsidR="00BA2AFA" w:rsidRPr="00344955" w:rsidRDefault="00122C43" w:rsidP="00045F32">
            <w:pPr>
              <w:rPr>
                <w:bCs/>
                <w:lang w:val="en-GB"/>
              </w:rPr>
            </w:pPr>
            <w:r>
              <w:rPr>
                <w:bCs/>
                <w:lang w:val="en-GB"/>
              </w:rPr>
              <w:t>Street No. of Employee</w:t>
            </w:r>
          </w:p>
        </w:tc>
        <w:tc>
          <w:tcPr>
            <w:tcW w:w="1151" w:type="dxa"/>
            <w:tcBorders>
              <w:top w:val="single" w:sz="4" w:space="0" w:color="auto"/>
              <w:left w:val="single" w:sz="4" w:space="0" w:color="auto"/>
              <w:bottom w:val="single" w:sz="4" w:space="0" w:color="auto"/>
              <w:right w:val="single" w:sz="4" w:space="0" w:color="auto"/>
            </w:tcBorders>
          </w:tcPr>
          <w:p w14:paraId="02E5137E" w14:textId="77777777" w:rsidR="00BA2AFA" w:rsidRPr="00344955" w:rsidRDefault="00BA2AFA" w:rsidP="00045F32">
            <w:pPr>
              <w:rPr>
                <w:bCs/>
                <w:lang w:val="en-GB"/>
              </w:rPr>
            </w:pPr>
            <w:r>
              <w:rPr>
                <w:bCs/>
                <w:lang w:val="en-GB"/>
              </w:rPr>
              <w:t>VARCHAR(10)</w:t>
            </w:r>
          </w:p>
        </w:tc>
        <w:tc>
          <w:tcPr>
            <w:tcW w:w="1035" w:type="dxa"/>
            <w:tcBorders>
              <w:top w:val="single" w:sz="4" w:space="0" w:color="auto"/>
              <w:left w:val="single" w:sz="4" w:space="0" w:color="auto"/>
              <w:bottom w:val="single" w:sz="4" w:space="0" w:color="auto"/>
              <w:right w:val="single" w:sz="4" w:space="0" w:color="auto"/>
            </w:tcBorders>
          </w:tcPr>
          <w:p w14:paraId="292979A6" w14:textId="77777777" w:rsidR="00BA2AFA" w:rsidRPr="00344955" w:rsidRDefault="00BA2AFA"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72C916B" w14:textId="77777777" w:rsidR="00BA2AFA" w:rsidRPr="00344955" w:rsidRDefault="00BA2AFA" w:rsidP="00045F32">
            <w:r>
              <w:t>no</w:t>
            </w:r>
          </w:p>
        </w:tc>
        <w:tc>
          <w:tcPr>
            <w:tcW w:w="764" w:type="dxa"/>
            <w:tcBorders>
              <w:top w:val="single" w:sz="4" w:space="0" w:color="auto"/>
              <w:left w:val="single" w:sz="4" w:space="0" w:color="auto"/>
              <w:bottom w:val="single" w:sz="4" w:space="0" w:color="auto"/>
              <w:right w:val="single" w:sz="4" w:space="0" w:color="auto"/>
            </w:tcBorders>
          </w:tcPr>
          <w:p w14:paraId="43D39268"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6A48623" w14:textId="77777777" w:rsidR="00BA2AFA" w:rsidRPr="00344955" w:rsidRDefault="00BA2AFA"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10BAA4D7"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63528174" w14:textId="77777777" w:rsidR="00BA2AFA" w:rsidRPr="00344955" w:rsidRDefault="00BA2AFA" w:rsidP="00045F32">
            <w:pPr>
              <w:rPr>
                <w:bCs/>
                <w:lang w:val="en-GB"/>
              </w:rPr>
            </w:pPr>
          </w:p>
        </w:tc>
      </w:tr>
      <w:tr w:rsidR="00BA2AFA" w:rsidRPr="00344955" w14:paraId="6E323E31" w14:textId="77777777" w:rsidTr="00242B99">
        <w:trPr>
          <w:trHeight w:val="739"/>
        </w:trPr>
        <w:tc>
          <w:tcPr>
            <w:tcW w:w="874" w:type="dxa"/>
            <w:tcBorders>
              <w:top w:val="nil"/>
              <w:left w:val="single" w:sz="4" w:space="0" w:color="auto"/>
              <w:bottom w:val="nil"/>
              <w:right w:val="single" w:sz="4" w:space="0" w:color="auto"/>
            </w:tcBorders>
          </w:tcPr>
          <w:p w14:paraId="17D71122" w14:textId="77777777" w:rsidR="00BA2AFA" w:rsidRPr="00344955" w:rsidRDefault="00BA2AFA"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30B8F6BB" w14:textId="77777777" w:rsidR="00BA2AFA" w:rsidRPr="00344955" w:rsidRDefault="00BA2AFA" w:rsidP="00045F32">
            <w:pPr>
              <w:rPr>
                <w:bCs/>
                <w:lang w:val="en-GB"/>
              </w:rPr>
            </w:pPr>
            <w:r>
              <w:rPr>
                <w:bCs/>
                <w:lang w:val="en-GB"/>
              </w:rPr>
              <w:t>House Number</w:t>
            </w:r>
          </w:p>
        </w:tc>
        <w:tc>
          <w:tcPr>
            <w:tcW w:w="1151" w:type="dxa"/>
            <w:tcBorders>
              <w:top w:val="single" w:sz="4" w:space="0" w:color="auto"/>
              <w:left w:val="single" w:sz="4" w:space="0" w:color="auto"/>
              <w:bottom w:val="single" w:sz="4" w:space="0" w:color="auto"/>
              <w:right w:val="single" w:sz="4" w:space="0" w:color="auto"/>
            </w:tcBorders>
          </w:tcPr>
          <w:p w14:paraId="42DE324F" w14:textId="63003D15" w:rsidR="00BA2AFA" w:rsidRPr="00344955" w:rsidRDefault="00122C43" w:rsidP="00045F32">
            <w:pPr>
              <w:rPr>
                <w:bCs/>
                <w:lang w:val="en-GB"/>
              </w:rPr>
            </w:pPr>
            <w:r>
              <w:rPr>
                <w:bCs/>
                <w:lang w:val="en-GB"/>
              </w:rPr>
              <w:t>House No. of Employee</w:t>
            </w:r>
          </w:p>
        </w:tc>
        <w:tc>
          <w:tcPr>
            <w:tcW w:w="1151" w:type="dxa"/>
            <w:tcBorders>
              <w:top w:val="single" w:sz="4" w:space="0" w:color="auto"/>
              <w:left w:val="single" w:sz="4" w:space="0" w:color="auto"/>
              <w:bottom w:val="single" w:sz="4" w:space="0" w:color="auto"/>
              <w:right w:val="single" w:sz="4" w:space="0" w:color="auto"/>
            </w:tcBorders>
          </w:tcPr>
          <w:p w14:paraId="613CDA63" w14:textId="77777777" w:rsidR="00BA2AFA" w:rsidRPr="00344955" w:rsidRDefault="00BA2AFA" w:rsidP="00045F32">
            <w:pPr>
              <w:rPr>
                <w:bCs/>
                <w:lang w:val="en-GB"/>
              </w:rPr>
            </w:pPr>
            <w:r>
              <w:rPr>
                <w:bCs/>
                <w:lang w:val="en-GB"/>
              </w:rPr>
              <w:t>VARCHAR(10)</w:t>
            </w:r>
          </w:p>
        </w:tc>
        <w:tc>
          <w:tcPr>
            <w:tcW w:w="1035" w:type="dxa"/>
            <w:tcBorders>
              <w:top w:val="single" w:sz="4" w:space="0" w:color="auto"/>
              <w:left w:val="single" w:sz="4" w:space="0" w:color="auto"/>
              <w:bottom w:val="single" w:sz="4" w:space="0" w:color="auto"/>
              <w:right w:val="single" w:sz="4" w:space="0" w:color="auto"/>
            </w:tcBorders>
          </w:tcPr>
          <w:p w14:paraId="7692F20F" w14:textId="77777777" w:rsidR="00BA2AFA" w:rsidRPr="00344955" w:rsidRDefault="00BA2AFA" w:rsidP="00045F32">
            <w:pPr>
              <w:rPr>
                <w:bCs/>
                <w:lang w:val="en-GB"/>
              </w:rPr>
            </w:pPr>
            <w:r>
              <w:rPr>
                <w:bCs/>
                <w:lang w:val="en-GB"/>
              </w:rPr>
              <w:t>Apartment Number</w:t>
            </w:r>
          </w:p>
        </w:tc>
        <w:tc>
          <w:tcPr>
            <w:tcW w:w="857" w:type="dxa"/>
            <w:tcBorders>
              <w:top w:val="single" w:sz="4" w:space="0" w:color="auto"/>
              <w:left w:val="single" w:sz="4" w:space="0" w:color="auto"/>
              <w:bottom w:val="single" w:sz="4" w:space="0" w:color="auto"/>
              <w:right w:val="single" w:sz="4" w:space="0" w:color="auto"/>
            </w:tcBorders>
          </w:tcPr>
          <w:p w14:paraId="7E5D3171" w14:textId="77777777" w:rsidR="00BA2AFA" w:rsidRPr="00344955" w:rsidRDefault="00BA2AFA" w:rsidP="00045F32">
            <w:r>
              <w:t>no</w:t>
            </w:r>
          </w:p>
        </w:tc>
        <w:tc>
          <w:tcPr>
            <w:tcW w:w="764" w:type="dxa"/>
            <w:tcBorders>
              <w:top w:val="single" w:sz="4" w:space="0" w:color="auto"/>
              <w:left w:val="single" w:sz="4" w:space="0" w:color="auto"/>
              <w:bottom w:val="single" w:sz="4" w:space="0" w:color="auto"/>
              <w:right w:val="single" w:sz="4" w:space="0" w:color="auto"/>
            </w:tcBorders>
          </w:tcPr>
          <w:p w14:paraId="583EAFF7" w14:textId="77777777" w:rsidR="00BA2AFA" w:rsidRPr="00344955" w:rsidRDefault="00BA2AF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7F17091" w14:textId="77777777" w:rsidR="00BA2AFA" w:rsidRPr="00344955" w:rsidRDefault="00BA2AFA" w:rsidP="00045F32">
            <w:pPr>
              <w:rPr>
                <w:bCs/>
                <w:lang w:val="en-GB"/>
              </w:rPr>
            </w:pPr>
            <w:r>
              <w:rPr>
                <w:bCs/>
                <w:lang w:val="en-GB"/>
              </w:rPr>
              <w:t>yes</w:t>
            </w:r>
          </w:p>
        </w:tc>
        <w:tc>
          <w:tcPr>
            <w:tcW w:w="598" w:type="dxa"/>
            <w:tcBorders>
              <w:top w:val="single" w:sz="4" w:space="0" w:color="auto"/>
              <w:left w:val="single" w:sz="4" w:space="0" w:color="auto"/>
              <w:bottom w:val="single" w:sz="4" w:space="0" w:color="auto"/>
              <w:right w:val="single" w:sz="4" w:space="0" w:color="auto"/>
            </w:tcBorders>
          </w:tcPr>
          <w:p w14:paraId="047862B7" w14:textId="77777777" w:rsidR="00BA2AFA" w:rsidRPr="00344955" w:rsidRDefault="00BA2AFA"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196FB9A9" w14:textId="77777777" w:rsidR="00BA2AFA" w:rsidRPr="00344955" w:rsidRDefault="00BA2AFA" w:rsidP="00045F32">
            <w:pPr>
              <w:rPr>
                <w:bCs/>
                <w:lang w:val="en-GB"/>
              </w:rPr>
            </w:pPr>
          </w:p>
        </w:tc>
      </w:tr>
      <w:tr w:rsidR="00242B99" w:rsidRPr="00344955" w14:paraId="3C749963" w14:textId="77777777" w:rsidTr="00045F32">
        <w:trPr>
          <w:trHeight w:val="739"/>
        </w:trPr>
        <w:tc>
          <w:tcPr>
            <w:tcW w:w="874" w:type="dxa"/>
            <w:tcBorders>
              <w:top w:val="nil"/>
              <w:left w:val="single" w:sz="4" w:space="0" w:color="auto"/>
              <w:bottom w:val="single" w:sz="4" w:space="0" w:color="auto"/>
              <w:right w:val="single" w:sz="4" w:space="0" w:color="auto"/>
            </w:tcBorders>
          </w:tcPr>
          <w:p w14:paraId="1945FC3A" w14:textId="77777777" w:rsidR="00242B99" w:rsidRPr="00344955" w:rsidRDefault="00242B99"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2CE9FDCF" w14:textId="5CB14190" w:rsidR="00242B99" w:rsidRDefault="00242B99" w:rsidP="00045F32">
            <w:pPr>
              <w:rPr>
                <w:bCs/>
                <w:lang w:val="en-GB"/>
              </w:rPr>
            </w:pPr>
            <w:r>
              <w:rPr>
                <w:bCs/>
                <w:lang w:val="en-GB"/>
              </w:rPr>
              <w:t>Salary</w:t>
            </w:r>
          </w:p>
        </w:tc>
        <w:tc>
          <w:tcPr>
            <w:tcW w:w="1151" w:type="dxa"/>
            <w:tcBorders>
              <w:top w:val="single" w:sz="4" w:space="0" w:color="auto"/>
              <w:left w:val="single" w:sz="4" w:space="0" w:color="auto"/>
              <w:bottom w:val="single" w:sz="4" w:space="0" w:color="auto"/>
              <w:right w:val="single" w:sz="4" w:space="0" w:color="auto"/>
            </w:tcBorders>
          </w:tcPr>
          <w:p w14:paraId="27BAC5A4" w14:textId="514C1F87" w:rsidR="00242B99" w:rsidRDefault="00242B99" w:rsidP="00045F32">
            <w:pPr>
              <w:rPr>
                <w:bCs/>
                <w:lang w:val="en-GB"/>
              </w:rPr>
            </w:pPr>
            <w:r>
              <w:rPr>
                <w:bCs/>
                <w:lang w:val="en-GB"/>
              </w:rPr>
              <w:t>Amount paid per year</w:t>
            </w:r>
          </w:p>
        </w:tc>
        <w:tc>
          <w:tcPr>
            <w:tcW w:w="1151" w:type="dxa"/>
            <w:tcBorders>
              <w:top w:val="single" w:sz="4" w:space="0" w:color="auto"/>
              <w:left w:val="single" w:sz="4" w:space="0" w:color="auto"/>
              <w:bottom w:val="single" w:sz="4" w:space="0" w:color="auto"/>
              <w:right w:val="single" w:sz="4" w:space="0" w:color="auto"/>
            </w:tcBorders>
          </w:tcPr>
          <w:p w14:paraId="433CFD71" w14:textId="6DD02D0C" w:rsidR="00242B99" w:rsidRDefault="00242B99"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15D3C23A" w14:textId="77777777" w:rsidR="00242B99" w:rsidRDefault="00242B99"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7CEED4E" w14:textId="0873A797" w:rsidR="00242B99" w:rsidRDefault="00E94578" w:rsidP="00045F32">
            <w:r>
              <w:t>No</w:t>
            </w:r>
          </w:p>
        </w:tc>
        <w:tc>
          <w:tcPr>
            <w:tcW w:w="764" w:type="dxa"/>
            <w:tcBorders>
              <w:top w:val="single" w:sz="4" w:space="0" w:color="auto"/>
              <w:left w:val="single" w:sz="4" w:space="0" w:color="auto"/>
              <w:bottom w:val="single" w:sz="4" w:space="0" w:color="auto"/>
              <w:right w:val="single" w:sz="4" w:space="0" w:color="auto"/>
            </w:tcBorders>
          </w:tcPr>
          <w:p w14:paraId="5872B90E" w14:textId="5E02B14F" w:rsidR="00242B99" w:rsidRDefault="00E94578"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4322155" w14:textId="7CDD5C71" w:rsidR="00242B99" w:rsidRDefault="00E94578"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52358C26" w14:textId="77777777" w:rsidR="00242B99" w:rsidRPr="00344955" w:rsidRDefault="00242B99"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6B4E7893" w14:textId="77777777" w:rsidR="00242B99" w:rsidRPr="00344955" w:rsidRDefault="00242B99" w:rsidP="00045F32">
            <w:pPr>
              <w:rPr>
                <w:bCs/>
                <w:lang w:val="en-GB"/>
              </w:rPr>
            </w:pPr>
          </w:p>
        </w:tc>
      </w:tr>
    </w:tbl>
    <w:p w14:paraId="490059A2" w14:textId="069A4DF4" w:rsidR="005A4155" w:rsidRDefault="00D51170" w:rsidP="00A44EF3">
      <w:pPr>
        <w:pStyle w:val="Heading3"/>
      </w:pPr>
      <w:bookmarkStart w:id="14" w:name="_Toc194870014"/>
      <w:r>
        <w:t>Salesman:</w:t>
      </w:r>
      <w:bookmarkEnd w:id="14"/>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D51170" w:rsidRPr="00344955" w14:paraId="1CBE2D7D" w14:textId="77777777" w:rsidTr="00CA02BE">
        <w:trPr>
          <w:trHeight w:val="739"/>
        </w:trPr>
        <w:tc>
          <w:tcPr>
            <w:tcW w:w="874" w:type="dxa"/>
            <w:tcBorders>
              <w:top w:val="single" w:sz="4" w:space="0" w:color="auto"/>
              <w:left w:val="single" w:sz="4" w:space="0" w:color="auto"/>
              <w:bottom w:val="single" w:sz="4" w:space="0" w:color="auto"/>
              <w:right w:val="single" w:sz="4" w:space="0" w:color="auto"/>
            </w:tcBorders>
          </w:tcPr>
          <w:p w14:paraId="396EB689" w14:textId="7E963F29" w:rsidR="00D51170" w:rsidRPr="00344955" w:rsidRDefault="00CA02BE" w:rsidP="00045F32">
            <w:pPr>
              <w:rPr>
                <w:b/>
                <w:bCs/>
                <w:lang w:val="en-GB"/>
              </w:rPr>
            </w:pPr>
            <w:r>
              <w:rPr>
                <w:b/>
                <w:bCs/>
                <w:lang w:val="en-GB"/>
              </w:rPr>
              <w:t>Salesman</w:t>
            </w:r>
          </w:p>
        </w:tc>
        <w:tc>
          <w:tcPr>
            <w:tcW w:w="1151" w:type="dxa"/>
            <w:tcBorders>
              <w:top w:val="single" w:sz="4" w:space="0" w:color="auto"/>
              <w:left w:val="single" w:sz="4" w:space="0" w:color="auto"/>
              <w:bottom w:val="single" w:sz="4" w:space="0" w:color="auto"/>
              <w:right w:val="single" w:sz="4" w:space="0" w:color="auto"/>
            </w:tcBorders>
          </w:tcPr>
          <w:p w14:paraId="675D73D8" w14:textId="0D4DDF03" w:rsidR="00D51170" w:rsidRPr="00344955" w:rsidRDefault="00413334" w:rsidP="00045F32">
            <w:pPr>
              <w:rPr>
                <w:bCs/>
                <w:lang w:val="en-GB"/>
              </w:rPr>
            </w:pPr>
            <w:r>
              <w:rPr>
                <w:bCs/>
                <w:lang w:val="en-GB"/>
              </w:rPr>
              <w:t>DiscountPercent</w:t>
            </w:r>
          </w:p>
        </w:tc>
        <w:tc>
          <w:tcPr>
            <w:tcW w:w="1151" w:type="dxa"/>
            <w:tcBorders>
              <w:top w:val="single" w:sz="4" w:space="0" w:color="auto"/>
              <w:left w:val="single" w:sz="4" w:space="0" w:color="auto"/>
              <w:bottom w:val="single" w:sz="4" w:space="0" w:color="auto"/>
              <w:right w:val="single" w:sz="4" w:space="0" w:color="auto"/>
            </w:tcBorders>
          </w:tcPr>
          <w:p w14:paraId="073209A7" w14:textId="77777777" w:rsidR="00D51170" w:rsidRPr="00344955" w:rsidRDefault="00D51170" w:rsidP="00045F32">
            <w:pPr>
              <w:rPr>
                <w:bCs/>
                <w:lang w:val="en-GB"/>
              </w:rPr>
            </w:pPr>
            <w:r>
              <w:rPr>
                <w:bCs/>
                <w:lang w:val="en-GB"/>
              </w:rPr>
              <w:t>Name of Employee</w:t>
            </w:r>
          </w:p>
        </w:tc>
        <w:tc>
          <w:tcPr>
            <w:tcW w:w="1151" w:type="dxa"/>
            <w:tcBorders>
              <w:top w:val="single" w:sz="4" w:space="0" w:color="auto"/>
              <w:left w:val="single" w:sz="4" w:space="0" w:color="auto"/>
              <w:bottom w:val="single" w:sz="4" w:space="0" w:color="auto"/>
              <w:right w:val="single" w:sz="4" w:space="0" w:color="auto"/>
            </w:tcBorders>
          </w:tcPr>
          <w:p w14:paraId="25A8F987" w14:textId="0107DE46" w:rsidR="00D51170" w:rsidRPr="00344955" w:rsidRDefault="0041333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E7969D0" w14:textId="201D5E0B" w:rsidR="00D51170" w:rsidRPr="00344955" w:rsidRDefault="00D51170"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2DD2C1F" w14:textId="77777777" w:rsidR="00D51170" w:rsidRPr="00344955" w:rsidRDefault="00D51170"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29F2A01E" w14:textId="77777777" w:rsidR="00D51170" w:rsidRPr="00344955" w:rsidRDefault="00D51170"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BF5664E" w14:textId="5D2D01CF" w:rsidR="00D51170" w:rsidRPr="00344955" w:rsidRDefault="009D3F36"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70629C25" w14:textId="77777777" w:rsidR="00D51170" w:rsidRPr="00344955" w:rsidRDefault="00D51170"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120D212B" w14:textId="77777777" w:rsidR="00D51170" w:rsidRPr="00344955" w:rsidRDefault="00D51170" w:rsidP="00045F32">
            <w:pPr>
              <w:rPr>
                <w:bCs/>
                <w:lang w:val="en-GB"/>
              </w:rPr>
            </w:pPr>
          </w:p>
        </w:tc>
      </w:tr>
    </w:tbl>
    <w:p w14:paraId="48F2EA4D" w14:textId="77777777" w:rsidR="00D51170" w:rsidRDefault="00D51170"/>
    <w:p w14:paraId="48FAE05D" w14:textId="58B35964" w:rsidR="00FB52B6" w:rsidRDefault="00FB52B6" w:rsidP="00A44EF3">
      <w:pPr>
        <w:pStyle w:val="Heading3"/>
      </w:pPr>
      <w:bookmarkStart w:id="15" w:name="_Toc194870015"/>
      <w:r>
        <w:t>Engineer:</w:t>
      </w:r>
      <w:bookmarkEnd w:id="15"/>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FB52B6" w:rsidRPr="00344955" w14:paraId="2D13F308" w14:textId="77777777" w:rsidTr="00CA02BE">
        <w:trPr>
          <w:trHeight w:val="739"/>
        </w:trPr>
        <w:tc>
          <w:tcPr>
            <w:tcW w:w="874" w:type="dxa"/>
            <w:tcBorders>
              <w:top w:val="single" w:sz="4" w:space="0" w:color="auto"/>
              <w:left w:val="single" w:sz="4" w:space="0" w:color="auto"/>
              <w:bottom w:val="single" w:sz="4" w:space="0" w:color="auto"/>
              <w:right w:val="single" w:sz="4" w:space="0" w:color="auto"/>
            </w:tcBorders>
          </w:tcPr>
          <w:p w14:paraId="2CD97F62" w14:textId="7BA85DA2" w:rsidR="00FB52B6" w:rsidRPr="00344955" w:rsidRDefault="00413334" w:rsidP="00045F32">
            <w:pPr>
              <w:rPr>
                <w:b/>
                <w:lang w:val="en-GB"/>
              </w:rPr>
            </w:pPr>
            <w:r>
              <w:rPr>
                <w:b/>
                <w:lang w:val="en-GB"/>
              </w:rPr>
              <w:t>Engineer</w:t>
            </w:r>
          </w:p>
        </w:tc>
        <w:tc>
          <w:tcPr>
            <w:tcW w:w="1151" w:type="dxa"/>
            <w:tcBorders>
              <w:top w:val="single" w:sz="4" w:space="0" w:color="auto"/>
              <w:left w:val="single" w:sz="4" w:space="0" w:color="auto"/>
              <w:bottom w:val="single" w:sz="4" w:space="0" w:color="auto"/>
              <w:right w:val="single" w:sz="4" w:space="0" w:color="auto"/>
            </w:tcBorders>
          </w:tcPr>
          <w:p w14:paraId="2EF88D6C" w14:textId="515287D4" w:rsidR="00FB52B6" w:rsidRPr="00344955" w:rsidRDefault="00F57550" w:rsidP="00045F32">
            <w:pPr>
              <w:rPr>
                <w:bCs/>
                <w:lang w:val="en-GB"/>
              </w:rPr>
            </w:pPr>
            <w:r>
              <w:rPr>
                <w:bCs/>
                <w:lang w:val="en-GB"/>
              </w:rPr>
              <w:t>Degree</w:t>
            </w:r>
          </w:p>
        </w:tc>
        <w:tc>
          <w:tcPr>
            <w:tcW w:w="1151" w:type="dxa"/>
            <w:tcBorders>
              <w:top w:val="single" w:sz="4" w:space="0" w:color="auto"/>
              <w:left w:val="single" w:sz="4" w:space="0" w:color="auto"/>
              <w:bottom w:val="single" w:sz="4" w:space="0" w:color="auto"/>
              <w:right w:val="single" w:sz="4" w:space="0" w:color="auto"/>
            </w:tcBorders>
          </w:tcPr>
          <w:p w14:paraId="10563244" w14:textId="4150A347" w:rsidR="00FB52B6" w:rsidRPr="00344955" w:rsidRDefault="009D3F36" w:rsidP="00045F32">
            <w:pPr>
              <w:rPr>
                <w:bCs/>
                <w:lang w:val="en-GB"/>
              </w:rPr>
            </w:pPr>
            <w:r>
              <w:rPr>
                <w:bCs/>
                <w:lang w:val="en-GB"/>
              </w:rPr>
              <w:t>Proof of skill</w:t>
            </w:r>
          </w:p>
        </w:tc>
        <w:tc>
          <w:tcPr>
            <w:tcW w:w="1151" w:type="dxa"/>
            <w:tcBorders>
              <w:top w:val="single" w:sz="4" w:space="0" w:color="auto"/>
              <w:left w:val="single" w:sz="4" w:space="0" w:color="auto"/>
              <w:bottom w:val="single" w:sz="4" w:space="0" w:color="auto"/>
              <w:right w:val="single" w:sz="4" w:space="0" w:color="auto"/>
            </w:tcBorders>
          </w:tcPr>
          <w:p w14:paraId="55D31FDC" w14:textId="77777777" w:rsidR="00FB52B6" w:rsidRPr="00344955" w:rsidRDefault="00FB52B6"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1F7A2DDD" w14:textId="1D6BB9C4" w:rsidR="00FB52B6" w:rsidRPr="00344955" w:rsidRDefault="009D3F36" w:rsidP="00045F32">
            <w:pPr>
              <w:rPr>
                <w:bCs/>
                <w:lang w:val="en-GB"/>
              </w:rPr>
            </w:pPr>
            <w:r>
              <w:rPr>
                <w:bCs/>
                <w:lang w:val="en-GB"/>
              </w:rPr>
              <w:t>certificate</w:t>
            </w:r>
          </w:p>
        </w:tc>
        <w:tc>
          <w:tcPr>
            <w:tcW w:w="857" w:type="dxa"/>
            <w:tcBorders>
              <w:top w:val="single" w:sz="4" w:space="0" w:color="auto"/>
              <w:left w:val="single" w:sz="4" w:space="0" w:color="auto"/>
              <w:bottom w:val="single" w:sz="4" w:space="0" w:color="auto"/>
              <w:right w:val="single" w:sz="4" w:space="0" w:color="auto"/>
            </w:tcBorders>
          </w:tcPr>
          <w:p w14:paraId="2D3E4330" w14:textId="77777777" w:rsidR="00FB52B6" w:rsidRPr="00344955" w:rsidRDefault="00FB52B6"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8A4625A" w14:textId="77777777" w:rsidR="00FB52B6" w:rsidRPr="00344955" w:rsidRDefault="00FB52B6"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55DEF55" w14:textId="3F8FEA2E" w:rsidR="00FB52B6" w:rsidRPr="00344955" w:rsidRDefault="009D3F36" w:rsidP="00045F32">
            <w:pPr>
              <w:rPr>
                <w:bCs/>
                <w:lang w:val="en-GB"/>
              </w:rPr>
            </w:pPr>
            <w:r>
              <w:rPr>
                <w:bCs/>
                <w:lang w:val="en-GB"/>
              </w:rPr>
              <w:t>yes</w:t>
            </w:r>
          </w:p>
        </w:tc>
        <w:tc>
          <w:tcPr>
            <w:tcW w:w="598" w:type="dxa"/>
            <w:tcBorders>
              <w:top w:val="single" w:sz="4" w:space="0" w:color="auto"/>
              <w:left w:val="single" w:sz="4" w:space="0" w:color="auto"/>
              <w:bottom w:val="single" w:sz="4" w:space="0" w:color="auto"/>
              <w:right w:val="single" w:sz="4" w:space="0" w:color="auto"/>
            </w:tcBorders>
          </w:tcPr>
          <w:p w14:paraId="5FB38B82" w14:textId="0F17C37A" w:rsidR="00FB52B6" w:rsidRPr="00344955" w:rsidRDefault="00FB52B6"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05FBEF32" w14:textId="77777777" w:rsidR="00FB52B6" w:rsidRPr="00344955" w:rsidRDefault="00FB52B6" w:rsidP="00045F32">
            <w:pPr>
              <w:rPr>
                <w:bCs/>
                <w:lang w:val="en-GB"/>
              </w:rPr>
            </w:pPr>
          </w:p>
        </w:tc>
      </w:tr>
    </w:tbl>
    <w:p w14:paraId="0B3799C3" w14:textId="77777777" w:rsidR="00FB52B6" w:rsidRDefault="00FB52B6"/>
    <w:p w14:paraId="146CE169" w14:textId="0B63D442" w:rsidR="00427083" w:rsidRDefault="00427083" w:rsidP="008419F6">
      <w:pPr>
        <w:pStyle w:val="Heading3"/>
      </w:pPr>
      <w:bookmarkStart w:id="16" w:name="_Toc194870016"/>
      <w:r>
        <w:t>Subscription:</w:t>
      </w:r>
      <w:bookmarkEnd w:id="16"/>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598"/>
        <w:gridCol w:w="1195"/>
      </w:tblGrid>
      <w:tr w:rsidR="00427083" w:rsidRPr="00344955" w14:paraId="63D54B3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ADC0D24" w14:textId="1B144C11" w:rsidR="00427083" w:rsidRPr="00344955" w:rsidRDefault="00427083" w:rsidP="00045F32">
            <w:pPr>
              <w:rPr>
                <w:b/>
                <w:bCs/>
                <w:lang w:val="en-GB"/>
              </w:rPr>
            </w:pPr>
            <w:r>
              <w:rPr>
                <w:b/>
                <w:bCs/>
                <w:lang w:val="en-GB"/>
              </w:rPr>
              <w:t>Subscription</w:t>
            </w:r>
          </w:p>
        </w:tc>
        <w:tc>
          <w:tcPr>
            <w:tcW w:w="1151" w:type="dxa"/>
            <w:tcBorders>
              <w:top w:val="single" w:sz="4" w:space="0" w:color="auto"/>
              <w:left w:val="single" w:sz="4" w:space="0" w:color="auto"/>
              <w:bottom w:val="single" w:sz="4" w:space="0" w:color="auto"/>
              <w:right w:val="single" w:sz="4" w:space="0" w:color="auto"/>
            </w:tcBorders>
          </w:tcPr>
          <w:p w14:paraId="36F0C6EA" w14:textId="6BBAA288" w:rsidR="00427083" w:rsidRPr="00344955" w:rsidRDefault="007B4A0A" w:rsidP="00045F32">
            <w:pPr>
              <w:rPr>
                <w:bCs/>
                <w:lang w:val="en-GB"/>
              </w:rPr>
            </w:pPr>
            <w:r>
              <w:rPr>
                <w:bCs/>
                <w:lang w:val="en-GB"/>
              </w:rPr>
              <w:t>SubscriptionID</w:t>
            </w:r>
          </w:p>
        </w:tc>
        <w:tc>
          <w:tcPr>
            <w:tcW w:w="1151" w:type="dxa"/>
            <w:tcBorders>
              <w:top w:val="single" w:sz="4" w:space="0" w:color="auto"/>
              <w:left w:val="single" w:sz="4" w:space="0" w:color="auto"/>
              <w:bottom w:val="single" w:sz="4" w:space="0" w:color="auto"/>
              <w:right w:val="single" w:sz="4" w:space="0" w:color="auto"/>
            </w:tcBorders>
          </w:tcPr>
          <w:p w14:paraId="4E0BD89F" w14:textId="0151C711" w:rsidR="00427083" w:rsidRPr="00344955" w:rsidRDefault="007B4A0A" w:rsidP="00045F32">
            <w:pPr>
              <w:rPr>
                <w:bCs/>
                <w:lang w:val="en-GB"/>
              </w:rPr>
            </w:pPr>
            <w:r>
              <w:rPr>
                <w:bCs/>
                <w:lang w:val="en-GB"/>
              </w:rPr>
              <w:t>Identifier for subscription</w:t>
            </w:r>
          </w:p>
        </w:tc>
        <w:tc>
          <w:tcPr>
            <w:tcW w:w="1151" w:type="dxa"/>
            <w:tcBorders>
              <w:top w:val="single" w:sz="4" w:space="0" w:color="auto"/>
              <w:left w:val="single" w:sz="4" w:space="0" w:color="auto"/>
              <w:bottom w:val="single" w:sz="4" w:space="0" w:color="auto"/>
              <w:right w:val="single" w:sz="4" w:space="0" w:color="auto"/>
            </w:tcBorders>
          </w:tcPr>
          <w:p w14:paraId="37822EE5" w14:textId="77777777" w:rsidR="00427083" w:rsidRPr="00344955" w:rsidRDefault="00427083"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184DC695" w14:textId="50C571D5" w:rsidR="00427083" w:rsidRPr="00344955" w:rsidRDefault="008D1695"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7AC80F3A" w14:textId="77777777" w:rsidR="00427083" w:rsidRPr="00344955" w:rsidRDefault="00427083"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67FD20C0" w14:textId="77777777" w:rsidR="00427083" w:rsidRPr="00344955" w:rsidRDefault="0042708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4DE492D" w14:textId="77777777" w:rsidR="00427083" w:rsidRPr="00344955" w:rsidRDefault="00427083"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0EAA44FA" w14:textId="04E40DB0" w:rsidR="00427083" w:rsidRPr="00344955" w:rsidRDefault="00BE4941" w:rsidP="00045F32">
            <w:pPr>
              <w:rPr>
                <w:bCs/>
                <w:lang w:val="en-GB"/>
              </w:rPr>
            </w:pPr>
            <w:r>
              <w:rPr>
                <w:bCs/>
                <w:lang w:val="en-GB"/>
              </w:rPr>
              <w:t>Primary</w:t>
            </w:r>
          </w:p>
        </w:tc>
        <w:tc>
          <w:tcPr>
            <w:tcW w:w="1195" w:type="dxa"/>
            <w:tcBorders>
              <w:top w:val="single" w:sz="4" w:space="0" w:color="auto"/>
              <w:left w:val="single" w:sz="4" w:space="0" w:color="auto"/>
              <w:bottom w:val="single" w:sz="4" w:space="0" w:color="auto"/>
              <w:right w:val="single" w:sz="4" w:space="0" w:color="auto"/>
            </w:tcBorders>
          </w:tcPr>
          <w:p w14:paraId="3524E797" w14:textId="77777777" w:rsidR="00427083" w:rsidRPr="00344955" w:rsidRDefault="00427083" w:rsidP="00045F32">
            <w:pPr>
              <w:rPr>
                <w:bCs/>
                <w:lang w:val="en-GB"/>
              </w:rPr>
            </w:pPr>
          </w:p>
        </w:tc>
      </w:tr>
      <w:tr w:rsidR="00D40D92" w:rsidRPr="00344955" w14:paraId="7C6BAC72"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41B428F" w14:textId="77777777" w:rsidR="00D40D92" w:rsidRDefault="00D40D92" w:rsidP="00045F32">
            <w:pPr>
              <w:rPr>
                <w:b/>
                <w:bCs/>
                <w:lang w:val="en-GB"/>
              </w:rPr>
            </w:pPr>
          </w:p>
        </w:tc>
        <w:tc>
          <w:tcPr>
            <w:tcW w:w="1151" w:type="dxa"/>
            <w:tcBorders>
              <w:top w:val="single" w:sz="4" w:space="0" w:color="auto"/>
              <w:left w:val="single" w:sz="4" w:space="0" w:color="auto"/>
              <w:bottom w:val="single" w:sz="4" w:space="0" w:color="auto"/>
              <w:right w:val="single" w:sz="4" w:space="0" w:color="auto"/>
            </w:tcBorders>
          </w:tcPr>
          <w:p w14:paraId="04D55007" w14:textId="2E81B9CA" w:rsidR="00D40D92" w:rsidRDefault="00C727BF" w:rsidP="00045F32">
            <w:pPr>
              <w:rPr>
                <w:bCs/>
                <w:lang w:val="en-GB"/>
              </w:rPr>
            </w:pPr>
            <w:r>
              <w:rPr>
                <w:bCs/>
                <w:lang w:val="en-GB"/>
              </w:rPr>
              <w:t>Prices</w:t>
            </w:r>
          </w:p>
        </w:tc>
        <w:tc>
          <w:tcPr>
            <w:tcW w:w="1151" w:type="dxa"/>
            <w:tcBorders>
              <w:top w:val="single" w:sz="4" w:space="0" w:color="auto"/>
              <w:left w:val="single" w:sz="4" w:space="0" w:color="auto"/>
              <w:bottom w:val="single" w:sz="4" w:space="0" w:color="auto"/>
              <w:right w:val="single" w:sz="4" w:space="0" w:color="auto"/>
            </w:tcBorders>
          </w:tcPr>
          <w:p w14:paraId="066BDB7D" w14:textId="2CFE219C" w:rsidR="00D40D92" w:rsidRDefault="00C727BF" w:rsidP="00045F32">
            <w:pPr>
              <w:rPr>
                <w:bCs/>
                <w:lang w:val="en-GB"/>
              </w:rPr>
            </w:pPr>
            <w:r>
              <w:rPr>
                <w:bCs/>
                <w:lang w:val="en-GB"/>
              </w:rPr>
              <w:t>Price of subscription</w:t>
            </w:r>
          </w:p>
        </w:tc>
        <w:tc>
          <w:tcPr>
            <w:tcW w:w="1151" w:type="dxa"/>
            <w:tcBorders>
              <w:top w:val="single" w:sz="4" w:space="0" w:color="auto"/>
              <w:left w:val="single" w:sz="4" w:space="0" w:color="auto"/>
              <w:bottom w:val="single" w:sz="4" w:space="0" w:color="auto"/>
              <w:right w:val="single" w:sz="4" w:space="0" w:color="auto"/>
            </w:tcBorders>
          </w:tcPr>
          <w:p w14:paraId="72CFEDB3" w14:textId="19EB072D" w:rsidR="00D40D92" w:rsidRDefault="00C727B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DDEDB13" w14:textId="5E605C4B" w:rsidR="00D40D92" w:rsidRDefault="00C727BF" w:rsidP="00045F32">
            <w:pPr>
              <w:rPr>
                <w:bCs/>
                <w:lang w:val="en-GB"/>
              </w:rPr>
            </w:pPr>
            <w:r>
              <w:rPr>
                <w:bCs/>
                <w:lang w:val="en-GB"/>
              </w:rPr>
              <w:t>Price, cost</w:t>
            </w:r>
          </w:p>
        </w:tc>
        <w:tc>
          <w:tcPr>
            <w:tcW w:w="857" w:type="dxa"/>
            <w:tcBorders>
              <w:top w:val="single" w:sz="4" w:space="0" w:color="auto"/>
              <w:left w:val="single" w:sz="4" w:space="0" w:color="auto"/>
              <w:bottom w:val="single" w:sz="4" w:space="0" w:color="auto"/>
              <w:right w:val="single" w:sz="4" w:space="0" w:color="auto"/>
            </w:tcBorders>
          </w:tcPr>
          <w:p w14:paraId="598722DF" w14:textId="7D5651B8" w:rsidR="00D40D92" w:rsidRDefault="00C727BF" w:rsidP="00045F32">
            <w:pPr>
              <w:rPr>
                <w:bCs/>
                <w:lang w:val="en-GB"/>
              </w:rPr>
            </w:pPr>
            <w:r>
              <w:rPr>
                <w:bCs/>
                <w:lang w:val="en-GB"/>
              </w:rPr>
              <w:t>No</w:t>
            </w:r>
          </w:p>
        </w:tc>
        <w:tc>
          <w:tcPr>
            <w:tcW w:w="764" w:type="dxa"/>
            <w:tcBorders>
              <w:top w:val="single" w:sz="4" w:space="0" w:color="auto"/>
              <w:left w:val="single" w:sz="4" w:space="0" w:color="auto"/>
              <w:bottom w:val="single" w:sz="4" w:space="0" w:color="auto"/>
              <w:right w:val="single" w:sz="4" w:space="0" w:color="auto"/>
            </w:tcBorders>
          </w:tcPr>
          <w:p w14:paraId="30519CFB" w14:textId="644BE28B" w:rsidR="00D40D92" w:rsidRDefault="00C727B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600061A" w14:textId="19D002F4" w:rsidR="00D40D92" w:rsidRDefault="00C727BF" w:rsidP="00045F32">
            <w:pPr>
              <w:rPr>
                <w:bCs/>
                <w:lang w:val="en-GB"/>
              </w:rPr>
            </w:pPr>
            <w:r>
              <w:rPr>
                <w:bCs/>
                <w:lang w:val="en-GB"/>
              </w:rPr>
              <w:t>No</w:t>
            </w:r>
          </w:p>
        </w:tc>
        <w:tc>
          <w:tcPr>
            <w:tcW w:w="598" w:type="dxa"/>
            <w:tcBorders>
              <w:top w:val="single" w:sz="4" w:space="0" w:color="auto"/>
              <w:left w:val="single" w:sz="4" w:space="0" w:color="auto"/>
              <w:bottom w:val="single" w:sz="4" w:space="0" w:color="auto"/>
              <w:right w:val="single" w:sz="4" w:space="0" w:color="auto"/>
            </w:tcBorders>
          </w:tcPr>
          <w:p w14:paraId="09F6E0C6" w14:textId="77777777" w:rsidR="00D40D92" w:rsidRPr="00344955" w:rsidRDefault="00D40D92" w:rsidP="00045F32">
            <w:pPr>
              <w:rPr>
                <w:bCs/>
                <w:lang w:val="en-GB"/>
              </w:rPr>
            </w:pPr>
          </w:p>
        </w:tc>
        <w:tc>
          <w:tcPr>
            <w:tcW w:w="1195" w:type="dxa"/>
            <w:tcBorders>
              <w:top w:val="single" w:sz="4" w:space="0" w:color="auto"/>
              <w:left w:val="single" w:sz="4" w:space="0" w:color="auto"/>
              <w:bottom w:val="single" w:sz="4" w:space="0" w:color="auto"/>
              <w:right w:val="single" w:sz="4" w:space="0" w:color="auto"/>
            </w:tcBorders>
          </w:tcPr>
          <w:p w14:paraId="5F19D0CA" w14:textId="77777777" w:rsidR="00D40D92" w:rsidRPr="00344955" w:rsidRDefault="00D40D92" w:rsidP="00045F32">
            <w:pPr>
              <w:rPr>
                <w:bCs/>
                <w:lang w:val="en-GB"/>
              </w:rPr>
            </w:pPr>
          </w:p>
        </w:tc>
      </w:tr>
    </w:tbl>
    <w:p w14:paraId="48F758E8" w14:textId="588EAA87" w:rsidR="0072428A" w:rsidRDefault="00CB1034" w:rsidP="008419F6">
      <w:pPr>
        <w:pStyle w:val="Heading3"/>
      </w:pPr>
      <w:bookmarkStart w:id="17" w:name="_Toc194870017"/>
      <w:r>
        <w:t>Customer</w:t>
      </w:r>
      <w:bookmarkEnd w:id="17"/>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CB1034" w:rsidRPr="00344955" w14:paraId="4F1B4EB9"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6EA6309" w14:textId="77777777" w:rsidR="00CB1034" w:rsidRPr="00344955" w:rsidRDefault="00CB1034"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8E637D3" w14:textId="77777777" w:rsidR="00CB1034" w:rsidRPr="00344955" w:rsidRDefault="00CB1034"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2F84E53" w14:textId="77777777" w:rsidR="00CB1034" w:rsidRPr="00344955" w:rsidRDefault="00CB1034"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AE1BA98" w14:textId="77777777" w:rsidR="00CB1034" w:rsidRPr="00344955" w:rsidRDefault="00CB1034"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60C01708" w14:textId="77777777" w:rsidR="00CB1034" w:rsidRPr="00344955" w:rsidRDefault="00CB1034"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4440887D" w14:textId="77777777" w:rsidR="00CB1034" w:rsidRPr="00344955" w:rsidRDefault="00CB1034"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7AC1038A" w14:textId="77777777" w:rsidR="00CB1034" w:rsidRPr="00344955" w:rsidRDefault="00CB1034"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59B1C70F" w14:textId="77777777" w:rsidR="00CB1034" w:rsidRPr="00344955" w:rsidRDefault="00CB1034"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142E6318" w14:textId="77777777" w:rsidR="00CB1034" w:rsidRPr="00344955" w:rsidRDefault="00CB1034"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529C3EA0" w14:textId="77777777" w:rsidR="00CB1034" w:rsidRPr="00344955" w:rsidRDefault="00CB1034" w:rsidP="00045F32">
            <w:pPr>
              <w:rPr>
                <w:b/>
                <w:bCs/>
                <w:lang w:val="en-GB"/>
              </w:rPr>
            </w:pPr>
            <w:r w:rsidRPr="00344955">
              <w:rPr>
                <w:b/>
                <w:bCs/>
                <w:lang w:val="en-GB"/>
              </w:rPr>
              <w:t>Default Value</w:t>
            </w:r>
          </w:p>
        </w:tc>
      </w:tr>
      <w:tr w:rsidR="00CB1034" w:rsidRPr="00344955" w14:paraId="6486ED61"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5A7FDCD" w14:textId="1D26290A" w:rsidR="00CB1034" w:rsidRPr="00344955" w:rsidRDefault="00CB1034" w:rsidP="00045F32">
            <w:pPr>
              <w:rPr>
                <w:b/>
                <w:lang w:val="en-GB"/>
              </w:rPr>
            </w:pPr>
            <w:r>
              <w:rPr>
                <w:b/>
                <w:lang w:val="en-GB"/>
              </w:rPr>
              <w:lastRenderedPageBreak/>
              <w:t>Customer</w:t>
            </w:r>
          </w:p>
        </w:tc>
        <w:tc>
          <w:tcPr>
            <w:tcW w:w="1151" w:type="dxa"/>
            <w:tcBorders>
              <w:top w:val="single" w:sz="4" w:space="0" w:color="auto"/>
              <w:left w:val="single" w:sz="4" w:space="0" w:color="auto"/>
              <w:bottom w:val="single" w:sz="4" w:space="0" w:color="auto"/>
              <w:right w:val="single" w:sz="4" w:space="0" w:color="auto"/>
            </w:tcBorders>
          </w:tcPr>
          <w:p w14:paraId="78C07F34" w14:textId="4AC83CEB" w:rsidR="00CB1034" w:rsidRPr="00344955" w:rsidRDefault="00CB1034" w:rsidP="00045F32">
            <w:pPr>
              <w:rPr>
                <w:bCs/>
                <w:lang w:val="en-GB"/>
              </w:rPr>
            </w:pPr>
            <w:r>
              <w:rPr>
                <w:bCs/>
                <w:lang w:val="en-GB"/>
              </w:rPr>
              <w:t>CustID</w:t>
            </w:r>
          </w:p>
        </w:tc>
        <w:tc>
          <w:tcPr>
            <w:tcW w:w="1151" w:type="dxa"/>
            <w:tcBorders>
              <w:top w:val="single" w:sz="4" w:space="0" w:color="auto"/>
              <w:left w:val="single" w:sz="4" w:space="0" w:color="auto"/>
              <w:bottom w:val="single" w:sz="4" w:space="0" w:color="auto"/>
              <w:right w:val="single" w:sz="4" w:space="0" w:color="auto"/>
            </w:tcBorders>
          </w:tcPr>
          <w:p w14:paraId="0BDCF703" w14:textId="601EBDCB" w:rsidR="00CB1034" w:rsidRPr="00344955" w:rsidRDefault="00CB1034" w:rsidP="00045F32">
            <w:pPr>
              <w:rPr>
                <w:bCs/>
                <w:lang w:val="en-GB"/>
              </w:rPr>
            </w:pPr>
            <w:r>
              <w:rPr>
                <w:bCs/>
                <w:lang w:val="en-GB"/>
              </w:rPr>
              <w:t>Identifier for customer</w:t>
            </w:r>
          </w:p>
        </w:tc>
        <w:tc>
          <w:tcPr>
            <w:tcW w:w="1151" w:type="dxa"/>
            <w:tcBorders>
              <w:top w:val="single" w:sz="4" w:space="0" w:color="auto"/>
              <w:left w:val="single" w:sz="4" w:space="0" w:color="auto"/>
              <w:bottom w:val="single" w:sz="4" w:space="0" w:color="auto"/>
              <w:right w:val="single" w:sz="4" w:space="0" w:color="auto"/>
            </w:tcBorders>
          </w:tcPr>
          <w:p w14:paraId="36FCF127" w14:textId="77777777" w:rsidR="00CB1034" w:rsidRPr="00344955" w:rsidRDefault="00CB103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0BC2E73" w14:textId="77777777" w:rsidR="00CB1034" w:rsidRPr="00344955" w:rsidRDefault="00CB1034"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6E4EBDFA" w14:textId="77777777" w:rsidR="00CB1034" w:rsidRPr="00344955" w:rsidRDefault="00CB103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DDB159B" w14:textId="77777777" w:rsidR="00CB1034" w:rsidRPr="00344955" w:rsidRDefault="00CB103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8D8C9D4" w14:textId="77777777" w:rsidR="00CB1034" w:rsidRPr="00344955" w:rsidRDefault="00CB103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FC3A0C8" w14:textId="77777777" w:rsidR="00CB1034" w:rsidRPr="00344955" w:rsidRDefault="00CB1034"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3EFBFF88" w14:textId="77777777" w:rsidR="00CB1034" w:rsidRPr="00344955" w:rsidRDefault="00CB1034" w:rsidP="00045F32">
            <w:pPr>
              <w:rPr>
                <w:bCs/>
                <w:lang w:val="en-GB"/>
              </w:rPr>
            </w:pPr>
          </w:p>
        </w:tc>
      </w:tr>
      <w:tr w:rsidR="006A0235" w:rsidRPr="00344955" w14:paraId="7AB9D090"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87A1295" w14:textId="77777777" w:rsidR="006A0235" w:rsidRDefault="006A0235"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E27C5E8" w14:textId="664D16C9" w:rsidR="006A0235" w:rsidRDefault="0028471A" w:rsidP="00045F32">
            <w:pPr>
              <w:rPr>
                <w:bCs/>
                <w:lang w:val="en-GB"/>
              </w:rPr>
            </w:pPr>
            <w:r>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46E01EB6" w14:textId="0E290FEB" w:rsidR="006A0235" w:rsidRDefault="007455FF" w:rsidP="00045F32">
            <w:pPr>
              <w:rPr>
                <w:bCs/>
                <w:lang w:val="en-GB"/>
              </w:rPr>
            </w:pPr>
            <w:r>
              <w:rPr>
                <w:bCs/>
                <w:lang w:val="en-GB"/>
              </w:rPr>
              <w:t>Name of customer</w:t>
            </w:r>
          </w:p>
        </w:tc>
        <w:tc>
          <w:tcPr>
            <w:tcW w:w="1151" w:type="dxa"/>
            <w:tcBorders>
              <w:top w:val="single" w:sz="4" w:space="0" w:color="auto"/>
              <w:left w:val="single" w:sz="4" w:space="0" w:color="auto"/>
              <w:bottom w:val="single" w:sz="4" w:space="0" w:color="auto"/>
              <w:right w:val="single" w:sz="4" w:space="0" w:color="auto"/>
            </w:tcBorders>
          </w:tcPr>
          <w:p w14:paraId="1F070642" w14:textId="2CD0FF3C" w:rsidR="006A0235" w:rsidRDefault="007455FF"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B87D928" w14:textId="77777777" w:rsidR="006A0235" w:rsidRDefault="006A0235"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55A2C2CC" w14:textId="5B7FB586" w:rsidR="006A0235" w:rsidRDefault="00E363B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0180245" w14:textId="079146BB" w:rsidR="006A0235" w:rsidRDefault="00E363B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41BFC11" w14:textId="6DF7B1D4" w:rsidR="006A0235" w:rsidRDefault="00E363B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10A1DA57" w14:textId="77777777" w:rsidR="006A0235" w:rsidRDefault="006A0235"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C41FDFE" w14:textId="77777777" w:rsidR="006A0235" w:rsidRPr="00344955" w:rsidRDefault="006A0235" w:rsidP="00045F32">
            <w:pPr>
              <w:rPr>
                <w:bCs/>
                <w:lang w:val="en-GB"/>
              </w:rPr>
            </w:pPr>
          </w:p>
        </w:tc>
      </w:tr>
      <w:tr w:rsidR="0028471A" w:rsidRPr="00344955" w14:paraId="153C351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1F86E8F" w14:textId="77777777" w:rsidR="0028471A" w:rsidRDefault="0028471A"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2B64B59" w14:textId="4652ABBB" w:rsidR="0028471A" w:rsidRDefault="0028471A" w:rsidP="00045F32">
            <w:pPr>
              <w:rPr>
                <w:bCs/>
                <w:lang w:val="en-GB"/>
              </w:rPr>
            </w:pPr>
            <w:r>
              <w:rPr>
                <w:bCs/>
                <w:lang w:val="en-GB"/>
              </w:rPr>
              <w:t>Phone Number</w:t>
            </w:r>
          </w:p>
        </w:tc>
        <w:tc>
          <w:tcPr>
            <w:tcW w:w="1151" w:type="dxa"/>
            <w:tcBorders>
              <w:top w:val="single" w:sz="4" w:space="0" w:color="auto"/>
              <w:left w:val="single" w:sz="4" w:space="0" w:color="auto"/>
              <w:bottom w:val="single" w:sz="4" w:space="0" w:color="auto"/>
              <w:right w:val="single" w:sz="4" w:space="0" w:color="auto"/>
            </w:tcBorders>
          </w:tcPr>
          <w:p w14:paraId="567588A5" w14:textId="7BACE164" w:rsidR="0028471A" w:rsidRDefault="00E363B3" w:rsidP="00045F32">
            <w:pPr>
              <w:rPr>
                <w:bCs/>
                <w:lang w:val="en-GB"/>
              </w:rPr>
            </w:pPr>
            <w:r>
              <w:rPr>
                <w:bCs/>
                <w:lang w:val="en-GB"/>
              </w:rPr>
              <w:t>Cell number</w:t>
            </w:r>
          </w:p>
        </w:tc>
        <w:tc>
          <w:tcPr>
            <w:tcW w:w="1151" w:type="dxa"/>
            <w:tcBorders>
              <w:top w:val="single" w:sz="4" w:space="0" w:color="auto"/>
              <w:left w:val="single" w:sz="4" w:space="0" w:color="auto"/>
              <w:bottom w:val="single" w:sz="4" w:space="0" w:color="auto"/>
              <w:right w:val="single" w:sz="4" w:space="0" w:color="auto"/>
            </w:tcBorders>
          </w:tcPr>
          <w:p w14:paraId="760810C2" w14:textId="616688C4" w:rsidR="0028471A" w:rsidRDefault="00E363B3" w:rsidP="00045F32">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2E77D51E" w14:textId="4EB49233" w:rsidR="0028471A" w:rsidRDefault="00E363B3" w:rsidP="00045F32">
            <w:pPr>
              <w:rPr>
                <w:bCs/>
                <w:lang w:val="en-GB"/>
              </w:rPr>
            </w:pPr>
            <w:r>
              <w:rPr>
                <w:bCs/>
                <w:lang w:val="en-GB"/>
              </w:rPr>
              <w:t>Cell, line</w:t>
            </w:r>
          </w:p>
        </w:tc>
        <w:tc>
          <w:tcPr>
            <w:tcW w:w="857" w:type="dxa"/>
            <w:tcBorders>
              <w:top w:val="single" w:sz="4" w:space="0" w:color="auto"/>
              <w:left w:val="single" w:sz="4" w:space="0" w:color="auto"/>
              <w:bottom w:val="single" w:sz="4" w:space="0" w:color="auto"/>
              <w:right w:val="single" w:sz="4" w:space="0" w:color="auto"/>
            </w:tcBorders>
          </w:tcPr>
          <w:p w14:paraId="4637B671" w14:textId="4DCA9E36" w:rsidR="0028471A" w:rsidRDefault="00E363B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25EDF05" w14:textId="57967690" w:rsidR="0028471A" w:rsidRDefault="00E363B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C9EB814" w14:textId="763D9071" w:rsidR="0028471A" w:rsidRDefault="00E363B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008BB5F" w14:textId="77777777" w:rsidR="0028471A" w:rsidRDefault="0028471A"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A08F8C4" w14:textId="77777777" w:rsidR="0028471A" w:rsidRPr="00344955" w:rsidRDefault="0028471A" w:rsidP="00045F32">
            <w:pPr>
              <w:rPr>
                <w:bCs/>
                <w:lang w:val="en-GB"/>
              </w:rPr>
            </w:pPr>
          </w:p>
        </w:tc>
      </w:tr>
      <w:tr w:rsidR="00375956" w:rsidRPr="00344955" w14:paraId="1C496EF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6AE723E" w14:textId="77777777" w:rsidR="00375956" w:rsidRDefault="00375956"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5D61825F" w14:textId="0268518A" w:rsidR="00375956" w:rsidRDefault="00474327" w:rsidP="00045F32">
            <w:pPr>
              <w:rPr>
                <w:bCs/>
                <w:lang w:val="en-GB"/>
              </w:rPr>
            </w:pPr>
            <w:r>
              <w:rPr>
                <w:bCs/>
                <w:lang w:val="en-GB"/>
              </w:rPr>
              <w:t>Account Name</w:t>
            </w:r>
          </w:p>
        </w:tc>
        <w:tc>
          <w:tcPr>
            <w:tcW w:w="1151" w:type="dxa"/>
            <w:tcBorders>
              <w:top w:val="single" w:sz="4" w:space="0" w:color="auto"/>
              <w:left w:val="single" w:sz="4" w:space="0" w:color="auto"/>
              <w:bottom w:val="single" w:sz="4" w:space="0" w:color="auto"/>
              <w:right w:val="single" w:sz="4" w:space="0" w:color="auto"/>
            </w:tcBorders>
          </w:tcPr>
          <w:p w14:paraId="00D36C27" w14:textId="09F2605C" w:rsidR="00375956" w:rsidRDefault="000A3DFE" w:rsidP="00045F32">
            <w:pPr>
              <w:rPr>
                <w:bCs/>
                <w:lang w:val="en-GB"/>
              </w:rPr>
            </w:pPr>
            <w:r>
              <w:rPr>
                <w:bCs/>
                <w:lang w:val="en-GB"/>
              </w:rPr>
              <w:t>Name of entity</w:t>
            </w:r>
          </w:p>
        </w:tc>
        <w:tc>
          <w:tcPr>
            <w:tcW w:w="1151" w:type="dxa"/>
            <w:tcBorders>
              <w:top w:val="single" w:sz="4" w:space="0" w:color="auto"/>
              <w:left w:val="single" w:sz="4" w:space="0" w:color="auto"/>
              <w:bottom w:val="single" w:sz="4" w:space="0" w:color="auto"/>
              <w:right w:val="single" w:sz="4" w:space="0" w:color="auto"/>
            </w:tcBorders>
          </w:tcPr>
          <w:p w14:paraId="49E8CE63" w14:textId="67E740DB" w:rsidR="00375956" w:rsidRDefault="000A3DFE"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03428AFB" w14:textId="0019B662" w:rsidR="000A3DFE" w:rsidRDefault="000A3DFE" w:rsidP="00045F32">
            <w:pPr>
              <w:rPr>
                <w:bCs/>
                <w:lang w:val="en-GB"/>
              </w:rPr>
            </w:pPr>
            <w:r>
              <w:rPr>
                <w:bCs/>
                <w:lang w:val="en-GB"/>
              </w:rPr>
              <w:t>Trading name</w:t>
            </w:r>
          </w:p>
        </w:tc>
        <w:tc>
          <w:tcPr>
            <w:tcW w:w="857" w:type="dxa"/>
            <w:tcBorders>
              <w:top w:val="single" w:sz="4" w:space="0" w:color="auto"/>
              <w:left w:val="single" w:sz="4" w:space="0" w:color="auto"/>
              <w:bottom w:val="single" w:sz="4" w:space="0" w:color="auto"/>
              <w:right w:val="single" w:sz="4" w:space="0" w:color="auto"/>
            </w:tcBorders>
          </w:tcPr>
          <w:p w14:paraId="2ADA640D" w14:textId="2AF9E3A1" w:rsidR="00375956" w:rsidRDefault="000A3DFE"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73D084A" w14:textId="2E0A7D28" w:rsidR="00375956" w:rsidRDefault="000A3DFE"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B73C6E4" w14:textId="7E964962" w:rsidR="00375956" w:rsidRDefault="000A3DFE"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43A1E1A9" w14:textId="77777777" w:rsidR="00375956" w:rsidRDefault="00375956"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45AD927" w14:textId="77777777" w:rsidR="00375956" w:rsidRPr="00344955" w:rsidRDefault="00375956" w:rsidP="00045F32">
            <w:pPr>
              <w:rPr>
                <w:bCs/>
                <w:lang w:val="en-GB"/>
              </w:rPr>
            </w:pPr>
          </w:p>
        </w:tc>
      </w:tr>
      <w:tr w:rsidR="00C81D8E" w:rsidRPr="00344955" w14:paraId="3B546112"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F3F7BE0" w14:textId="77777777" w:rsidR="00C81D8E" w:rsidRDefault="00C81D8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1802FA5" w14:textId="03B1B28A" w:rsidR="00C81D8E" w:rsidRDefault="00C81D8E" w:rsidP="00045F32">
            <w:pPr>
              <w:rPr>
                <w:bCs/>
                <w:lang w:val="en-GB"/>
              </w:rPr>
            </w:pPr>
            <w:r>
              <w:rPr>
                <w:bCs/>
                <w:lang w:val="en-GB"/>
              </w:rPr>
              <w:t xml:space="preserve">Email </w:t>
            </w:r>
          </w:p>
        </w:tc>
        <w:tc>
          <w:tcPr>
            <w:tcW w:w="1151" w:type="dxa"/>
            <w:tcBorders>
              <w:top w:val="single" w:sz="4" w:space="0" w:color="auto"/>
              <w:left w:val="single" w:sz="4" w:space="0" w:color="auto"/>
              <w:bottom w:val="single" w:sz="4" w:space="0" w:color="auto"/>
              <w:right w:val="single" w:sz="4" w:space="0" w:color="auto"/>
            </w:tcBorders>
          </w:tcPr>
          <w:p w14:paraId="4DB09CAA" w14:textId="78FB2938" w:rsidR="00C81D8E" w:rsidRDefault="00C81D8E" w:rsidP="00045F32">
            <w:pPr>
              <w:rPr>
                <w:bCs/>
                <w:lang w:val="en-GB"/>
              </w:rPr>
            </w:pPr>
            <w:r>
              <w:rPr>
                <w:bCs/>
                <w:lang w:val="en-GB"/>
              </w:rPr>
              <w:t>Email of entity</w:t>
            </w:r>
          </w:p>
        </w:tc>
        <w:tc>
          <w:tcPr>
            <w:tcW w:w="1151" w:type="dxa"/>
            <w:tcBorders>
              <w:top w:val="single" w:sz="4" w:space="0" w:color="auto"/>
              <w:left w:val="single" w:sz="4" w:space="0" w:color="auto"/>
              <w:bottom w:val="single" w:sz="4" w:space="0" w:color="auto"/>
              <w:right w:val="single" w:sz="4" w:space="0" w:color="auto"/>
            </w:tcBorders>
          </w:tcPr>
          <w:p w14:paraId="0B7709CA" w14:textId="3537569C" w:rsidR="00C81D8E" w:rsidRDefault="00C81D8E"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70BF50AA" w14:textId="764ABB2A" w:rsidR="00C81D8E" w:rsidRDefault="003F1EDF" w:rsidP="00045F32">
            <w:pPr>
              <w:rPr>
                <w:bCs/>
                <w:lang w:val="en-GB"/>
              </w:rPr>
            </w:pPr>
            <w:r>
              <w:rPr>
                <w:bCs/>
                <w:lang w:val="en-GB"/>
              </w:rPr>
              <w:t>Mail</w:t>
            </w:r>
          </w:p>
        </w:tc>
        <w:tc>
          <w:tcPr>
            <w:tcW w:w="857" w:type="dxa"/>
            <w:tcBorders>
              <w:top w:val="single" w:sz="4" w:space="0" w:color="auto"/>
              <w:left w:val="single" w:sz="4" w:space="0" w:color="auto"/>
              <w:bottom w:val="single" w:sz="4" w:space="0" w:color="auto"/>
              <w:right w:val="single" w:sz="4" w:space="0" w:color="auto"/>
            </w:tcBorders>
          </w:tcPr>
          <w:p w14:paraId="76867221" w14:textId="5DC26BE5" w:rsidR="00C81D8E" w:rsidRDefault="003F1ED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ED55D3E" w14:textId="4DACBECF" w:rsidR="00C81D8E" w:rsidRDefault="003F1ED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A66D3BC" w14:textId="4444635C" w:rsidR="00C81D8E" w:rsidRDefault="003F1EDF"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55D5C6AF" w14:textId="77777777" w:rsidR="00C81D8E" w:rsidRDefault="00C81D8E"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5341D4A" w14:textId="77777777" w:rsidR="00C81D8E" w:rsidRPr="00344955" w:rsidRDefault="00C81D8E" w:rsidP="00045F32">
            <w:pPr>
              <w:rPr>
                <w:bCs/>
                <w:lang w:val="en-GB"/>
              </w:rPr>
            </w:pPr>
          </w:p>
        </w:tc>
      </w:tr>
    </w:tbl>
    <w:p w14:paraId="1DDDD3D4" w14:textId="77777777" w:rsidR="0072428A" w:rsidRPr="0072428A" w:rsidRDefault="0072428A" w:rsidP="0072428A"/>
    <w:p w14:paraId="1CE7AB39" w14:textId="6E86EB22" w:rsidR="00427083" w:rsidRDefault="00075CF0" w:rsidP="008419F6">
      <w:pPr>
        <w:pStyle w:val="Heading3"/>
      </w:pPr>
      <w:bookmarkStart w:id="18" w:name="_Toc194870018"/>
      <w:r>
        <w:t>Contract</w:t>
      </w:r>
      <w:bookmarkEnd w:id="18"/>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CF647B" w:rsidRPr="00344955" w14:paraId="6EA4DBA1" w14:textId="77777777" w:rsidTr="00075CF0">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C539D8B" w14:textId="77777777" w:rsidR="00CF647B" w:rsidRPr="00344955" w:rsidRDefault="00CF647B"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ECFCC2B" w14:textId="77777777" w:rsidR="00CF647B" w:rsidRPr="00344955" w:rsidRDefault="00CF647B"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4D84C09" w14:textId="77777777" w:rsidR="00CF647B" w:rsidRPr="00344955" w:rsidRDefault="00CF647B"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8E9DAE0" w14:textId="77777777" w:rsidR="00CF647B" w:rsidRPr="00344955" w:rsidRDefault="00CF647B"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2E7E828A" w14:textId="77777777" w:rsidR="00CF647B" w:rsidRPr="00344955" w:rsidRDefault="00CF647B"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4662C6B1" w14:textId="77777777" w:rsidR="00CF647B" w:rsidRPr="00344955" w:rsidRDefault="00CF647B"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66D56FB" w14:textId="77777777" w:rsidR="00CF647B" w:rsidRPr="00344955" w:rsidRDefault="00CF647B"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3BAEBD7D" w14:textId="77777777" w:rsidR="00CF647B" w:rsidRPr="00344955" w:rsidRDefault="00CF647B"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39A84A3D" w14:textId="77777777" w:rsidR="00CF647B" w:rsidRPr="00344955" w:rsidRDefault="00CF647B"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0834DA3C" w14:textId="77777777" w:rsidR="00CF647B" w:rsidRPr="00344955" w:rsidRDefault="00CF647B" w:rsidP="00045F32">
            <w:pPr>
              <w:rPr>
                <w:b/>
                <w:bCs/>
                <w:lang w:val="en-GB"/>
              </w:rPr>
            </w:pPr>
            <w:r w:rsidRPr="00344955">
              <w:rPr>
                <w:b/>
                <w:bCs/>
                <w:lang w:val="en-GB"/>
              </w:rPr>
              <w:t>Default Value</w:t>
            </w:r>
          </w:p>
        </w:tc>
      </w:tr>
      <w:tr w:rsidR="00CF647B" w:rsidRPr="00344955" w14:paraId="6C82B1B1" w14:textId="77777777" w:rsidTr="00075CF0">
        <w:trPr>
          <w:trHeight w:val="739"/>
        </w:trPr>
        <w:tc>
          <w:tcPr>
            <w:tcW w:w="874" w:type="dxa"/>
            <w:tcBorders>
              <w:top w:val="single" w:sz="4" w:space="0" w:color="auto"/>
              <w:left w:val="single" w:sz="4" w:space="0" w:color="auto"/>
              <w:bottom w:val="single" w:sz="4" w:space="0" w:color="auto"/>
              <w:right w:val="single" w:sz="4" w:space="0" w:color="auto"/>
            </w:tcBorders>
          </w:tcPr>
          <w:p w14:paraId="458A934B" w14:textId="024EB573" w:rsidR="00CF647B" w:rsidRPr="00344955" w:rsidRDefault="00163201" w:rsidP="00045F32">
            <w:pPr>
              <w:rPr>
                <w:b/>
                <w:lang w:val="en-GB"/>
              </w:rPr>
            </w:pPr>
            <w:r>
              <w:rPr>
                <w:b/>
                <w:lang w:val="en-GB"/>
              </w:rPr>
              <w:t>Contract</w:t>
            </w:r>
          </w:p>
        </w:tc>
        <w:tc>
          <w:tcPr>
            <w:tcW w:w="1151" w:type="dxa"/>
            <w:tcBorders>
              <w:top w:val="single" w:sz="4" w:space="0" w:color="auto"/>
              <w:left w:val="single" w:sz="4" w:space="0" w:color="auto"/>
              <w:bottom w:val="single" w:sz="4" w:space="0" w:color="auto"/>
              <w:right w:val="single" w:sz="4" w:space="0" w:color="auto"/>
            </w:tcBorders>
          </w:tcPr>
          <w:p w14:paraId="70417BFC" w14:textId="7165350F" w:rsidR="00CF647B" w:rsidRPr="00344955" w:rsidRDefault="00163201" w:rsidP="00045F32">
            <w:pPr>
              <w:rPr>
                <w:bCs/>
                <w:lang w:val="en-GB"/>
              </w:rPr>
            </w:pPr>
            <w:r>
              <w:rPr>
                <w:bCs/>
                <w:lang w:val="en-GB"/>
              </w:rPr>
              <w:t>Contract</w:t>
            </w:r>
            <w:r w:rsidR="00CF647B">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1B3E674A" w14:textId="08007D15" w:rsidR="00CF647B" w:rsidRPr="00344955" w:rsidRDefault="00CF647B" w:rsidP="00045F32">
            <w:pPr>
              <w:rPr>
                <w:bCs/>
                <w:lang w:val="en-GB"/>
              </w:rPr>
            </w:pPr>
            <w:r>
              <w:rPr>
                <w:bCs/>
                <w:lang w:val="en-GB"/>
              </w:rPr>
              <w:t xml:space="preserve">Identifier for </w:t>
            </w:r>
            <w:r w:rsidR="00163201">
              <w:rPr>
                <w:bCs/>
                <w:lang w:val="en-GB"/>
              </w:rPr>
              <w:t>Contract</w:t>
            </w:r>
          </w:p>
        </w:tc>
        <w:tc>
          <w:tcPr>
            <w:tcW w:w="1151" w:type="dxa"/>
            <w:tcBorders>
              <w:top w:val="single" w:sz="4" w:space="0" w:color="auto"/>
              <w:left w:val="single" w:sz="4" w:space="0" w:color="auto"/>
              <w:bottom w:val="single" w:sz="4" w:space="0" w:color="auto"/>
              <w:right w:val="single" w:sz="4" w:space="0" w:color="auto"/>
            </w:tcBorders>
          </w:tcPr>
          <w:p w14:paraId="440D355C" w14:textId="77777777" w:rsidR="00CF647B" w:rsidRPr="00344955" w:rsidRDefault="00CF647B"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9C4DC18" w14:textId="77777777" w:rsidR="00CF647B" w:rsidRPr="00344955" w:rsidRDefault="00CF647B"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203C5E1C" w14:textId="77777777" w:rsidR="00CF647B" w:rsidRPr="00344955" w:rsidRDefault="00CF647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6F32666" w14:textId="77777777" w:rsidR="00CF647B" w:rsidRPr="00344955" w:rsidRDefault="00CF647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914E2CE" w14:textId="77777777" w:rsidR="00CF647B" w:rsidRPr="00344955" w:rsidRDefault="00CF647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14DEB2E" w14:textId="77777777" w:rsidR="00CF647B" w:rsidRPr="00344955" w:rsidRDefault="00CF647B"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1543FE62" w14:textId="77777777" w:rsidR="00CF647B" w:rsidRPr="00344955" w:rsidRDefault="00CF647B" w:rsidP="00045F32">
            <w:pPr>
              <w:rPr>
                <w:bCs/>
                <w:lang w:val="en-GB"/>
              </w:rPr>
            </w:pPr>
          </w:p>
        </w:tc>
      </w:tr>
      <w:tr w:rsidR="00163201" w:rsidRPr="00344955" w14:paraId="14627400" w14:textId="77777777" w:rsidTr="00075CF0">
        <w:trPr>
          <w:trHeight w:val="739"/>
        </w:trPr>
        <w:tc>
          <w:tcPr>
            <w:tcW w:w="874" w:type="dxa"/>
            <w:tcBorders>
              <w:top w:val="single" w:sz="4" w:space="0" w:color="auto"/>
              <w:left w:val="single" w:sz="4" w:space="0" w:color="auto"/>
              <w:bottom w:val="single" w:sz="4" w:space="0" w:color="auto"/>
              <w:right w:val="single" w:sz="4" w:space="0" w:color="auto"/>
            </w:tcBorders>
          </w:tcPr>
          <w:p w14:paraId="583B8B6A" w14:textId="52A4D91F" w:rsidR="00163201" w:rsidRDefault="00163201"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F603E57" w14:textId="44209602" w:rsidR="00163201" w:rsidRDefault="005755FE" w:rsidP="00045F32">
            <w:pPr>
              <w:rPr>
                <w:bCs/>
                <w:lang w:val="en-GB"/>
              </w:rPr>
            </w:pPr>
            <w:r>
              <w:rPr>
                <w:bCs/>
                <w:lang w:val="en-GB"/>
              </w:rPr>
              <w:t>StartDate</w:t>
            </w:r>
          </w:p>
        </w:tc>
        <w:tc>
          <w:tcPr>
            <w:tcW w:w="1151" w:type="dxa"/>
            <w:tcBorders>
              <w:top w:val="single" w:sz="4" w:space="0" w:color="auto"/>
              <w:left w:val="single" w:sz="4" w:space="0" w:color="auto"/>
              <w:bottom w:val="single" w:sz="4" w:space="0" w:color="auto"/>
              <w:right w:val="single" w:sz="4" w:space="0" w:color="auto"/>
            </w:tcBorders>
          </w:tcPr>
          <w:p w14:paraId="2A4491D5" w14:textId="17FAC024" w:rsidR="00163201" w:rsidRDefault="00544031" w:rsidP="00045F32">
            <w:pPr>
              <w:rPr>
                <w:bCs/>
                <w:lang w:val="en-GB"/>
              </w:rPr>
            </w:pPr>
            <w:r>
              <w:rPr>
                <w:bCs/>
                <w:lang w:val="en-GB"/>
              </w:rPr>
              <w:t>date for start</w:t>
            </w:r>
          </w:p>
        </w:tc>
        <w:tc>
          <w:tcPr>
            <w:tcW w:w="1151" w:type="dxa"/>
            <w:tcBorders>
              <w:top w:val="single" w:sz="4" w:space="0" w:color="auto"/>
              <w:left w:val="single" w:sz="4" w:space="0" w:color="auto"/>
              <w:bottom w:val="single" w:sz="4" w:space="0" w:color="auto"/>
              <w:right w:val="single" w:sz="4" w:space="0" w:color="auto"/>
            </w:tcBorders>
          </w:tcPr>
          <w:p w14:paraId="239B6688" w14:textId="2A9E768F" w:rsidR="00163201" w:rsidRDefault="00544031"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1BB93431" w14:textId="77777777" w:rsidR="00163201" w:rsidRDefault="00163201"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B140BE7" w14:textId="729BBD27" w:rsidR="00163201" w:rsidRDefault="0027712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B195710" w14:textId="0EF27802" w:rsidR="00163201" w:rsidRDefault="0027712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62DD8DA" w14:textId="23B1B578" w:rsidR="00163201" w:rsidRDefault="0027712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7E50D72" w14:textId="77777777" w:rsidR="00163201" w:rsidRDefault="00163201"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941979E" w14:textId="77777777" w:rsidR="00163201" w:rsidRPr="00344955" w:rsidRDefault="00163201" w:rsidP="00045F32">
            <w:pPr>
              <w:rPr>
                <w:bCs/>
                <w:lang w:val="en-GB"/>
              </w:rPr>
            </w:pPr>
          </w:p>
        </w:tc>
      </w:tr>
      <w:tr w:rsidR="005755FE" w:rsidRPr="00344955" w14:paraId="273E4AB1" w14:textId="77777777" w:rsidTr="00075CF0">
        <w:trPr>
          <w:trHeight w:val="739"/>
        </w:trPr>
        <w:tc>
          <w:tcPr>
            <w:tcW w:w="874" w:type="dxa"/>
            <w:tcBorders>
              <w:top w:val="single" w:sz="4" w:space="0" w:color="auto"/>
              <w:left w:val="single" w:sz="4" w:space="0" w:color="auto"/>
              <w:bottom w:val="single" w:sz="4" w:space="0" w:color="auto"/>
              <w:right w:val="single" w:sz="4" w:space="0" w:color="auto"/>
            </w:tcBorders>
          </w:tcPr>
          <w:p w14:paraId="13625822" w14:textId="77777777" w:rsidR="005755FE" w:rsidRDefault="005755F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EDBD91B" w14:textId="07FFBDE2" w:rsidR="005755FE" w:rsidRDefault="005755FE" w:rsidP="00045F32">
            <w:pPr>
              <w:rPr>
                <w:bCs/>
                <w:lang w:val="en-GB"/>
              </w:rPr>
            </w:pPr>
            <w:r>
              <w:rPr>
                <w:bCs/>
                <w:lang w:val="en-GB"/>
              </w:rPr>
              <w:t>EndDate</w:t>
            </w:r>
          </w:p>
        </w:tc>
        <w:tc>
          <w:tcPr>
            <w:tcW w:w="1151" w:type="dxa"/>
            <w:tcBorders>
              <w:top w:val="single" w:sz="4" w:space="0" w:color="auto"/>
              <w:left w:val="single" w:sz="4" w:space="0" w:color="auto"/>
              <w:bottom w:val="single" w:sz="4" w:space="0" w:color="auto"/>
              <w:right w:val="single" w:sz="4" w:space="0" w:color="auto"/>
            </w:tcBorders>
          </w:tcPr>
          <w:p w14:paraId="1324C8F6" w14:textId="7F0672BC" w:rsidR="005755FE" w:rsidRDefault="00544031" w:rsidP="00045F32">
            <w:pPr>
              <w:rPr>
                <w:bCs/>
                <w:lang w:val="en-GB"/>
              </w:rPr>
            </w:pPr>
            <w:r>
              <w:rPr>
                <w:bCs/>
                <w:lang w:val="en-GB"/>
              </w:rPr>
              <w:t>Date for end</w:t>
            </w:r>
          </w:p>
        </w:tc>
        <w:tc>
          <w:tcPr>
            <w:tcW w:w="1151" w:type="dxa"/>
            <w:tcBorders>
              <w:top w:val="single" w:sz="4" w:space="0" w:color="auto"/>
              <w:left w:val="single" w:sz="4" w:space="0" w:color="auto"/>
              <w:bottom w:val="single" w:sz="4" w:space="0" w:color="auto"/>
              <w:right w:val="single" w:sz="4" w:space="0" w:color="auto"/>
            </w:tcBorders>
          </w:tcPr>
          <w:p w14:paraId="053E4B47" w14:textId="11BDE914" w:rsidR="005755FE" w:rsidRDefault="00544031"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41DAA854" w14:textId="77777777" w:rsidR="005755FE" w:rsidRDefault="005755FE"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C786791" w14:textId="204818AC" w:rsidR="005755FE" w:rsidRDefault="0027712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22A29B3" w14:textId="2F9131A5" w:rsidR="005755FE" w:rsidRDefault="0027712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68E93F8" w14:textId="257C2292" w:rsidR="005755FE" w:rsidRDefault="0027712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6CF3FB2" w14:textId="77777777" w:rsidR="005755FE" w:rsidRDefault="005755FE"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7CB8F1F" w14:textId="77777777" w:rsidR="005755FE" w:rsidRPr="00344955" w:rsidRDefault="005755FE" w:rsidP="00045F32">
            <w:pPr>
              <w:rPr>
                <w:bCs/>
                <w:lang w:val="en-GB"/>
              </w:rPr>
            </w:pPr>
          </w:p>
        </w:tc>
      </w:tr>
      <w:tr w:rsidR="005755FE" w:rsidRPr="00344955" w14:paraId="3E370E20" w14:textId="77777777" w:rsidTr="00075CF0">
        <w:trPr>
          <w:trHeight w:val="739"/>
        </w:trPr>
        <w:tc>
          <w:tcPr>
            <w:tcW w:w="874" w:type="dxa"/>
            <w:tcBorders>
              <w:top w:val="single" w:sz="4" w:space="0" w:color="auto"/>
              <w:left w:val="single" w:sz="4" w:space="0" w:color="auto"/>
              <w:bottom w:val="single" w:sz="4" w:space="0" w:color="auto"/>
              <w:right w:val="single" w:sz="4" w:space="0" w:color="auto"/>
            </w:tcBorders>
          </w:tcPr>
          <w:p w14:paraId="5FA5BCD4" w14:textId="77777777" w:rsidR="005755FE" w:rsidRDefault="005755F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449FE09" w14:textId="1B9EC42C" w:rsidR="005755FE" w:rsidRDefault="00544031" w:rsidP="00045F32">
            <w:pPr>
              <w:rPr>
                <w:bCs/>
                <w:lang w:val="en-GB"/>
              </w:rPr>
            </w:pPr>
            <w:r>
              <w:rPr>
                <w:bCs/>
                <w:lang w:val="en-GB"/>
              </w:rPr>
              <w:t>ExclusiveFRED</w:t>
            </w:r>
          </w:p>
        </w:tc>
        <w:tc>
          <w:tcPr>
            <w:tcW w:w="1151" w:type="dxa"/>
            <w:tcBorders>
              <w:top w:val="single" w:sz="4" w:space="0" w:color="auto"/>
              <w:left w:val="single" w:sz="4" w:space="0" w:color="auto"/>
              <w:bottom w:val="single" w:sz="4" w:space="0" w:color="auto"/>
              <w:right w:val="single" w:sz="4" w:space="0" w:color="auto"/>
            </w:tcBorders>
          </w:tcPr>
          <w:p w14:paraId="55A3841F" w14:textId="19F36B2B" w:rsidR="005755FE" w:rsidRDefault="0027712C" w:rsidP="00045F32">
            <w:pPr>
              <w:rPr>
                <w:bCs/>
                <w:lang w:val="en-GB"/>
              </w:rPr>
            </w:pPr>
            <w:r>
              <w:rPr>
                <w:bCs/>
                <w:lang w:val="en-GB"/>
              </w:rPr>
              <w:t xml:space="preserve">Exclusive </w:t>
            </w:r>
            <w:r w:rsidR="001E1485">
              <w:rPr>
                <w:bCs/>
                <w:lang w:val="en-GB"/>
              </w:rPr>
              <w:t>FREDs</w:t>
            </w:r>
          </w:p>
        </w:tc>
        <w:tc>
          <w:tcPr>
            <w:tcW w:w="1151" w:type="dxa"/>
            <w:tcBorders>
              <w:top w:val="single" w:sz="4" w:space="0" w:color="auto"/>
              <w:left w:val="single" w:sz="4" w:space="0" w:color="auto"/>
              <w:bottom w:val="single" w:sz="4" w:space="0" w:color="auto"/>
              <w:right w:val="single" w:sz="4" w:space="0" w:color="auto"/>
            </w:tcBorders>
          </w:tcPr>
          <w:p w14:paraId="7D1085FB" w14:textId="77777777" w:rsidR="005755FE" w:rsidRDefault="005755FE" w:rsidP="00045F32">
            <w:pPr>
              <w:rPr>
                <w:bCs/>
                <w:lang w:val="en-GB"/>
              </w:rPr>
            </w:pPr>
          </w:p>
        </w:tc>
        <w:tc>
          <w:tcPr>
            <w:tcW w:w="1035" w:type="dxa"/>
            <w:tcBorders>
              <w:top w:val="single" w:sz="4" w:space="0" w:color="auto"/>
              <w:left w:val="single" w:sz="4" w:space="0" w:color="auto"/>
              <w:bottom w:val="single" w:sz="4" w:space="0" w:color="auto"/>
              <w:right w:val="single" w:sz="4" w:space="0" w:color="auto"/>
            </w:tcBorders>
          </w:tcPr>
          <w:p w14:paraId="7DF0DD86" w14:textId="77777777" w:rsidR="005755FE" w:rsidRDefault="005755FE"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1C6F5AE3" w14:textId="1405B264" w:rsidR="005755FE" w:rsidRDefault="00544031"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6FE7E05" w14:textId="4995D6D6" w:rsidR="005755FE" w:rsidRDefault="00544031"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C357191" w14:textId="3E289946" w:rsidR="005755FE" w:rsidRDefault="00544031"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495282F2" w14:textId="77777777" w:rsidR="005755FE" w:rsidRDefault="005755FE"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D764B63" w14:textId="77777777" w:rsidR="005755FE" w:rsidRPr="00344955" w:rsidRDefault="005755FE" w:rsidP="00045F32">
            <w:pPr>
              <w:rPr>
                <w:bCs/>
                <w:lang w:val="en-GB"/>
              </w:rPr>
            </w:pPr>
          </w:p>
        </w:tc>
      </w:tr>
    </w:tbl>
    <w:p w14:paraId="3546E889" w14:textId="10CFDF48" w:rsidR="00CF647B" w:rsidRDefault="00174BE5" w:rsidP="00174BE5">
      <w:pPr>
        <w:pStyle w:val="Heading3"/>
      </w:pPr>
      <w:bookmarkStart w:id="19" w:name="_Toc194870019"/>
      <w:r>
        <w:t>Invoice:</w:t>
      </w:r>
      <w:bookmarkEnd w:id="19"/>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5100AF" w:rsidRPr="00344955" w14:paraId="13269CED"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1B366380" w14:textId="77777777" w:rsidR="005100AF" w:rsidRPr="00344955" w:rsidRDefault="005100AF"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093F826" w14:textId="77777777" w:rsidR="005100AF" w:rsidRPr="00344955" w:rsidRDefault="005100AF"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7A38AB2" w14:textId="77777777" w:rsidR="005100AF" w:rsidRPr="00344955" w:rsidRDefault="005100AF"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80C8DAD" w14:textId="77777777" w:rsidR="005100AF" w:rsidRPr="00344955" w:rsidRDefault="005100AF"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14A41CD6" w14:textId="77777777" w:rsidR="005100AF" w:rsidRPr="00344955" w:rsidRDefault="005100AF"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76F3024C" w14:textId="77777777" w:rsidR="005100AF" w:rsidRPr="00344955" w:rsidRDefault="005100AF"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63AC2587" w14:textId="77777777" w:rsidR="005100AF" w:rsidRPr="00344955" w:rsidRDefault="005100AF"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5E289910" w14:textId="77777777" w:rsidR="005100AF" w:rsidRPr="00344955" w:rsidRDefault="005100AF"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5684DFAA" w14:textId="77777777" w:rsidR="005100AF" w:rsidRPr="00344955" w:rsidRDefault="005100AF"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42856954" w14:textId="77777777" w:rsidR="005100AF" w:rsidRPr="00344955" w:rsidRDefault="005100AF" w:rsidP="00045F32">
            <w:pPr>
              <w:rPr>
                <w:b/>
                <w:bCs/>
                <w:lang w:val="en-GB"/>
              </w:rPr>
            </w:pPr>
            <w:r w:rsidRPr="00344955">
              <w:rPr>
                <w:b/>
                <w:bCs/>
                <w:lang w:val="en-GB"/>
              </w:rPr>
              <w:t>Default Value</w:t>
            </w:r>
          </w:p>
        </w:tc>
      </w:tr>
      <w:tr w:rsidR="005100AF" w:rsidRPr="00344955" w14:paraId="767ECF8B"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B5EE8AB" w14:textId="52454195" w:rsidR="005100AF" w:rsidRPr="00344955" w:rsidRDefault="004E0053" w:rsidP="00045F32">
            <w:pPr>
              <w:rPr>
                <w:b/>
                <w:lang w:val="en-GB"/>
              </w:rPr>
            </w:pPr>
            <w:r>
              <w:rPr>
                <w:b/>
                <w:lang w:val="en-GB"/>
              </w:rPr>
              <w:t>Invoice</w:t>
            </w:r>
          </w:p>
        </w:tc>
        <w:tc>
          <w:tcPr>
            <w:tcW w:w="1151" w:type="dxa"/>
            <w:tcBorders>
              <w:top w:val="single" w:sz="4" w:space="0" w:color="auto"/>
              <w:left w:val="single" w:sz="4" w:space="0" w:color="auto"/>
              <w:bottom w:val="single" w:sz="4" w:space="0" w:color="auto"/>
              <w:right w:val="single" w:sz="4" w:space="0" w:color="auto"/>
            </w:tcBorders>
          </w:tcPr>
          <w:p w14:paraId="1310C748" w14:textId="7D55435F" w:rsidR="005100AF" w:rsidRPr="00344955" w:rsidRDefault="004E0053" w:rsidP="00045F32">
            <w:pPr>
              <w:rPr>
                <w:bCs/>
                <w:lang w:val="en-GB"/>
              </w:rPr>
            </w:pPr>
            <w:r>
              <w:rPr>
                <w:bCs/>
                <w:lang w:val="en-GB"/>
              </w:rPr>
              <w:t>Invoice</w:t>
            </w:r>
            <w:r w:rsidR="005100AF">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05B9E2DC" w14:textId="0D10D026" w:rsidR="005100AF" w:rsidRPr="00344955" w:rsidRDefault="005100AF" w:rsidP="00045F32">
            <w:pPr>
              <w:rPr>
                <w:bCs/>
                <w:lang w:val="en-GB"/>
              </w:rPr>
            </w:pPr>
            <w:r>
              <w:rPr>
                <w:bCs/>
                <w:lang w:val="en-GB"/>
              </w:rPr>
              <w:t xml:space="preserve">Identifier for </w:t>
            </w:r>
            <w:r w:rsidR="00700EB4">
              <w:rPr>
                <w:bCs/>
                <w:lang w:val="en-GB"/>
              </w:rPr>
              <w:t>invoice</w:t>
            </w:r>
          </w:p>
        </w:tc>
        <w:tc>
          <w:tcPr>
            <w:tcW w:w="1151" w:type="dxa"/>
            <w:tcBorders>
              <w:top w:val="single" w:sz="4" w:space="0" w:color="auto"/>
              <w:left w:val="single" w:sz="4" w:space="0" w:color="auto"/>
              <w:bottom w:val="single" w:sz="4" w:space="0" w:color="auto"/>
              <w:right w:val="single" w:sz="4" w:space="0" w:color="auto"/>
            </w:tcBorders>
          </w:tcPr>
          <w:p w14:paraId="4740D342" w14:textId="77777777" w:rsidR="005100AF" w:rsidRPr="00344955" w:rsidRDefault="005100A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1CF573CE" w14:textId="77777777" w:rsidR="005100AF" w:rsidRPr="00344955" w:rsidRDefault="005100AF"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0F685DBC" w14:textId="77777777" w:rsidR="005100AF" w:rsidRPr="00344955" w:rsidRDefault="005100A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1E0BC1B" w14:textId="77777777" w:rsidR="005100AF" w:rsidRPr="00344955" w:rsidRDefault="005100A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59D243D" w14:textId="77777777" w:rsidR="005100AF" w:rsidRPr="00344955" w:rsidRDefault="005100AF"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883F620" w14:textId="77777777" w:rsidR="005100AF" w:rsidRPr="00344955" w:rsidRDefault="005100AF"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09860BC9" w14:textId="77777777" w:rsidR="005100AF" w:rsidRPr="00344955" w:rsidRDefault="005100AF" w:rsidP="00045F32">
            <w:pPr>
              <w:rPr>
                <w:bCs/>
                <w:lang w:val="en-GB"/>
              </w:rPr>
            </w:pPr>
          </w:p>
        </w:tc>
      </w:tr>
      <w:tr w:rsidR="00B22F3F" w:rsidRPr="00344955" w14:paraId="3C31CB6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8DD6F7E" w14:textId="77777777" w:rsidR="00B22F3F" w:rsidRDefault="00B22F3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20AFC55" w14:textId="39F96DA8" w:rsidR="00B22F3F" w:rsidRDefault="00B22F3F" w:rsidP="00045F32">
            <w:pPr>
              <w:rPr>
                <w:bCs/>
                <w:lang w:val="en-GB"/>
              </w:rPr>
            </w:pPr>
            <w:r>
              <w:rPr>
                <w:bCs/>
                <w:lang w:val="en-GB"/>
              </w:rPr>
              <w:t>TotalAmount</w:t>
            </w:r>
          </w:p>
        </w:tc>
        <w:tc>
          <w:tcPr>
            <w:tcW w:w="1151" w:type="dxa"/>
            <w:tcBorders>
              <w:top w:val="single" w:sz="4" w:space="0" w:color="auto"/>
              <w:left w:val="single" w:sz="4" w:space="0" w:color="auto"/>
              <w:bottom w:val="single" w:sz="4" w:space="0" w:color="auto"/>
              <w:right w:val="single" w:sz="4" w:space="0" w:color="auto"/>
            </w:tcBorders>
          </w:tcPr>
          <w:p w14:paraId="1A7F0E44" w14:textId="743A3116" w:rsidR="00B22F3F" w:rsidRDefault="00B22F3F" w:rsidP="00045F32">
            <w:pPr>
              <w:rPr>
                <w:bCs/>
                <w:lang w:val="en-GB"/>
              </w:rPr>
            </w:pPr>
            <w:r>
              <w:rPr>
                <w:bCs/>
                <w:lang w:val="en-GB"/>
              </w:rPr>
              <w:t>Total cost</w:t>
            </w:r>
          </w:p>
        </w:tc>
        <w:tc>
          <w:tcPr>
            <w:tcW w:w="1151" w:type="dxa"/>
            <w:tcBorders>
              <w:top w:val="single" w:sz="4" w:space="0" w:color="auto"/>
              <w:left w:val="single" w:sz="4" w:space="0" w:color="auto"/>
              <w:bottom w:val="single" w:sz="4" w:space="0" w:color="auto"/>
              <w:right w:val="single" w:sz="4" w:space="0" w:color="auto"/>
            </w:tcBorders>
          </w:tcPr>
          <w:p w14:paraId="175301D3" w14:textId="5D294F9E" w:rsidR="00B22F3F" w:rsidRDefault="00B22F3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6679BB31" w14:textId="6733FD4B" w:rsidR="00B22F3F" w:rsidRDefault="003A4383" w:rsidP="00045F32">
            <w:pPr>
              <w:rPr>
                <w:bCs/>
                <w:lang w:val="en-GB"/>
              </w:rPr>
            </w:pPr>
            <w:r>
              <w:rPr>
                <w:bCs/>
                <w:lang w:val="en-GB"/>
              </w:rPr>
              <w:t>totalprice</w:t>
            </w:r>
          </w:p>
        </w:tc>
        <w:tc>
          <w:tcPr>
            <w:tcW w:w="857" w:type="dxa"/>
            <w:tcBorders>
              <w:top w:val="single" w:sz="4" w:space="0" w:color="auto"/>
              <w:left w:val="single" w:sz="4" w:space="0" w:color="auto"/>
              <w:bottom w:val="single" w:sz="4" w:space="0" w:color="auto"/>
              <w:right w:val="single" w:sz="4" w:space="0" w:color="auto"/>
            </w:tcBorders>
          </w:tcPr>
          <w:p w14:paraId="670F21D6" w14:textId="402BFE5F" w:rsidR="00B22F3F" w:rsidRDefault="00246750" w:rsidP="00045F32">
            <w:pPr>
              <w:rPr>
                <w:lang w:val="en-GB"/>
              </w:rPr>
            </w:pPr>
            <w:r>
              <w:rPr>
                <w:lang w:val="en-GB"/>
              </w:rPr>
              <w:t>Yes add +15% gst</w:t>
            </w:r>
          </w:p>
        </w:tc>
        <w:tc>
          <w:tcPr>
            <w:tcW w:w="764" w:type="dxa"/>
            <w:tcBorders>
              <w:top w:val="single" w:sz="4" w:space="0" w:color="auto"/>
              <w:left w:val="single" w:sz="4" w:space="0" w:color="auto"/>
              <w:bottom w:val="single" w:sz="4" w:space="0" w:color="auto"/>
              <w:right w:val="single" w:sz="4" w:space="0" w:color="auto"/>
            </w:tcBorders>
          </w:tcPr>
          <w:p w14:paraId="4A92032E" w14:textId="30E375C8" w:rsidR="00B22F3F" w:rsidRDefault="003F7155"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E90DFE3" w14:textId="565FF039" w:rsidR="00B22F3F" w:rsidRDefault="00246750"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6EA020B" w14:textId="77777777" w:rsidR="00B22F3F" w:rsidRDefault="00B22F3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A5D667F" w14:textId="77777777" w:rsidR="00B22F3F" w:rsidRPr="00344955" w:rsidRDefault="00B22F3F" w:rsidP="00045F32">
            <w:pPr>
              <w:rPr>
                <w:bCs/>
                <w:lang w:val="en-GB"/>
              </w:rPr>
            </w:pPr>
          </w:p>
        </w:tc>
      </w:tr>
      <w:tr w:rsidR="00252AA4" w:rsidRPr="00344955" w14:paraId="2B0EE79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2EE241F" w14:textId="77777777" w:rsidR="00252AA4" w:rsidRDefault="00252AA4"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4ECAA41" w14:textId="1E6AF96B" w:rsidR="00252AA4" w:rsidRDefault="00252AA4" w:rsidP="00045F32">
            <w:pPr>
              <w:rPr>
                <w:bCs/>
                <w:lang w:val="en-GB"/>
              </w:rPr>
            </w:pPr>
            <w:r>
              <w:rPr>
                <w:bCs/>
                <w:lang w:val="en-GB"/>
              </w:rPr>
              <w:t>TotalAmountNoGST</w:t>
            </w:r>
          </w:p>
        </w:tc>
        <w:tc>
          <w:tcPr>
            <w:tcW w:w="1151" w:type="dxa"/>
            <w:tcBorders>
              <w:top w:val="single" w:sz="4" w:space="0" w:color="auto"/>
              <w:left w:val="single" w:sz="4" w:space="0" w:color="auto"/>
              <w:bottom w:val="single" w:sz="4" w:space="0" w:color="auto"/>
              <w:right w:val="single" w:sz="4" w:space="0" w:color="auto"/>
            </w:tcBorders>
          </w:tcPr>
          <w:p w14:paraId="764C5627" w14:textId="4258798D" w:rsidR="00252AA4" w:rsidRDefault="00252AA4" w:rsidP="00045F32">
            <w:pPr>
              <w:rPr>
                <w:bCs/>
                <w:lang w:val="en-GB"/>
              </w:rPr>
            </w:pPr>
            <w:r>
              <w:rPr>
                <w:bCs/>
                <w:lang w:val="en-GB"/>
              </w:rPr>
              <w:t>No gst included</w:t>
            </w:r>
          </w:p>
        </w:tc>
        <w:tc>
          <w:tcPr>
            <w:tcW w:w="1151" w:type="dxa"/>
            <w:tcBorders>
              <w:top w:val="single" w:sz="4" w:space="0" w:color="auto"/>
              <w:left w:val="single" w:sz="4" w:space="0" w:color="auto"/>
              <w:bottom w:val="single" w:sz="4" w:space="0" w:color="auto"/>
              <w:right w:val="single" w:sz="4" w:space="0" w:color="auto"/>
            </w:tcBorders>
          </w:tcPr>
          <w:p w14:paraId="69920E80" w14:textId="3B2F822C" w:rsidR="00252AA4" w:rsidRDefault="00252AA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34339EA" w14:textId="45D41908" w:rsidR="00252AA4" w:rsidRDefault="00252AA4" w:rsidP="00045F32">
            <w:pPr>
              <w:rPr>
                <w:bCs/>
                <w:lang w:val="en-GB"/>
              </w:rPr>
            </w:pPr>
            <w:r>
              <w:rPr>
                <w:bCs/>
                <w:lang w:val="en-GB"/>
              </w:rPr>
              <w:t>No gst cost</w:t>
            </w:r>
          </w:p>
        </w:tc>
        <w:tc>
          <w:tcPr>
            <w:tcW w:w="857" w:type="dxa"/>
            <w:tcBorders>
              <w:top w:val="single" w:sz="4" w:space="0" w:color="auto"/>
              <w:left w:val="single" w:sz="4" w:space="0" w:color="auto"/>
              <w:bottom w:val="single" w:sz="4" w:space="0" w:color="auto"/>
              <w:right w:val="single" w:sz="4" w:space="0" w:color="auto"/>
            </w:tcBorders>
          </w:tcPr>
          <w:p w14:paraId="651191AF" w14:textId="4F4F43CD" w:rsidR="00252AA4" w:rsidRDefault="00252AA4" w:rsidP="00045F32">
            <w:pPr>
              <w:rPr>
                <w:lang w:val="en-GB"/>
              </w:rPr>
            </w:pPr>
            <w:r>
              <w:rPr>
                <w:lang w:val="en-GB"/>
              </w:rPr>
              <w:t>N</w:t>
            </w:r>
            <w:r w:rsidR="00246750">
              <w:rPr>
                <w:lang w:val="en-GB"/>
              </w:rPr>
              <w:t>o</w:t>
            </w:r>
          </w:p>
        </w:tc>
        <w:tc>
          <w:tcPr>
            <w:tcW w:w="764" w:type="dxa"/>
            <w:tcBorders>
              <w:top w:val="single" w:sz="4" w:space="0" w:color="auto"/>
              <w:left w:val="single" w:sz="4" w:space="0" w:color="auto"/>
              <w:bottom w:val="single" w:sz="4" w:space="0" w:color="auto"/>
              <w:right w:val="single" w:sz="4" w:space="0" w:color="auto"/>
            </w:tcBorders>
          </w:tcPr>
          <w:p w14:paraId="6E0ED1F2" w14:textId="48196070" w:rsidR="00252AA4" w:rsidRDefault="00252AA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99915EB" w14:textId="1FCCA4AA" w:rsidR="00252AA4" w:rsidRDefault="00252AA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10EAAC85" w14:textId="77777777" w:rsidR="00252AA4" w:rsidRDefault="00252AA4"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5E91D1F" w14:textId="77777777" w:rsidR="00252AA4" w:rsidRPr="00344955" w:rsidRDefault="00252AA4" w:rsidP="00045F32">
            <w:pPr>
              <w:rPr>
                <w:bCs/>
                <w:lang w:val="en-GB"/>
              </w:rPr>
            </w:pPr>
          </w:p>
        </w:tc>
      </w:tr>
      <w:tr w:rsidR="00B22F3F" w:rsidRPr="00344955" w14:paraId="667DE116"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81C516D" w14:textId="77777777" w:rsidR="00B22F3F" w:rsidRDefault="00B22F3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16CBB4E" w14:textId="2B09D702" w:rsidR="00B22F3F" w:rsidRDefault="00B22F3F" w:rsidP="00045F32">
            <w:pPr>
              <w:rPr>
                <w:bCs/>
                <w:lang w:val="en-GB"/>
              </w:rPr>
            </w:pPr>
            <w:r>
              <w:rPr>
                <w:bCs/>
                <w:lang w:val="en-GB"/>
              </w:rPr>
              <w:t>IssuedDate</w:t>
            </w:r>
          </w:p>
        </w:tc>
        <w:tc>
          <w:tcPr>
            <w:tcW w:w="1151" w:type="dxa"/>
            <w:tcBorders>
              <w:top w:val="single" w:sz="4" w:space="0" w:color="auto"/>
              <w:left w:val="single" w:sz="4" w:space="0" w:color="auto"/>
              <w:bottom w:val="single" w:sz="4" w:space="0" w:color="auto"/>
              <w:right w:val="single" w:sz="4" w:space="0" w:color="auto"/>
            </w:tcBorders>
          </w:tcPr>
          <w:p w14:paraId="735A9126" w14:textId="253ED6AC" w:rsidR="00B22F3F" w:rsidRDefault="0006619C" w:rsidP="00045F32">
            <w:pPr>
              <w:rPr>
                <w:bCs/>
                <w:lang w:val="en-GB"/>
              </w:rPr>
            </w:pPr>
            <w:r>
              <w:rPr>
                <w:bCs/>
                <w:lang w:val="en-GB"/>
              </w:rPr>
              <w:t>Date issued</w:t>
            </w:r>
          </w:p>
        </w:tc>
        <w:tc>
          <w:tcPr>
            <w:tcW w:w="1151" w:type="dxa"/>
            <w:tcBorders>
              <w:top w:val="single" w:sz="4" w:space="0" w:color="auto"/>
              <w:left w:val="single" w:sz="4" w:space="0" w:color="auto"/>
              <w:bottom w:val="single" w:sz="4" w:space="0" w:color="auto"/>
              <w:right w:val="single" w:sz="4" w:space="0" w:color="auto"/>
            </w:tcBorders>
          </w:tcPr>
          <w:p w14:paraId="747F5BB5" w14:textId="3FE55251" w:rsidR="00B22F3F" w:rsidRDefault="00B22F3F"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54EE272A" w14:textId="1EE065F3" w:rsidR="00B22F3F" w:rsidRDefault="00710953" w:rsidP="00045F32">
            <w:pPr>
              <w:rPr>
                <w:bCs/>
                <w:lang w:val="en-GB"/>
              </w:rPr>
            </w:pPr>
            <w:r>
              <w:rPr>
                <w:bCs/>
                <w:lang w:val="en-GB"/>
              </w:rPr>
              <w:t>Date</w:t>
            </w:r>
          </w:p>
        </w:tc>
        <w:tc>
          <w:tcPr>
            <w:tcW w:w="857" w:type="dxa"/>
            <w:tcBorders>
              <w:top w:val="single" w:sz="4" w:space="0" w:color="auto"/>
              <w:left w:val="single" w:sz="4" w:space="0" w:color="auto"/>
              <w:bottom w:val="single" w:sz="4" w:space="0" w:color="auto"/>
              <w:right w:val="single" w:sz="4" w:space="0" w:color="auto"/>
            </w:tcBorders>
          </w:tcPr>
          <w:p w14:paraId="4F614C33" w14:textId="50DBAB5C" w:rsidR="00B22F3F" w:rsidRDefault="0071095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2B5277A" w14:textId="7BF8DD96" w:rsidR="00B22F3F" w:rsidRDefault="0071095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AB86330" w14:textId="76A4D8EC" w:rsidR="00B22F3F" w:rsidRDefault="0071095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EC2098B" w14:textId="77777777" w:rsidR="00B22F3F" w:rsidRDefault="00B22F3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4F502EC" w14:textId="77777777" w:rsidR="00B22F3F" w:rsidRPr="00344955" w:rsidRDefault="00B22F3F" w:rsidP="00045F32">
            <w:pPr>
              <w:rPr>
                <w:bCs/>
                <w:lang w:val="en-GB"/>
              </w:rPr>
            </w:pPr>
          </w:p>
        </w:tc>
      </w:tr>
      <w:tr w:rsidR="00B22F3F" w:rsidRPr="00344955" w14:paraId="3CF7945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0CFECB8" w14:textId="77777777" w:rsidR="00B22F3F" w:rsidRDefault="00B22F3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3B900AB" w14:textId="1E70D951" w:rsidR="00B22F3F" w:rsidRDefault="00B22F3F" w:rsidP="00045F32">
            <w:pPr>
              <w:rPr>
                <w:bCs/>
                <w:lang w:val="en-GB"/>
              </w:rPr>
            </w:pPr>
            <w:r>
              <w:rPr>
                <w:bCs/>
                <w:lang w:val="en-GB"/>
              </w:rPr>
              <w:t>DueDate</w:t>
            </w:r>
          </w:p>
        </w:tc>
        <w:tc>
          <w:tcPr>
            <w:tcW w:w="1151" w:type="dxa"/>
            <w:tcBorders>
              <w:top w:val="single" w:sz="4" w:space="0" w:color="auto"/>
              <w:left w:val="single" w:sz="4" w:space="0" w:color="auto"/>
              <w:bottom w:val="single" w:sz="4" w:space="0" w:color="auto"/>
              <w:right w:val="single" w:sz="4" w:space="0" w:color="auto"/>
            </w:tcBorders>
          </w:tcPr>
          <w:p w14:paraId="4B5B984E" w14:textId="0B75342D" w:rsidR="00B22F3F" w:rsidRDefault="0006619C" w:rsidP="00045F32">
            <w:pPr>
              <w:rPr>
                <w:bCs/>
                <w:lang w:val="en-GB"/>
              </w:rPr>
            </w:pPr>
            <w:r>
              <w:rPr>
                <w:bCs/>
                <w:lang w:val="en-GB"/>
              </w:rPr>
              <w:t>Date due of payment</w:t>
            </w:r>
          </w:p>
        </w:tc>
        <w:tc>
          <w:tcPr>
            <w:tcW w:w="1151" w:type="dxa"/>
            <w:tcBorders>
              <w:top w:val="single" w:sz="4" w:space="0" w:color="auto"/>
              <w:left w:val="single" w:sz="4" w:space="0" w:color="auto"/>
              <w:bottom w:val="single" w:sz="4" w:space="0" w:color="auto"/>
              <w:right w:val="single" w:sz="4" w:space="0" w:color="auto"/>
            </w:tcBorders>
          </w:tcPr>
          <w:p w14:paraId="13EECFAA" w14:textId="3673595E" w:rsidR="00B22F3F" w:rsidRDefault="00B22F3F"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4BA172BE" w14:textId="6F39730E" w:rsidR="00B22F3F" w:rsidRDefault="00710953" w:rsidP="00045F32">
            <w:pPr>
              <w:rPr>
                <w:bCs/>
                <w:lang w:val="en-GB"/>
              </w:rPr>
            </w:pPr>
            <w:r>
              <w:rPr>
                <w:bCs/>
                <w:lang w:val="en-GB"/>
              </w:rPr>
              <w:t>date</w:t>
            </w:r>
          </w:p>
        </w:tc>
        <w:tc>
          <w:tcPr>
            <w:tcW w:w="857" w:type="dxa"/>
            <w:tcBorders>
              <w:top w:val="single" w:sz="4" w:space="0" w:color="auto"/>
              <w:left w:val="single" w:sz="4" w:space="0" w:color="auto"/>
              <w:bottom w:val="single" w:sz="4" w:space="0" w:color="auto"/>
              <w:right w:val="single" w:sz="4" w:space="0" w:color="auto"/>
            </w:tcBorders>
          </w:tcPr>
          <w:p w14:paraId="0BBBAF87" w14:textId="0F23ED19" w:rsidR="00B22F3F" w:rsidRDefault="0071095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A4992FA" w14:textId="6512266C" w:rsidR="00B22F3F" w:rsidRDefault="0071095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3985EDB" w14:textId="645E8A9A" w:rsidR="00B22F3F" w:rsidRDefault="0071095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77BCFD2" w14:textId="77777777" w:rsidR="00B22F3F" w:rsidRDefault="00B22F3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3E0AA71" w14:textId="77777777" w:rsidR="00B22F3F" w:rsidRPr="00344955" w:rsidRDefault="00B22F3F" w:rsidP="00045F32">
            <w:pPr>
              <w:rPr>
                <w:bCs/>
                <w:lang w:val="en-GB"/>
              </w:rPr>
            </w:pPr>
          </w:p>
        </w:tc>
      </w:tr>
    </w:tbl>
    <w:p w14:paraId="3D062B4A" w14:textId="7312FF99" w:rsidR="005100AF" w:rsidRDefault="00174BE5" w:rsidP="00174BE5">
      <w:pPr>
        <w:pStyle w:val="Heading3"/>
      </w:pPr>
      <w:bookmarkStart w:id="20" w:name="_Toc194870020"/>
      <w:r>
        <w:t>Region:</w:t>
      </w:r>
      <w:bookmarkEnd w:id="20"/>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5100AF" w:rsidRPr="00344955" w14:paraId="630CCD52"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569879D5" w14:textId="77777777" w:rsidR="005100AF" w:rsidRPr="00344955" w:rsidRDefault="005100AF"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286D531" w14:textId="77777777" w:rsidR="005100AF" w:rsidRPr="00344955" w:rsidRDefault="005100AF"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9AD9975" w14:textId="77777777" w:rsidR="005100AF" w:rsidRPr="00344955" w:rsidRDefault="005100AF"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3E5037C" w14:textId="77777777" w:rsidR="005100AF" w:rsidRPr="00344955" w:rsidRDefault="005100AF"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53C367C4" w14:textId="77777777" w:rsidR="005100AF" w:rsidRPr="00344955" w:rsidRDefault="005100AF"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0A709B21" w14:textId="77777777" w:rsidR="005100AF" w:rsidRPr="00344955" w:rsidRDefault="005100AF"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1CFBFB0F" w14:textId="77777777" w:rsidR="005100AF" w:rsidRPr="00344955" w:rsidRDefault="005100AF"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09DB3F86" w14:textId="77777777" w:rsidR="005100AF" w:rsidRPr="00344955" w:rsidRDefault="005100AF"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3B20BFB0" w14:textId="77777777" w:rsidR="005100AF" w:rsidRPr="00344955" w:rsidRDefault="005100AF"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72668BC4" w14:textId="77777777" w:rsidR="005100AF" w:rsidRPr="00344955" w:rsidRDefault="005100AF" w:rsidP="00045F32">
            <w:pPr>
              <w:rPr>
                <w:b/>
                <w:bCs/>
                <w:lang w:val="en-GB"/>
              </w:rPr>
            </w:pPr>
            <w:r w:rsidRPr="00344955">
              <w:rPr>
                <w:b/>
                <w:bCs/>
                <w:lang w:val="en-GB"/>
              </w:rPr>
              <w:t>Default Value</w:t>
            </w:r>
          </w:p>
        </w:tc>
      </w:tr>
      <w:tr w:rsidR="005100AF" w:rsidRPr="00344955" w14:paraId="7708463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D2DAB03" w14:textId="026BB615" w:rsidR="005100AF" w:rsidRPr="00344955" w:rsidRDefault="003A4383" w:rsidP="00045F32">
            <w:pPr>
              <w:rPr>
                <w:b/>
                <w:lang w:val="en-GB"/>
              </w:rPr>
            </w:pPr>
            <w:r>
              <w:rPr>
                <w:b/>
                <w:lang w:val="en-GB"/>
              </w:rPr>
              <w:t>Region</w:t>
            </w:r>
          </w:p>
        </w:tc>
        <w:tc>
          <w:tcPr>
            <w:tcW w:w="1151" w:type="dxa"/>
            <w:tcBorders>
              <w:top w:val="single" w:sz="4" w:space="0" w:color="auto"/>
              <w:left w:val="single" w:sz="4" w:space="0" w:color="auto"/>
              <w:bottom w:val="single" w:sz="4" w:space="0" w:color="auto"/>
              <w:right w:val="single" w:sz="4" w:space="0" w:color="auto"/>
            </w:tcBorders>
          </w:tcPr>
          <w:p w14:paraId="5C068554" w14:textId="2F6D95F5" w:rsidR="005100AF" w:rsidRPr="00344955" w:rsidRDefault="003A4383" w:rsidP="00045F32">
            <w:pPr>
              <w:rPr>
                <w:bCs/>
                <w:lang w:val="en-GB"/>
              </w:rPr>
            </w:pPr>
            <w:r>
              <w:rPr>
                <w:bCs/>
                <w:lang w:val="en-GB"/>
              </w:rPr>
              <w:t>RegionID</w:t>
            </w:r>
          </w:p>
        </w:tc>
        <w:tc>
          <w:tcPr>
            <w:tcW w:w="1151" w:type="dxa"/>
            <w:tcBorders>
              <w:top w:val="single" w:sz="4" w:space="0" w:color="auto"/>
              <w:left w:val="single" w:sz="4" w:space="0" w:color="auto"/>
              <w:bottom w:val="single" w:sz="4" w:space="0" w:color="auto"/>
              <w:right w:val="single" w:sz="4" w:space="0" w:color="auto"/>
            </w:tcBorders>
          </w:tcPr>
          <w:p w14:paraId="0135CF72" w14:textId="2D243222" w:rsidR="005100AF" w:rsidRPr="00344955" w:rsidRDefault="005100AF" w:rsidP="00045F32">
            <w:pPr>
              <w:rPr>
                <w:bCs/>
                <w:lang w:val="en-GB"/>
              </w:rPr>
            </w:pPr>
            <w:r>
              <w:rPr>
                <w:bCs/>
                <w:lang w:val="en-GB"/>
              </w:rPr>
              <w:t xml:space="preserve">Identifier for </w:t>
            </w:r>
            <w:r w:rsidR="003A4383">
              <w:rPr>
                <w:bCs/>
                <w:lang w:val="en-GB"/>
              </w:rPr>
              <w:t>Region</w:t>
            </w:r>
          </w:p>
        </w:tc>
        <w:tc>
          <w:tcPr>
            <w:tcW w:w="1151" w:type="dxa"/>
            <w:tcBorders>
              <w:top w:val="single" w:sz="4" w:space="0" w:color="auto"/>
              <w:left w:val="single" w:sz="4" w:space="0" w:color="auto"/>
              <w:bottom w:val="single" w:sz="4" w:space="0" w:color="auto"/>
              <w:right w:val="single" w:sz="4" w:space="0" w:color="auto"/>
            </w:tcBorders>
          </w:tcPr>
          <w:p w14:paraId="0863F96C" w14:textId="77777777" w:rsidR="005100AF" w:rsidRPr="00344955" w:rsidRDefault="005100A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7E644FC4" w14:textId="77777777" w:rsidR="005100AF" w:rsidRPr="00344955" w:rsidRDefault="005100AF"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69550BFF" w14:textId="77777777" w:rsidR="005100AF" w:rsidRPr="00344955" w:rsidRDefault="005100A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EBA2C8B" w14:textId="77777777" w:rsidR="005100AF" w:rsidRPr="00344955" w:rsidRDefault="005100A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74BDAD0" w14:textId="77777777" w:rsidR="005100AF" w:rsidRPr="00344955" w:rsidRDefault="005100AF"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4164364" w14:textId="77777777" w:rsidR="005100AF" w:rsidRPr="00344955" w:rsidRDefault="005100AF"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25242766" w14:textId="77777777" w:rsidR="005100AF" w:rsidRPr="00344955" w:rsidRDefault="005100AF" w:rsidP="00045F32">
            <w:pPr>
              <w:rPr>
                <w:bCs/>
                <w:lang w:val="en-GB"/>
              </w:rPr>
            </w:pPr>
          </w:p>
        </w:tc>
      </w:tr>
      <w:tr w:rsidR="003A4383" w:rsidRPr="00344955" w14:paraId="07F87C60"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71507FE" w14:textId="77777777" w:rsidR="003A4383" w:rsidRDefault="003A4383"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CE05531" w14:textId="58660B21" w:rsidR="003A4383" w:rsidRDefault="00667DAF" w:rsidP="00045F32">
            <w:pPr>
              <w:rPr>
                <w:bCs/>
                <w:lang w:val="en-GB"/>
              </w:rPr>
            </w:pPr>
            <w:r>
              <w:rPr>
                <w:bCs/>
                <w:lang w:val="en-GB"/>
              </w:rPr>
              <w:t>Size</w:t>
            </w:r>
          </w:p>
        </w:tc>
        <w:tc>
          <w:tcPr>
            <w:tcW w:w="1151" w:type="dxa"/>
            <w:tcBorders>
              <w:top w:val="single" w:sz="4" w:space="0" w:color="auto"/>
              <w:left w:val="single" w:sz="4" w:space="0" w:color="auto"/>
              <w:bottom w:val="single" w:sz="4" w:space="0" w:color="auto"/>
              <w:right w:val="single" w:sz="4" w:space="0" w:color="auto"/>
            </w:tcBorders>
          </w:tcPr>
          <w:p w14:paraId="7531224C" w14:textId="311E3025" w:rsidR="003A4383" w:rsidRDefault="005C1148" w:rsidP="00045F32">
            <w:pPr>
              <w:rPr>
                <w:bCs/>
                <w:lang w:val="en-GB"/>
              </w:rPr>
            </w:pPr>
            <w:r>
              <w:rPr>
                <w:bCs/>
                <w:lang w:val="en-GB"/>
              </w:rPr>
              <w:t>Size of region in Ha</w:t>
            </w:r>
          </w:p>
        </w:tc>
        <w:tc>
          <w:tcPr>
            <w:tcW w:w="1151" w:type="dxa"/>
            <w:tcBorders>
              <w:top w:val="single" w:sz="4" w:space="0" w:color="auto"/>
              <w:left w:val="single" w:sz="4" w:space="0" w:color="auto"/>
              <w:bottom w:val="single" w:sz="4" w:space="0" w:color="auto"/>
              <w:right w:val="single" w:sz="4" w:space="0" w:color="auto"/>
            </w:tcBorders>
          </w:tcPr>
          <w:p w14:paraId="78FDB438" w14:textId="5A2939B3" w:rsidR="003A4383" w:rsidRDefault="005C1148"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7F7B6DD" w14:textId="528353D3" w:rsidR="003A4383" w:rsidRDefault="00BE543E" w:rsidP="00045F32">
            <w:pPr>
              <w:rPr>
                <w:bCs/>
                <w:lang w:val="en-GB"/>
              </w:rPr>
            </w:pPr>
            <w:r>
              <w:rPr>
                <w:bCs/>
                <w:lang w:val="en-GB"/>
              </w:rPr>
              <w:t>Ha</w:t>
            </w:r>
          </w:p>
        </w:tc>
        <w:tc>
          <w:tcPr>
            <w:tcW w:w="857" w:type="dxa"/>
            <w:tcBorders>
              <w:top w:val="single" w:sz="4" w:space="0" w:color="auto"/>
              <w:left w:val="single" w:sz="4" w:space="0" w:color="auto"/>
              <w:bottom w:val="single" w:sz="4" w:space="0" w:color="auto"/>
              <w:right w:val="single" w:sz="4" w:space="0" w:color="auto"/>
            </w:tcBorders>
          </w:tcPr>
          <w:p w14:paraId="352F1321" w14:textId="7B06094A" w:rsidR="003A4383" w:rsidRDefault="00BE543E"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9FDA078" w14:textId="76397AB8" w:rsidR="003A4383" w:rsidRDefault="00BE543E"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202005F" w14:textId="01EF3135" w:rsidR="003A4383" w:rsidRDefault="00BE543E"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1D5221D" w14:textId="77777777" w:rsidR="003A4383" w:rsidRDefault="003A438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88A9810" w14:textId="77777777" w:rsidR="003A4383" w:rsidRPr="00344955" w:rsidRDefault="003A4383" w:rsidP="00045F32">
            <w:pPr>
              <w:rPr>
                <w:bCs/>
                <w:lang w:val="en-GB"/>
              </w:rPr>
            </w:pPr>
          </w:p>
        </w:tc>
      </w:tr>
      <w:tr w:rsidR="00667DAF" w:rsidRPr="00344955" w14:paraId="412C1AC2"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AB5D046" w14:textId="77777777" w:rsidR="00667DAF" w:rsidRDefault="00667DA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C03E339" w14:textId="10A99B1A" w:rsidR="00667DAF" w:rsidRDefault="00667DAF" w:rsidP="00045F32">
            <w:pPr>
              <w:rPr>
                <w:bCs/>
                <w:lang w:val="en-GB"/>
              </w:rPr>
            </w:pPr>
            <w:r>
              <w:rPr>
                <w:bCs/>
                <w:lang w:val="en-GB"/>
              </w:rPr>
              <w:t>Country</w:t>
            </w:r>
          </w:p>
        </w:tc>
        <w:tc>
          <w:tcPr>
            <w:tcW w:w="1151" w:type="dxa"/>
            <w:tcBorders>
              <w:top w:val="single" w:sz="4" w:space="0" w:color="auto"/>
              <w:left w:val="single" w:sz="4" w:space="0" w:color="auto"/>
              <w:bottom w:val="single" w:sz="4" w:space="0" w:color="auto"/>
              <w:right w:val="single" w:sz="4" w:space="0" w:color="auto"/>
            </w:tcBorders>
          </w:tcPr>
          <w:p w14:paraId="7C30DAB8" w14:textId="37049A95" w:rsidR="00667DAF" w:rsidRDefault="002D3E8C" w:rsidP="00045F32">
            <w:pPr>
              <w:rPr>
                <w:bCs/>
                <w:lang w:val="en-GB"/>
              </w:rPr>
            </w:pPr>
            <w:r>
              <w:rPr>
                <w:bCs/>
                <w:lang w:val="en-GB"/>
              </w:rPr>
              <w:t>Name of county</w:t>
            </w:r>
          </w:p>
        </w:tc>
        <w:tc>
          <w:tcPr>
            <w:tcW w:w="1151" w:type="dxa"/>
            <w:tcBorders>
              <w:top w:val="single" w:sz="4" w:space="0" w:color="auto"/>
              <w:left w:val="single" w:sz="4" w:space="0" w:color="auto"/>
              <w:bottom w:val="single" w:sz="4" w:space="0" w:color="auto"/>
              <w:right w:val="single" w:sz="4" w:space="0" w:color="auto"/>
            </w:tcBorders>
          </w:tcPr>
          <w:p w14:paraId="7943BCF3" w14:textId="572F4205" w:rsidR="00667DAF" w:rsidRDefault="002D3E8C"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36B4BD13" w14:textId="77777777" w:rsidR="00667DAF" w:rsidRDefault="00667DAF"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4EC6530D" w14:textId="34E957FF" w:rsidR="00667DAF" w:rsidRDefault="00BE543E"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96CE8B3" w14:textId="60DDCB05" w:rsidR="00667DAF" w:rsidRDefault="00BE543E"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227DFBC" w14:textId="7A97030B" w:rsidR="00667DAF" w:rsidRDefault="00BE543E"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EBF1ECA" w14:textId="77777777" w:rsidR="00667DAF" w:rsidRDefault="00667DA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50D1002" w14:textId="77777777" w:rsidR="00667DAF" w:rsidRPr="00344955" w:rsidRDefault="00667DAF" w:rsidP="00045F32">
            <w:pPr>
              <w:rPr>
                <w:bCs/>
                <w:lang w:val="en-GB"/>
              </w:rPr>
            </w:pPr>
          </w:p>
        </w:tc>
      </w:tr>
      <w:tr w:rsidR="00667DAF" w:rsidRPr="00344955" w14:paraId="2462B9C1"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7388563" w14:textId="77777777" w:rsidR="00667DAF" w:rsidRDefault="00667DA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1E61E3E2" w14:textId="700F0B60" w:rsidR="00667DAF" w:rsidRDefault="00667DAF" w:rsidP="00045F32">
            <w:pPr>
              <w:rPr>
                <w:bCs/>
                <w:lang w:val="en-GB"/>
              </w:rPr>
            </w:pPr>
            <w:r>
              <w:rPr>
                <w:bCs/>
                <w:lang w:val="en-GB"/>
              </w:rPr>
              <w:t>region</w:t>
            </w:r>
            <w:r w:rsidR="009303B9">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2C70226E" w14:textId="361190D2" w:rsidR="00667DAF" w:rsidRDefault="002D3E8C" w:rsidP="00045F32">
            <w:pPr>
              <w:rPr>
                <w:bCs/>
                <w:lang w:val="en-GB"/>
              </w:rPr>
            </w:pPr>
            <w:r>
              <w:rPr>
                <w:bCs/>
                <w:lang w:val="en-GB"/>
              </w:rPr>
              <w:t>Region name</w:t>
            </w:r>
          </w:p>
        </w:tc>
        <w:tc>
          <w:tcPr>
            <w:tcW w:w="1151" w:type="dxa"/>
            <w:tcBorders>
              <w:top w:val="single" w:sz="4" w:space="0" w:color="auto"/>
              <w:left w:val="single" w:sz="4" w:space="0" w:color="auto"/>
              <w:bottom w:val="single" w:sz="4" w:space="0" w:color="auto"/>
              <w:right w:val="single" w:sz="4" w:space="0" w:color="auto"/>
            </w:tcBorders>
          </w:tcPr>
          <w:p w14:paraId="64E59AD1" w14:textId="1767959E" w:rsidR="00667DAF" w:rsidRDefault="002D3E8C"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5771415B" w14:textId="77777777" w:rsidR="00667DAF" w:rsidRDefault="00667DAF"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EE51C72" w14:textId="28303C77" w:rsidR="00667DAF" w:rsidRDefault="00BE543E"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68119D5" w14:textId="296E6AF9" w:rsidR="00667DAF" w:rsidRDefault="00BE543E"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1C8C0BE" w14:textId="746920C5" w:rsidR="00667DAF" w:rsidRDefault="00BE543E"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D9713FC" w14:textId="77777777" w:rsidR="00667DAF" w:rsidRDefault="00667DA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7E69805" w14:textId="77777777" w:rsidR="00667DAF" w:rsidRPr="00344955" w:rsidRDefault="00667DAF" w:rsidP="00045F32">
            <w:pPr>
              <w:rPr>
                <w:bCs/>
                <w:lang w:val="en-GB"/>
              </w:rPr>
            </w:pPr>
          </w:p>
        </w:tc>
      </w:tr>
      <w:tr w:rsidR="009303B9" w:rsidRPr="00344955" w14:paraId="640A21A3"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4996BFF" w14:textId="77777777" w:rsidR="009303B9" w:rsidRDefault="009303B9"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CD0DBFE" w14:textId="2402EAD8" w:rsidR="009303B9" w:rsidRDefault="009303B9" w:rsidP="00045F32">
            <w:pPr>
              <w:rPr>
                <w:bCs/>
                <w:lang w:val="en-GB"/>
              </w:rPr>
            </w:pPr>
            <w:r>
              <w:rPr>
                <w:bCs/>
                <w:lang w:val="en-GB"/>
              </w:rPr>
              <w:t>isMaintained</w:t>
            </w:r>
          </w:p>
        </w:tc>
        <w:tc>
          <w:tcPr>
            <w:tcW w:w="1151" w:type="dxa"/>
            <w:tcBorders>
              <w:top w:val="single" w:sz="4" w:space="0" w:color="auto"/>
              <w:left w:val="single" w:sz="4" w:space="0" w:color="auto"/>
              <w:bottom w:val="single" w:sz="4" w:space="0" w:color="auto"/>
              <w:right w:val="single" w:sz="4" w:space="0" w:color="auto"/>
            </w:tcBorders>
          </w:tcPr>
          <w:p w14:paraId="73948E9D" w14:textId="39C345AA" w:rsidR="009303B9" w:rsidRDefault="002D3E8C" w:rsidP="00045F32">
            <w:pPr>
              <w:rPr>
                <w:bCs/>
                <w:lang w:val="en-GB"/>
              </w:rPr>
            </w:pPr>
            <w:r>
              <w:rPr>
                <w:bCs/>
                <w:lang w:val="en-GB"/>
              </w:rPr>
              <w:t>Is area activelt got drones</w:t>
            </w:r>
          </w:p>
        </w:tc>
        <w:tc>
          <w:tcPr>
            <w:tcW w:w="1151" w:type="dxa"/>
            <w:tcBorders>
              <w:top w:val="single" w:sz="4" w:space="0" w:color="auto"/>
              <w:left w:val="single" w:sz="4" w:space="0" w:color="auto"/>
              <w:bottom w:val="single" w:sz="4" w:space="0" w:color="auto"/>
              <w:right w:val="single" w:sz="4" w:space="0" w:color="auto"/>
            </w:tcBorders>
          </w:tcPr>
          <w:p w14:paraId="25301A3E" w14:textId="7326FA2B" w:rsidR="009303B9" w:rsidRDefault="002D3E8C" w:rsidP="00045F32">
            <w:pPr>
              <w:rPr>
                <w:bCs/>
                <w:lang w:val="en-GB"/>
              </w:rPr>
            </w:pPr>
            <w:r>
              <w:rPr>
                <w:bCs/>
                <w:lang w:val="en-GB"/>
              </w:rPr>
              <w:t>Boolean</w:t>
            </w:r>
          </w:p>
        </w:tc>
        <w:tc>
          <w:tcPr>
            <w:tcW w:w="1035" w:type="dxa"/>
            <w:tcBorders>
              <w:top w:val="single" w:sz="4" w:space="0" w:color="auto"/>
              <w:left w:val="single" w:sz="4" w:space="0" w:color="auto"/>
              <w:bottom w:val="single" w:sz="4" w:space="0" w:color="auto"/>
              <w:right w:val="single" w:sz="4" w:space="0" w:color="auto"/>
            </w:tcBorders>
          </w:tcPr>
          <w:p w14:paraId="416B8415" w14:textId="77777777" w:rsidR="009303B9" w:rsidRDefault="009303B9"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54B6DF03" w14:textId="7BD96DBC" w:rsidR="009303B9" w:rsidRDefault="002D3E8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6965793" w14:textId="15D47C2A" w:rsidR="009303B9" w:rsidRDefault="002D3E8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0AA61F1" w14:textId="0B0B24C2" w:rsidR="009303B9" w:rsidRDefault="002D3E8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37C3597" w14:textId="77777777" w:rsidR="009303B9" w:rsidRDefault="009303B9"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F20AFEE" w14:textId="77777777" w:rsidR="009303B9" w:rsidRPr="00344955" w:rsidRDefault="009303B9" w:rsidP="00045F32">
            <w:pPr>
              <w:rPr>
                <w:bCs/>
                <w:lang w:val="en-GB"/>
              </w:rPr>
            </w:pPr>
          </w:p>
        </w:tc>
      </w:tr>
    </w:tbl>
    <w:p w14:paraId="15AC0B6F" w14:textId="34C3304E" w:rsidR="005100AF" w:rsidRDefault="00174BE5" w:rsidP="00174BE5">
      <w:pPr>
        <w:pStyle w:val="Heading3"/>
      </w:pPr>
      <w:bookmarkStart w:id="21" w:name="_Toc194870021"/>
      <w:r>
        <w:t>Zone:</w:t>
      </w:r>
      <w:bookmarkEnd w:id="21"/>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5100AF" w:rsidRPr="00344955" w14:paraId="5770F1A2"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4A123DA" w14:textId="77777777" w:rsidR="005100AF" w:rsidRPr="00344955" w:rsidRDefault="005100AF"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4E95608" w14:textId="77777777" w:rsidR="005100AF" w:rsidRPr="00344955" w:rsidRDefault="005100AF"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6966A37" w14:textId="77777777" w:rsidR="005100AF" w:rsidRPr="00344955" w:rsidRDefault="005100AF"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3759CBE" w14:textId="77777777" w:rsidR="005100AF" w:rsidRPr="00344955" w:rsidRDefault="005100AF"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420AF9EB" w14:textId="77777777" w:rsidR="005100AF" w:rsidRPr="00344955" w:rsidRDefault="005100AF"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3A227E7E" w14:textId="77777777" w:rsidR="005100AF" w:rsidRPr="00344955" w:rsidRDefault="005100AF"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85B849C" w14:textId="77777777" w:rsidR="005100AF" w:rsidRPr="00344955" w:rsidRDefault="005100AF"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49FB3089" w14:textId="77777777" w:rsidR="005100AF" w:rsidRPr="00344955" w:rsidRDefault="005100AF"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4481C5C5" w14:textId="77777777" w:rsidR="005100AF" w:rsidRPr="00344955" w:rsidRDefault="005100AF"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418CF3C7" w14:textId="77777777" w:rsidR="005100AF" w:rsidRPr="00344955" w:rsidRDefault="005100AF" w:rsidP="00045F32">
            <w:pPr>
              <w:rPr>
                <w:b/>
                <w:bCs/>
                <w:lang w:val="en-GB"/>
              </w:rPr>
            </w:pPr>
            <w:r w:rsidRPr="00344955">
              <w:rPr>
                <w:b/>
                <w:bCs/>
                <w:lang w:val="en-GB"/>
              </w:rPr>
              <w:t>Default Value</w:t>
            </w:r>
          </w:p>
        </w:tc>
      </w:tr>
      <w:tr w:rsidR="005100AF" w:rsidRPr="00344955" w14:paraId="549FBA3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2F2B39D" w14:textId="15432CB2" w:rsidR="005100AF" w:rsidRPr="00344955" w:rsidRDefault="00CA64FA" w:rsidP="00045F32">
            <w:pPr>
              <w:rPr>
                <w:b/>
                <w:lang w:val="en-GB"/>
              </w:rPr>
            </w:pPr>
            <w:r>
              <w:rPr>
                <w:b/>
                <w:lang w:val="en-GB"/>
              </w:rPr>
              <w:t>Zone</w:t>
            </w:r>
          </w:p>
        </w:tc>
        <w:tc>
          <w:tcPr>
            <w:tcW w:w="1151" w:type="dxa"/>
            <w:tcBorders>
              <w:top w:val="single" w:sz="4" w:space="0" w:color="auto"/>
              <w:left w:val="single" w:sz="4" w:space="0" w:color="auto"/>
              <w:bottom w:val="single" w:sz="4" w:space="0" w:color="auto"/>
              <w:right w:val="single" w:sz="4" w:space="0" w:color="auto"/>
            </w:tcBorders>
          </w:tcPr>
          <w:p w14:paraId="53E146C1" w14:textId="541183E9" w:rsidR="005100AF" w:rsidRPr="00344955" w:rsidRDefault="00CA64FA" w:rsidP="00045F32">
            <w:pPr>
              <w:rPr>
                <w:bCs/>
                <w:lang w:val="en-GB"/>
              </w:rPr>
            </w:pPr>
            <w:r>
              <w:rPr>
                <w:bCs/>
                <w:lang w:val="en-GB"/>
              </w:rPr>
              <w:t>Zone</w:t>
            </w:r>
            <w:r w:rsidR="005100AF">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04644736" w14:textId="2D855F7B" w:rsidR="005100AF" w:rsidRPr="00344955" w:rsidRDefault="005100AF" w:rsidP="00045F32">
            <w:pPr>
              <w:rPr>
                <w:bCs/>
                <w:lang w:val="en-GB"/>
              </w:rPr>
            </w:pPr>
            <w:r>
              <w:rPr>
                <w:bCs/>
                <w:lang w:val="en-GB"/>
              </w:rPr>
              <w:t xml:space="preserve">Identifier for </w:t>
            </w:r>
            <w:r w:rsidR="00CA64FA">
              <w:rPr>
                <w:bCs/>
                <w:lang w:val="en-GB"/>
              </w:rPr>
              <w:t>Zone</w:t>
            </w:r>
          </w:p>
        </w:tc>
        <w:tc>
          <w:tcPr>
            <w:tcW w:w="1151" w:type="dxa"/>
            <w:tcBorders>
              <w:top w:val="single" w:sz="4" w:space="0" w:color="auto"/>
              <w:left w:val="single" w:sz="4" w:space="0" w:color="auto"/>
              <w:bottom w:val="single" w:sz="4" w:space="0" w:color="auto"/>
              <w:right w:val="single" w:sz="4" w:space="0" w:color="auto"/>
            </w:tcBorders>
          </w:tcPr>
          <w:p w14:paraId="160CA814" w14:textId="77777777" w:rsidR="005100AF" w:rsidRPr="00344955" w:rsidRDefault="005100AF"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7E98C959" w14:textId="77777777" w:rsidR="005100AF" w:rsidRPr="00344955" w:rsidRDefault="005100AF"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4671637A" w14:textId="77777777" w:rsidR="005100AF" w:rsidRPr="00344955" w:rsidRDefault="005100A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7021AD0" w14:textId="77777777" w:rsidR="005100AF" w:rsidRPr="00344955" w:rsidRDefault="005100A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6CB48B8" w14:textId="77777777" w:rsidR="005100AF" w:rsidRPr="00344955" w:rsidRDefault="005100AF"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FB1ACA8" w14:textId="77777777" w:rsidR="005100AF" w:rsidRPr="00344955" w:rsidRDefault="005100AF"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0E39A5F1" w14:textId="77777777" w:rsidR="005100AF" w:rsidRPr="00344955" w:rsidRDefault="005100AF" w:rsidP="00045F32">
            <w:pPr>
              <w:rPr>
                <w:bCs/>
                <w:lang w:val="en-GB"/>
              </w:rPr>
            </w:pPr>
          </w:p>
        </w:tc>
      </w:tr>
      <w:tr w:rsidR="00CA64FA" w:rsidRPr="00344955" w14:paraId="00C46BA0"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42AE6B6" w14:textId="77777777" w:rsidR="00CA64FA" w:rsidRDefault="00CA64FA"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CE19A79" w14:textId="1B553F93" w:rsidR="00CA64FA" w:rsidRDefault="00513054" w:rsidP="00045F32">
            <w:pPr>
              <w:rPr>
                <w:bCs/>
                <w:lang w:val="en-GB"/>
              </w:rPr>
            </w:pPr>
            <w:r>
              <w:rPr>
                <w:bCs/>
                <w:lang w:val="en-GB"/>
              </w:rPr>
              <w:t>IsMaintained</w:t>
            </w:r>
          </w:p>
        </w:tc>
        <w:tc>
          <w:tcPr>
            <w:tcW w:w="1151" w:type="dxa"/>
            <w:tcBorders>
              <w:top w:val="single" w:sz="4" w:space="0" w:color="auto"/>
              <w:left w:val="single" w:sz="4" w:space="0" w:color="auto"/>
              <w:bottom w:val="single" w:sz="4" w:space="0" w:color="auto"/>
              <w:right w:val="single" w:sz="4" w:space="0" w:color="auto"/>
            </w:tcBorders>
          </w:tcPr>
          <w:p w14:paraId="25F0034D" w14:textId="1FC7F019" w:rsidR="00CA64FA" w:rsidRDefault="00741D3C" w:rsidP="00045F32">
            <w:pPr>
              <w:rPr>
                <w:bCs/>
                <w:lang w:val="en-GB"/>
              </w:rPr>
            </w:pPr>
            <w:r>
              <w:rPr>
                <w:bCs/>
                <w:lang w:val="en-GB"/>
              </w:rPr>
              <w:t>Is area drone active</w:t>
            </w:r>
          </w:p>
        </w:tc>
        <w:tc>
          <w:tcPr>
            <w:tcW w:w="1151" w:type="dxa"/>
            <w:tcBorders>
              <w:top w:val="single" w:sz="4" w:space="0" w:color="auto"/>
              <w:left w:val="single" w:sz="4" w:space="0" w:color="auto"/>
              <w:bottom w:val="single" w:sz="4" w:space="0" w:color="auto"/>
              <w:right w:val="single" w:sz="4" w:space="0" w:color="auto"/>
            </w:tcBorders>
          </w:tcPr>
          <w:p w14:paraId="03BB77D2" w14:textId="3DC8FCF7" w:rsidR="00CA64FA" w:rsidRDefault="00741D3C" w:rsidP="00045F32">
            <w:pPr>
              <w:rPr>
                <w:bCs/>
                <w:lang w:val="en-GB"/>
              </w:rPr>
            </w:pPr>
            <w:r>
              <w:rPr>
                <w:bCs/>
                <w:lang w:val="en-GB"/>
              </w:rPr>
              <w:t>Boolean</w:t>
            </w:r>
          </w:p>
        </w:tc>
        <w:tc>
          <w:tcPr>
            <w:tcW w:w="1035" w:type="dxa"/>
            <w:tcBorders>
              <w:top w:val="single" w:sz="4" w:space="0" w:color="auto"/>
              <w:left w:val="single" w:sz="4" w:space="0" w:color="auto"/>
              <w:bottom w:val="single" w:sz="4" w:space="0" w:color="auto"/>
              <w:right w:val="single" w:sz="4" w:space="0" w:color="auto"/>
            </w:tcBorders>
          </w:tcPr>
          <w:p w14:paraId="49F05468" w14:textId="77777777" w:rsidR="00CA64FA" w:rsidRDefault="00CA64FA"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3E2FE90" w14:textId="6AE62DF9" w:rsidR="00CA64FA" w:rsidRDefault="00741D3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64C998D" w14:textId="32066224" w:rsidR="00CA64FA" w:rsidRDefault="00741D3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3AB9BC0" w14:textId="0A96AE2F" w:rsidR="00CA64FA" w:rsidRDefault="00741D3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982F34E" w14:textId="77777777" w:rsidR="00CA64FA" w:rsidRDefault="00CA64FA"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FBD0062" w14:textId="77777777" w:rsidR="00CA64FA" w:rsidRPr="00344955" w:rsidRDefault="00CA64FA" w:rsidP="00045F32">
            <w:pPr>
              <w:rPr>
                <w:bCs/>
                <w:lang w:val="en-GB"/>
              </w:rPr>
            </w:pPr>
          </w:p>
        </w:tc>
      </w:tr>
    </w:tbl>
    <w:p w14:paraId="13A895D4" w14:textId="7CEB1992" w:rsidR="005100AF" w:rsidRDefault="00197279" w:rsidP="00197279">
      <w:pPr>
        <w:pStyle w:val="Heading3"/>
      </w:pPr>
      <w:bookmarkStart w:id="22" w:name="_Toc194870022"/>
      <w:r>
        <w:lastRenderedPageBreak/>
        <w:t>Data:</w:t>
      </w:r>
      <w:bookmarkEnd w:id="22"/>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0C06FE" w:rsidRPr="00344955" w14:paraId="6C7E5FDC"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57EBAFC" w14:textId="77777777" w:rsidR="000C06FE" w:rsidRPr="00344955" w:rsidRDefault="000C06FE"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9D84618" w14:textId="77777777" w:rsidR="000C06FE" w:rsidRPr="00344955" w:rsidRDefault="000C06FE"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905B39A" w14:textId="77777777" w:rsidR="000C06FE" w:rsidRPr="00344955" w:rsidRDefault="000C06FE"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AC7ED38" w14:textId="77777777" w:rsidR="000C06FE" w:rsidRPr="00344955" w:rsidRDefault="000C06FE"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32E441C1" w14:textId="77777777" w:rsidR="000C06FE" w:rsidRPr="00344955" w:rsidRDefault="000C06FE"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79BB5CBB" w14:textId="77777777" w:rsidR="000C06FE" w:rsidRPr="00344955" w:rsidRDefault="000C06FE"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23E1670C" w14:textId="77777777" w:rsidR="000C06FE" w:rsidRPr="00344955" w:rsidRDefault="000C06FE"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193B0D9B" w14:textId="77777777" w:rsidR="000C06FE" w:rsidRPr="00344955" w:rsidRDefault="000C06FE"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0985A969" w14:textId="77777777" w:rsidR="000C06FE" w:rsidRPr="00344955" w:rsidRDefault="000C06FE"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67C0DA2A" w14:textId="77777777" w:rsidR="000C06FE" w:rsidRPr="00344955" w:rsidRDefault="000C06FE" w:rsidP="00045F32">
            <w:pPr>
              <w:rPr>
                <w:b/>
                <w:bCs/>
                <w:lang w:val="en-GB"/>
              </w:rPr>
            </w:pPr>
            <w:r w:rsidRPr="00344955">
              <w:rPr>
                <w:b/>
                <w:bCs/>
                <w:lang w:val="en-GB"/>
              </w:rPr>
              <w:t>Default Value</w:t>
            </w:r>
          </w:p>
        </w:tc>
      </w:tr>
      <w:tr w:rsidR="000C06FE" w:rsidRPr="00344955" w14:paraId="4343EBA3"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7307C9F" w14:textId="0ABA7109" w:rsidR="000C06FE" w:rsidRPr="00344955" w:rsidRDefault="00D50002" w:rsidP="00045F32">
            <w:pPr>
              <w:rPr>
                <w:b/>
                <w:u w:val="double"/>
                <w:lang w:val="en-GB"/>
              </w:rPr>
            </w:pPr>
            <w:r>
              <w:rPr>
                <w:b/>
                <w:u w:val="double"/>
                <w:lang w:val="en-GB"/>
              </w:rPr>
              <w:t>Data</w:t>
            </w:r>
          </w:p>
        </w:tc>
        <w:tc>
          <w:tcPr>
            <w:tcW w:w="1151" w:type="dxa"/>
            <w:tcBorders>
              <w:top w:val="single" w:sz="4" w:space="0" w:color="auto"/>
              <w:left w:val="single" w:sz="4" w:space="0" w:color="auto"/>
              <w:bottom w:val="single" w:sz="4" w:space="0" w:color="auto"/>
              <w:right w:val="single" w:sz="4" w:space="0" w:color="auto"/>
            </w:tcBorders>
          </w:tcPr>
          <w:p w14:paraId="2A29C9C9" w14:textId="12534AC8" w:rsidR="000C06FE" w:rsidRPr="00344955" w:rsidRDefault="00D50002" w:rsidP="00045F32">
            <w:pPr>
              <w:rPr>
                <w:bCs/>
                <w:lang w:val="en-GB"/>
              </w:rPr>
            </w:pPr>
            <w:r>
              <w:rPr>
                <w:bCs/>
                <w:lang w:val="en-GB"/>
              </w:rPr>
              <w:t>DataI</w:t>
            </w:r>
            <w:r w:rsidR="000C06FE">
              <w:rPr>
                <w:bCs/>
                <w:lang w:val="en-GB"/>
              </w:rPr>
              <w:t>D</w:t>
            </w:r>
          </w:p>
        </w:tc>
        <w:tc>
          <w:tcPr>
            <w:tcW w:w="1151" w:type="dxa"/>
            <w:tcBorders>
              <w:top w:val="single" w:sz="4" w:space="0" w:color="auto"/>
              <w:left w:val="single" w:sz="4" w:space="0" w:color="auto"/>
              <w:bottom w:val="single" w:sz="4" w:space="0" w:color="auto"/>
              <w:right w:val="single" w:sz="4" w:space="0" w:color="auto"/>
            </w:tcBorders>
          </w:tcPr>
          <w:p w14:paraId="202EFEAF" w14:textId="10A5721A" w:rsidR="000C06FE" w:rsidRPr="00344955" w:rsidRDefault="000C06FE" w:rsidP="00045F32">
            <w:pPr>
              <w:rPr>
                <w:bCs/>
                <w:lang w:val="en-GB"/>
              </w:rPr>
            </w:pPr>
            <w:r>
              <w:rPr>
                <w:bCs/>
                <w:lang w:val="en-GB"/>
              </w:rPr>
              <w:t xml:space="preserve">Identifier for </w:t>
            </w:r>
            <w:r w:rsidR="00D50002">
              <w:rPr>
                <w:bCs/>
                <w:lang w:val="en-GB"/>
              </w:rPr>
              <w:t>Data</w:t>
            </w:r>
          </w:p>
        </w:tc>
        <w:tc>
          <w:tcPr>
            <w:tcW w:w="1151" w:type="dxa"/>
            <w:tcBorders>
              <w:top w:val="single" w:sz="4" w:space="0" w:color="auto"/>
              <w:left w:val="single" w:sz="4" w:space="0" w:color="auto"/>
              <w:bottom w:val="single" w:sz="4" w:space="0" w:color="auto"/>
              <w:right w:val="single" w:sz="4" w:space="0" w:color="auto"/>
            </w:tcBorders>
          </w:tcPr>
          <w:p w14:paraId="45ED512C" w14:textId="77777777" w:rsidR="000C06FE" w:rsidRPr="00344955" w:rsidRDefault="000C06FE"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C4FD768" w14:textId="77777777" w:rsidR="000C06FE" w:rsidRPr="00344955" w:rsidRDefault="000C06FE"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5E078320" w14:textId="77777777" w:rsidR="000C06FE" w:rsidRPr="00344955" w:rsidRDefault="000C06FE"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13E545D" w14:textId="77777777" w:rsidR="000C06FE" w:rsidRPr="00344955" w:rsidRDefault="000C06FE"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F3769A6" w14:textId="77777777" w:rsidR="000C06FE" w:rsidRPr="00344955" w:rsidRDefault="000C06FE"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BDCD46D" w14:textId="77777777" w:rsidR="000C06FE" w:rsidRPr="00344955" w:rsidRDefault="000C06FE"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61CE529B" w14:textId="77777777" w:rsidR="000C06FE" w:rsidRPr="00344955" w:rsidRDefault="000C06FE" w:rsidP="00045F32">
            <w:pPr>
              <w:rPr>
                <w:bCs/>
                <w:lang w:val="en-GB"/>
              </w:rPr>
            </w:pPr>
          </w:p>
        </w:tc>
      </w:tr>
      <w:tr w:rsidR="006D3A3D" w:rsidRPr="00344955" w14:paraId="2B07C7D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C197491" w14:textId="77777777" w:rsidR="006D3A3D" w:rsidRDefault="006D3A3D"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17999646" w14:textId="67AA27F2" w:rsidR="006D3A3D" w:rsidRDefault="00F80DD4" w:rsidP="00045F32">
            <w:pPr>
              <w:rPr>
                <w:bCs/>
                <w:lang w:val="en-GB"/>
              </w:rPr>
            </w:pPr>
            <w:r>
              <w:rPr>
                <w:bCs/>
                <w:lang w:val="en-GB"/>
              </w:rPr>
              <w:t>Latitude</w:t>
            </w:r>
          </w:p>
        </w:tc>
        <w:tc>
          <w:tcPr>
            <w:tcW w:w="1151" w:type="dxa"/>
            <w:tcBorders>
              <w:top w:val="single" w:sz="4" w:space="0" w:color="auto"/>
              <w:left w:val="single" w:sz="4" w:space="0" w:color="auto"/>
              <w:bottom w:val="single" w:sz="4" w:space="0" w:color="auto"/>
              <w:right w:val="single" w:sz="4" w:space="0" w:color="auto"/>
            </w:tcBorders>
          </w:tcPr>
          <w:p w14:paraId="7A26CCB9" w14:textId="488E2800" w:rsidR="006D3A3D" w:rsidRDefault="002359A9" w:rsidP="00045F32">
            <w:pPr>
              <w:rPr>
                <w:bCs/>
                <w:lang w:val="en-GB"/>
              </w:rPr>
            </w:pPr>
            <w:r>
              <w:rPr>
                <w:bCs/>
                <w:lang w:val="en-GB"/>
              </w:rPr>
              <w:t>location</w:t>
            </w:r>
          </w:p>
        </w:tc>
        <w:tc>
          <w:tcPr>
            <w:tcW w:w="1151" w:type="dxa"/>
            <w:tcBorders>
              <w:top w:val="single" w:sz="4" w:space="0" w:color="auto"/>
              <w:left w:val="single" w:sz="4" w:space="0" w:color="auto"/>
              <w:bottom w:val="single" w:sz="4" w:space="0" w:color="auto"/>
              <w:right w:val="single" w:sz="4" w:space="0" w:color="auto"/>
            </w:tcBorders>
          </w:tcPr>
          <w:p w14:paraId="3D88D87B" w14:textId="05F63767" w:rsidR="006D3A3D"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5E5C984" w14:textId="77777777" w:rsidR="006D3A3D" w:rsidRDefault="006D3A3D"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1B7096D6" w14:textId="0B84B784" w:rsidR="006D3A3D"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95746F7" w14:textId="072167BC" w:rsidR="006D3A3D"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44A468D" w14:textId="6FB94529" w:rsidR="006D3A3D"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0815A61" w14:textId="4D2A6D8B" w:rsidR="006D3A3D" w:rsidRDefault="006D3A3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D74F5D6" w14:textId="77777777" w:rsidR="006D3A3D" w:rsidRPr="00344955" w:rsidRDefault="006D3A3D" w:rsidP="00045F32">
            <w:pPr>
              <w:rPr>
                <w:bCs/>
                <w:lang w:val="en-GB"/>
              </w:rPr>
            </w:pPr>
          </w:p>
        </w:tc>
      </w:tr>
      <w:tr w:rsidR="00F80DD4" w:rsidRPr="00344955" w14:paraId="3775254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83C6B21" w14:textId="77777777" w:rsidR="00F80DD4" w:rsidRDefault="00F80DD4"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60E67FD1" w14:textId="4B95ED4C" w:rsidR="00F80DD4" w:rsidRDefault="00F80DD4" w:rsidP="00045F32">
            <w:pPr>
              <w:rPr>
                <w:bCs/>
                <w:lang w:val="en-GB"/>
              </w:rPr>
            </w:pPr>
            <w:r>
              <w:rPr>
                <w:bCs/>
                <w:lang w:val="en-GB"/>
              </w:rPr>
              <w:t>Longitude</w:t>
            </w:r>
          </w:p>
        </w:tc>
        <w:tc>
          <w:tcPr>
            <w:tcW w:w="1151" w:type="dxa"/>
            <w:tcBorders>
              <w:top w:val="single" w:sz="4" w:space="0" w:color="auto"/>
              <w:left w:val="single" w:sz="4" w:space="0" w:color="auto"/>
              <w:bottom w:val="single" w:sz="4" w:space="0" w:color="auto"/>
              <w:right w:val="single" w:sz="4" w:space="0" w:color="auto"/>
            </w:tcBorders>
          </w:tcPr>
          <w:p w14:paraId="05C262ED" w14:textId="3C2CA1F6" w:rsidR="00F80DD4" w:rsidRDefault="002359A9" w:rsidP="00045F32">
            <w:pPr>
              <w:rPr>
                <w:bCs/>
                <w:lang w:val="en-GB"/>
              </w:rPr>
            </w:pPr>
            <w:r>
              <w:rPr>
                <w:bCs/>
                <w:lang w:val="en-GB"/>
              </w:rPr>
              <w:t>location</w:t>
            </w:r>
          </w:p>
        </w:tc>
        <w:tc>
          <w:tcPr>
            <w:tcW w:w="1151" w:type="dxa"/>
            <w:tcBorders>
              <w:top w:val="single" w:sz="4" w:space="0" w:color="auto"/>
              <w:left w:val="single" w:sz="4" w:space="0" w:color="auto"/>
              <w:bottom w:val="single" w:sz="4" w:space="0" w:color="auto"/>
              <w:right w:val="single" w:sz="4" w:space="0" w:color="auto"/>
            </w:tcBorders>
          </w:tcPr>
          <w:p w14:paraId="0D59C417" w14:textId="01ADDCA4" w:rsidR="00F80DD4"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7C45D5A" w14:textId="77777777" w:rsidR="00F80DD4" w:rsidRDefault="00F80DD4"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533E2BF9" w14:textId="36192A19" w:rsidR="00F80DD4"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329C6FA" w14:textId="7538C965" w:rsidR="00F80DD4"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4C31E4A" w14:textId="0E405003" w:rsidR="00F80DD4"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C6DE2F0" w14:textId="77777777" w:rsidR="00F80DD4" w:rsidRDefault="00F80DD4"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EA7D3CC" w14:textId="77777777" w:rsidR="00F80DD4" w:rsidRPr="00344955" w:rsidRDefault="00F80DD4" w:rsidP="00045F32">
            <w:pPr>
              <w:rPr>
                <w:bCs/>
                <w:lang w:val="en-GB"/>
              </w:rPr>
            </w:pPr>
          </w:p>
        </w:tc>
      </w:tr>
      <w:tr w:rsidR="00E67BA3" w:rsidRPr="00344955" w14:paraId="628B2F7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D1FF687" w14:textId="77777777" w:rsidR="00E67BA3" w:rsidRDefault="00E67BA3"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0E416087" w14:textId="5F0EE2E6" w:rsidR="00E67BA3" w:rsidRDefault="00E67BA3" w:rsidP="00045F32">
            <w:pPr>
              <w:rPr>
                <w:bCs/>
                <w:lang w:val="en-GB"/>
              </w:rPr>
            </w:pPr>
            <w:r>
              <w:rPr>
                <w:bCs/>
                <w:lang w:val="en-GB"/>
              </w:rPr>
              <w:t>Temperature</w:t>
            </w:r>
          </w:p>
        </w:tc>
        <w:tc>
          <w:tcPr>
            <w:tcW w:w="1151" w:type="dxa"/>
            <w:tcBorders>
              <w:top w:val="single" w:sz="4" w:space="0" w:color="auto"/>
              <w:left w:val="single" w:sz="4" w:space="0" w:color="auto"/>
              <w:bottom w:val="single" w:sz="4" w:space="0" w:color="auto"/>
              <w:right w:val="single" w:sz="4" w:space="0" w:color="auto"/>
            </w:tcBorders>
          </w:tcPr>
          <w:p w14:paraId="7D20D974" w14:textId="62A40AEC" w:rsidR="00E67BA3" w:rsidRDefault="002359A9" w:rsidP="00045F32">
            <w:pPr>
              <w:rPr>
                <w:bCs/>
                <w:lang w:val="en-GB"/>
              </w:rPr>
            </w:pPr>
            <w:r>
              <w:rPr>
                <w:bCs/>
                <w:lang w:val="en-GB"/>
              </w:rPr>
              <w:t>How hot it is</w:t>
            </w:r>
          </w:p>
        </w:tc>
        <w:tc>
          <w:tcPr>
            <w:tcW w:w="1151" w:type="dxa"/>
            <w:tcBorders>
              <w:top w:val="single" w:sz="4" w:space="0" w:color="auto"/>
              <w:left w:val="single" w:sz="4" w:space="0" w:color="auto"/>
              <w:bottom w:val="single" w:sz="4" w:space="0" w:color="auto"/>
              <w:right w:val="single" w:sz="4" w:space="0" w:color="auto"/>
            </w:tcBorders>
          </w:tcPr>
          <w:p w14:paraId="7043431B" w14:textId="4129F521" w:rsidR="00E67BA3"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5F724856" w14:textId="77777777" w:rsidR="00E67BA3" w:rsidRDefault="00E67BA3"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E4DE9E1" w14:textId="7FC6B8DF" w:rsidR="00E67BA3"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E122006" w14:textId="526CB977" w:rsidR="00E67BA3"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863645E" w14:textId="060D391F" w:rsidR="00E67BA3"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80E29FE" w14:textId="77777777" w:rsidR="00E67BA3" w:rsidRDefault="00E67BA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26D9F76" w14:textId="77777777" w:rsidR="00E67BA3" w:rsidRPr="00344955" w:rsidRDefault="00E67BA3" w:rsidP="00045F32">
            <w:pPr>
              <w:rPr>
                <w:bCs/>
                <w:lang w:val="en-GB"/>
              </w:rPr>
            </w:pPr>
          </w:p>
        </w:tc>
      </w:tr>
      <w:tr w:rsidR="00E67BA3" w:rsidRPr="00344955" w14:paraId="1D80D54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C862335" w14:textId="00D64C53" w:rsidR="00E67BA3" w:rsidRDefault="00E67BA3"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11016446" w14:textId="359FFEB7" w:rsidR="00E67BA3" w:rsidRDefault="00E67BA3" w:rsidP="00045F32">
            <w:pPr>
              <w:rPr>
                <w:bCs/>
                <w:lang w:val="en-GB"/>
              </w:rPr>
            </w:pPr>
            <w:r>
              <w:rPr>
                <w:bCs/>
                <w:lang w:val="en-GB"/>
              </w:rPr>
              <w:t>Humidity</w:t>
            </w:r>
          </w:p>
        </w:tc>
        <w:tc>
          <w:tcPr>
            <w:tcW w:w="1151" w:type="dxa"/>
            <w:tcBorders>
              <w:top w:val="single" w:sz="4" w:space="0" w:color="auto"/>
              <w:left w:val="single" w:sz="4" w:space="0" w:color="auto"/>
              <w:bottom w:val="single" w:sz="4" w:space="0" w:color="auto"/>
              <w:right w:val="single" w:sz="4" w:space="0" w:color="auto"/>
            </w:tcBorders>
          </w:tcPr>
          <w:p w14:paraId="7D7097DC" w14:textId="61A616B9" w:rsidR="00E67BA3" w:rsidRDefault="002359A9" w:rsidP="00045F32">
            <w:pPr>
              <w:rPr>
                <w:bCs/>
                <w:lang w:val="en-GB"/>
              </w:rPr>
            </w:pPr>
            <w:r>
              <w:rPr>
                <w:bCs/>
                <w:lang w:val="en-GB"/>
              </w:rPr>
              <w:t>How moist it is</w:t>
            </w:r>
          </w:p>
        </w:tc>
        <w:tc>
          <w:tcPr>
            <w:tcW w:w="1151" w:type="dxa"/>
            <w:tcBorders>
              <w:top w:val="single" w:sz="4" w:space="0" w:color="auto"/>
              <w:left w:val="single" w:sz="4" w:space="0" w:color="auto"/>
              <w:bottom w:val="single" w:sz="4" w:space="0" w:color="auto"/>
              <w:right w:val="single" w:sz="4" w:space="0" w:color="auto"/>
            </w:tcBorders>
          </w:tcPr>
          <w:p w14:paraId="637EC93B" w14:textId="08E12A8C" w:rsidR="00E67BA3"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11FAD572" w14:textId="77777777" w:rsidR="00E67BA3" w:rsidRDefault="00E67BA3"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5EDB374D" w14:textId="16B37D54" w:rsidR="00E67BA3"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AE56A5A" w14:textId="5BD4DA14" w:rsidR="00E67BA3"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E2DCF51" w14:textId="337AEA0B" w:rsidR="00E67BA3"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E774159" w14:textId="77777777" w:rsidR="00E67BA3" w:rsidRDefault="00E67BA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012D4F6" w14:textId="77777777" w:rsidR="00E67BA3" w:rsidRPr="00344955" w:rsidRDefault="00E67BA3" w:rsidP="00045F32">
            <w:pPr>
              <w:rPr>
                <w:bCs/>
                <w:lang w:val="en-GB"/>
              </w:rPr>
            </w:pPr>
          </w:p>
        </w:tc>
      </w:tr>
      <w:tr w:rsidR="00F40D17" w:rsidRPr="00344955" w14:paraId="1E9F692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797A37D" w14:textId="77777777" w:rsidR="00F40D17" w:rsidRDefault="00F40D17"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1F67CC67" w14:textId="1175A29D" w:rsidR="00F40D17" w:rsidRDefault="00F40D17" w:rsidP="00045F32">
            <w:pPr>
              <w:rPr>
                <w:bCs/>
                <w:lang w:val="en-GB"/>
              </w:rPr>
            </w:pPr>
            <w:r w:rsidRPr="00F40D17">
              <w:rPr>
                <w:bCs/>
              </w:rPr>
              <w:t>Ambient light strength</w:t>
            </w:r>
          </w:p>
        </w:tc>
        <w:tc>
          <w:tcPr>
            <w:tcW w:w="1151" w:type="dxa"/>
            <w:tcBorders>
              <w:top w:val="single" w:sz="4" w:space="0" w:color="auto"/>
              <w:left w:val="single" w:sz="4" w:space="0" w:color="auto"/>
              <w:bottom w:val="single" w:sz="4" w:space="0" w:color="auto"/>
              <w:right w:val="single" w:sz="4" w:space="0" w:color="auto"/>
            </w:tcBorders>
          </w:tcPr>
          <w:p w14:paraId="6C1944A9" w14:textId="4B04A2DD" w:rsidR="00F40D17" w:rsidRDefault="002359A9" w:rsidP="00045F32">
            <w:pPr>
              <w:rPr>
                <w:bCs/>
                <w:lang w:val="en-GB"/>
              </w:rPr>
            </w:pPr>
            <w:r>
              <w:rPr>
                <w:bCs/>
                <w:lang w:val="en-GB"/>
              </w:rPr>
              <w:t>How much light is there</w:t>
            </w:r>
          </w:p>
        </w:tc>
        <w:tc>
          <w:tcPr>
            <w:tcW w:w="1151" w:type="dxa"/>
            <w:tcBorders>
              <w:top w:val="single" w:sz="4" w:space="0" w:color="auto"/>
              <w:left w:val="single" w:sz="4" w:space="0" w:color="auto"/>
              <w:bottom w:val="single" w:sz="4" w:space="0" w:color="auto"/>
              <w:right w:val="single" w:sz="4" w:space="0" w:color="auto"/>
            </w:tcBorders>
          </w:tcPr>
          <w:p w14:paraId="206BFEE8" w14:textId="090B8955" w:rsidR="00F40D17"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A1ED954" w14:textId="77777777" w:rsidR="00F40D17" w:rsidRDefault="00F40D17"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C845D8F" w14:textId="7084FE83" w:rsidR="00F40D17"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D05FBF5" w14:textId="2D87B429" w:rsidR="00F40D17"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99FCB02" w14:textId="7E2AF85A" w:rsidR="00F40D17"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23BDFDE" w14:textId="77777777" w:rsidR="00F40D17" w:rsidRDefault="00F40D1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E08472C" w14:textId="77777777" w:rsidR="00F40D17" w:rsidRPr="00344955" w:rsidRDefault="00F40D17" w:rsidP="00045F32">
            <w:pPr>
              <w:rPr>
                <w:bCs/>
                <w:lang w:val="en-GB"/>
              </w:rPr>
            </w:pPr>
          </w:p>
        </w:tc>
      </w:tr>
      <w:tr w:rsidR="00F40D17" w:rsidRPr="00344955" w14:paraId="7FE865D4"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A56CFF5" w14:textId="77777777" w:rsidR="00F40D17" w:rsidRDefault="00F40D17"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5F74B89A" w14:textId="3436C68D" w:rsidR="00F40D17" w:rsidRPr="00F40D17" w:rsidRDefault="00F40D17" w:rsidP="00045F32">
            <w:pPr>
              <w:rPr>
                <w:bCs/>
              </w:rPr>
            </w:pPr>
            <w:r w:rsidRPr="00F40D17">
              <w:rPr>
                <w:bCs/>
              </w:rPr>
              <w:t>Organic spectral data from one litre of air</w:t>
            </w:r>
          </w:p>
        </w:tc>
        <w:tc>
          <w:tcPr>
            <w:tcW w:w="1151" w:type="dxa"/>
            <w:tcBorders>
              <w:top w:val="single" w:sz="4" w:space="0" w:color="auto"/>
              <w:left w:val="single" w:sz="4" w:space="0" w:color="auto"/>
              <w:bottom w:val="single" w:sz="4" w:space="0" w:color="auto"/>
              <w:right w:val="single" w:sz="4" w:space="0" w:color="auto"/>
            </w:tcBorders>
          </w:tcPr>
          <w:p w14:paraId="1BDADA8B" w14:textId="558D85E5" w:rsidR="00F40D17" w:rsidRDefault="002359A9" w:rsidP="00045F32">
            <w:pPr>
              <w:rPr>
                <w:bCs/>
                <w:lang w:val="en-GB"/>
              </w:rPr>
            </w:pPr>
            <w:r>
              <w:rPr>
                <w:bCs/>
                <w:lang w:val="en-GB"/>
              </w:rPr>
              <w:t xml:space="preserve">Organic </w:t>
            </w:r>
            <w:r w:rsidR="003F508B">
              <w:rPr>
                <w:bCs/>
                <w:lang w:val="en-GB"/>
              </w:rPr>
              <w:t>air health data</w:t>
            </w:r>
          </w:p>
        </w:tc>
        <w:tc>
          <w:tcPr>
            <w:tcW w:w="1151" w:type="dxa"/>
            <w:tcBorders>
              <w:top w:val="single" w:sz="4" w:space="0" w:color="auto"/>
              <w:left w:val="single" w:sz="4" w:space="0" w:color="auto"/>
              <w:bottom w:val="single" w:sz="4" w:space="0" w:color="auto"/>
              <w:right w:val="single" w:sz="4" w:space="0" w:color="auto"/>
            </w:tcBorders>
          </w:tcPr>
          <w:p w14:paraId="35FEBDDE" w14:textId="736871C3" w:rsidR="00F40D17" w:rsidRDefault="003F508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08C6D068" w14:textId="77777777" w:rsidR="00F40D17" w:rsidRDefault="00F40D17"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4E35E8B1" w14:textId="7CA6781C" w:rsidR="00F40D17" w:rsidRDefault="003F508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52CB003" w14:textId="6FD3455A" w:rsidR="00F40D17" w:rsidRDefault="003F508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E69112C" w14:textId="23DD642B" w:rsidR="00F40D17" w:rsidRDefault="003F508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FC493A9" w14:textId="77777777" w:rsidR="00F40D17" w:rsidRDefault="00F40D1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3618997" w14:textId="77777777" w:rsidR="00F40D17" w:rsidRPr="00344955" w:rsidRDefault="00F40D17" w:rsidP="00045F32">
            <w:pPr>
              <w:rPr>
                <w:bCs/>
                <w:lang w:val="en-GB"/>
              </w:rPr>
            </w:pPr>
          </w:p>
        </w:tc>
      </w:tr>
      <w:tr w:rsidR="00C0674D" w:rsidRPr="00344955" w14:paraId="0EBEC96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5745E6F" w14:textId="77777777" w:rsidR="00C0674D" w:rsidRDefault="00C0674D"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0C57C3F6" w14:textId="181E85A2" w:rsidR="00C0674D" w:rsidRPr="00F40D17" w:rsidRDefault="00C0674D" w:rsidP="00045F32">
            <w:pPr>
              <w:rPr>
                <w:bCs/>
              </w:rPr>
            </w:pPr>
            <w:r>
              <w:rPr>
                <w:bCs/>
              </w:rPr>
              <w:t>IsViewable</w:t>
            </w:r>
          </w:p>
        </w:tc>
        <w:tc>
          <w:tcPr>
            <w:tcW w:w="1151" w:type="dxa"/>
            <w:tcBorders>
              <w:top w:val="single" w:sz="4" w:space="0" w:color="auto"/>
              <w:left w:val="single" w:sz="4" w:space="0" w:color="auto"/>
              <w:bottom w:val="single" w:sz="4" w:space="0" w:color="auto"/>
              <w:right w:val="single" w:sz="4" w:space="0" w:color="auto"/>
            </w:tcBorders>
          </w:tcPr>
          <w:p w14:paraId="1E055CC2" w14:textId="433FA07E" w:rsidR="00C0674D" w:rsidRDefault="00C0674D" w:rsidP="00045F32">
            <w:pPr>
              <w:rPr>
                <w:bCs/>
                <w:lang w:val="en-GB"/>
              </w:rPr>
            </w:pPr>
            <w:r>
              <w:rPr>
                <w:bCs/>
                <w:lang w:val="en-GB"/>
              </w:rPr>
              <w:t xml:space="preserve">For </w:t>
            </w:r>
            <w:r w:rsidR="004D3308">
              <w:rPr>
                <w:bCs/>
                <w:lang w:val="en-GB"/>
              </w:rPr>
              <w:t>prem subs</w:t>
            </w:r>
          </w:p>
        </w:tc>
        <w:tc>
          <w:tcPr>
            <w:tcW w:w="1151" w:type="dxa"/>
            <w:tcBorders>
              <w:top w:val="single" w:sz="4" w:space="0" w:color="auto"/>
              <w:left w:val="single" w:sz="4" w:space="0" w:color="auto"/>
              <w:bottom w:val="single" w:sz="4" w:space="0" w:color="auto"/>
              <w:right w:val="single" w:sz="4" w:space="0" w:color="auto"/>
            </w:tcBorders>
          </w:tcPr>
          <w:p w14:paraId="4EC42E48" w14:textId="281D98B9" w:rsidR="00C0674D" w:rsidRDefault="004D3308" w:rsidP="00045F32">
            <w:pPr>
              <w:rPr>
                <w:bCs/>
                <w:lang w:val="en-GB"/>
              </w:rPr>
            </w:pPr>
            <w:r>
              <w:rPr>
                <w:bCs/>
                <w:lang w:val="en-GB"/>
              </w:rPr>
              <w:t>BOOL</w:t>
            </w:r>
          </w:p>
        </w:tc>
        <w:tc>
          <w:tcPr>
            <w:tcW w:w="1035" w:type="dxa"/>
            <w:tcBorders>
              <w:top w:val="single" w:sz="4" w:space="0" w:color="auto"/>
              <w:left w:val="single" w:sz="4" w:space="0" w:color="auto"/>
              <w:bottom w:val="single" w:sz="4" w:space="0" w:color="auto"/>
              <w:right w:val="single" w:sz="4" w:space="0" w:color="auto"/>
            </w:tcBorders>
          </w:tcPr>
          <w:p w14:paraId="573055A6" w14:textId="77777777" w:rsidR="00C0674D" w:rsidRDefault="00C0674D"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452A4CE" w14:textId="0D8A955F" w:rsidR="00C0674D" w:rsidRDefault="004D3308"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1897B6F" w14:textId="46F64046" w:rsidR="00C0674D" w:rsidRDefault="004D3308"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25109E5" w14:textId="0A52E39A" w:rsidR="00C0674D" w:rsidRDefault="004D3308"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9F57559" w14:textId="77777777" w:rsidR="00C0674D" w:rsidRDefault="00C0674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8A3CB66" w14:textId="77777777" w:rsidR="00C0674D" w:rsidRPr="00344955" w:rsidRDefault="00C0674D" w:rsidP="00045F32">
            <w:pPr>
              <w:rPr>
                <w:bCs/>
                <w:lang w:val="en-GB"/>
              </w:rPr>
            </w:pPr>
          </w:p>
        </w:tc>
      </w:tr>
      <w:tr w:rsidR="004D3308" w:rsidRPr="00344955" w14:paraId="3C8F4CD0"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C07DD35" w14:textId="77777777" w:rsidR="004D3308" w:rsidRDefault="004D3308" w:rsidP="00045F32">
            <w:pPr>
              <w:rPr>
                <w:b/>
                <w:u w:val="double"/>
                <w:lang w:val="en-GB"/>
              </w:rPr>
            </w:pPr>
          </w:p>
        </w:tc>
        <w:tc>
          <w:tcPr>
            <w:tcW w:w="1151" w:type="dxa"/>
            <w:tcBorders>
              <w:top w:val="single" w:sz="4" w:space="0" w:color="auto"/>
              <w:left w:val="single" w:sz="4" w:space="0" w:color="auto"/>
              <w:bottom w:val="single" w:sz="4" w:space="0" w:color="auto"/>
              <w:right w:val="single" w:sz="4" w:space="0" w:color="auto"/>
            </w:tcBorders>
          </w:tcPr>
          <w:p w14:paraId="24BDF885" w14:textId="4419B24B" w:rsidR="004D3308" w:rsidRDefault="004D3308" w:rsidP="00045F32">
            <w:pPr>
              <w:rPr>
                <w:bCs/>
              </w:rPr>
            </w:pPr>
            <w:r>
              <w:rPr>
                <w:bCs/>
              </w:rPr>
              <w:t>IsOwned</w:t>
            </w:r>
          </w:p>
        </w:tc>
        <w:tc>
          <w:tcPr>
            <w:tcW w:w="1151" w:type="dxa"/>
            <w:tcBorders>
              <w:top w:val="single" w:sz="4" w:space="0" w:color="auto"/>
              <w:left w:val="single" w:sz="4" w:space="0" w:color="auto"/>
              <w:bottom w:val="single" w:sz="4" w:space="0" w:color="auto"/>
              <w:right w:val="single" w:sz="4" w:space="0" w:color="auto"/>
            </w:tcBorders>
          </w:tcPr>
          <w:p w14:paraId="26F3DDFC" w14:textId="51F7C267" w:rsidR="004D3308" w:rsidRDefault="004D3308" w:rsidP="00045F32">
            <w:pPr>
              <w:rPr>
                <w:bCs/>
                <w:lang w:val="en-GB"/>
              </w:rPr>
            </w:pPr>
            <w:r>
              <w:rPr>
                <w:bCs/>
                <w:lang w:val="en-GB"/>
              </w:rPr>
              <w:t>For super prem sub</w:t>
            </w:r>
          </w:p>
        </w:tc>
        <w:tc>
          <w:tcPr>
            <w:tcW w:w="1151" w:type="dxa"/>
            <w:tcBorders>
              <w:top w:val="single" w:sz="4" w:space="0" w:color="auto"/>
              <w:left w:val="single" w:sz="4" w:space="0" w:color="auto"/>
              <w:bottom w:val="single" w:sz="4" w:space="0" w:color="auto"/>
              <w:right w:val="single" w:sz="4" w:space="0" w:color="auto"/>
            </w:tcBorders>
          </w:tcPr>
          <w:p w14:paraId="7497D3F3" w14:textId="01BD34C1" w:rsidR="004D3308" w:rsidRDefault="004D3308" w:rsidP="00045F32">
            <w:pPr>
              <w:rPr>
                <w:bCs/>
                <w:lang w:val="en-GB"/>
              </w:rPr>
            </w:pPr>
            <w:r>
              <w:rPr>
                <w:bCs/>
                <w:lang w:val="en-GB"/>
              </w:rPr>
              <w:t>BOOL</w:t>
            </w:r>
          </w:p>
        </w:tc>
        <w:tc>
          <w:tcPr>
            <w:tcW w:w="1035" w:type="dxa"/>
            <w:tcBorders>
              <w:top w:val="single" w:sz="4" w:space="0" w:color="auto"/>
              <w:left w:val="single" w:sz="4" w:space="0" w:color="auto"/>
              <w:bottom w:val="single" w:sz="4" w:space="0" w:color="auto"/>
              <w:right w:val="single" w:sz="4" w:space="0" w:color="auto"/>
            </w:tcBorders>
          </w:tcPr>
          <w:p w14:paraId="7FAB1573" w14:textId="77777777" w:rsidR="004D3308" w:rsidRDefault="004D3308"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6162C680" w14:textId="10F0AE84" w:rsidR="004D3308" w:rsidRDefault="004D3308"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56601BB" w14:textId="601EC781" w:rsidR="004D3308" w:rsidRDefault="004D3308"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55D259E" w14:textId="67293B68" w:rsidR="004D3308" w:rsidRDefault="004D3308"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179118F" w14:textId="77777777" w:rsidR="004D3308" w:rsidRDefault="004D3308"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CA3A21F" w14:textId="77777777" w:rsidR="004D3308" w:rsidRPr="00344955" w:rsidRDefault="004D3308" w:rsidP="00045F32">
            <w:pPr>
              <w:rPr>
                <w:bCs/>
                <w:lang w:val="en-GB"/>
              </w:rPr>
            </w:pPr>
          </w:p>
        </w:tc>
      </w:tr>
    </w:tbl>
    <w:p w14:paraId="1184C1FE" w14:textId="2B3D72B6" w:rsidR="000C06FE" w:rsidRDefault="00197279" w:rsidP="00197279">
      <w:pPr>
        <w:pStyle w:val="Heading3"/>
      </w:pPr>
      <w:bookmarkStart w:id="23" w:name="_Toc194870023"/>
      <w:r>
        <w:t>FRED:</w:t>
      </w:r>
      <w:bookmarkEnd w:id="23"/>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6C4930" w:rsidRPr="00344955" w14:paraId="7CF62BCE"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4B998677" w14:textId="77777777" w:rsidR="006C4930" w:rsidRPr="00344955" w:rsidRDefault="006C4930"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BC86E4D" w14:textId="77777777" w:rsidR="006C4930" w:rsidRPr="00344955" w:rsidRDefault="006C4930"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33C6F78" w14:textId="77777777" w:rsidR="006C4930" w:rsidRPr="00344955" w:rsidRDefault="006C4930"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08D0CDC" w14:textId="77777777" w:rsidR="006C4930" w:rsidRPr="00344955" w:rsidRDefault="006C4930"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2E332B97" w14:textId="77777777" w:rsidR="006C4930" w:rsidRPr="00344955" w:rsidRDefault="006C4930"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7C1C0742" w14:textId="77777777" w:rsidR="006C4930" w:rsidRPr="00344955" w:rsidRDefault="006C4930"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A4F7326" w14:textId="77777777" w:rsidR="006C4930" w:rsidRPr="00344955" w:rsidRDefault="006C4930"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35016288" w14:textId="77777777" w:rsidR="006C4930" w:rsidRPr="00344955" w:rsidRDefault="006C4930"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112DBA33" w14:textId="77777777" w:rsidR="006C4930" w:rsidRPr="00344955" w:rsidRDefault="006C4930"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224CF23F" w14:textId="77777777" w:rsidR="006C4930" w:rsidRPr="00344955" w:rsidRDefault="006C4930" w:rsidP="00045F32">
            <w:pPr>
              <w:rPr>
                <w:b/>
                <w:bCs/>
                <w:lang w:val="en-GB"/>
              </w:rPr>
            </w:pPr>
            <w:r w:rsidRPr="00344955">
              <w:rPr>
                <w:b/>
                <w:bCs/>
                <w:lang w:val="en-GB"/>
              </w:rPr>
              <w:t>Default Value</w:t>
            </w:r>
          </w:p>
        </w:tc>
      </w:tr>
      <w:tr w:rsidR="006C4930" w:rsidRPr="00344955" w14:paraId="56CBBF9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AFB84A3" w14:textId="0B50AA1D" w:rsidR="006C4930" w:rsidRPr="00344955" w:rsidRDefault="006C4930" w:rsidP="00045F32">
            <w:pPr>
              <w:rPr>
                <w:b/>
                <w:lang w:val="en-GB"/>
              </w:rPr>
            </w:pPr>
            <w:r>
              <w:rPr>
                <w:b/>
                <w:lang w:val="en-GB"/>
              </w:rPr>
              <w:t>FRED</w:t>
            </w:r>
          </w:p>
        </w:tc>
        <w:tc>
          <w:tcPr>
            <w:tcW w:w="1151" w:type="dxa"/>
            <w:tcBorders>
              <w:top w:val="single" w:sz="4" w:space="0" w:color="auto"/>
              <w:left w:val="single" w:sz="4" w:space="0" w:color="auto"/>
              <w:bottom w:val="single" w:sz="4" w:space="0" w:color="auto"/>
              <w:right w:val="single" w:sz="4" w:space="0" w:color="auto"/>
            </w:tcBorders>
          </w:tcPr>
          <w:p w14:paraId="6E1C0BFF" w14:textId="24DDA817" w:rsidR="006C4930" w:rsidRPr="00344955" w:rsidRDefault="006C4930" w:rsidP="00045F32">
            <w:pPr>
              <w:rPr>
                <w:bCs/>
                <w:lang w:val="en-GB"/>
              </w:rPr>
            </w:pPr>
            <w:r>
              <w:rPr>
                <w:bCs/>
                <w:lang w:val="en-GB"/>
              </w:rPr>
              <w:t>FREDID</w:t>
            </w:r>
          </w:p>
        </w:tc>
        <w:tc>
          <w:tcPr>
            <w:tcW w:w="1151" w:type="dxa"/>
            <w:tcBorders>
              <w:top w:val="single" w:sz="4" w:space="0" w:color="auto"/>
              <w:left w:val="single" w:sz="4" w:space="0" w:color="auto"/>
              <w:bottom w:val="single" w:sz="4" w:space="0" w:color="auto"/>
              <w:right w:val="single" w:sz="4" w:space="0" w:color="auto"/>
            </w:tcBorders>
          </w:tcPr>
          <w:p w14:paraId="45052AF9" w14:textId="55562489" w:rsidR="006C4930" w:rsidRPr="00344955" w:rsidRDefault="006C4930" w:rsidP="00045F32">
            <w:pPr>
              <w:rPr>
                <w:bCs/>
                <w:lang w:val="en-GB"/>
              </w:rPr>
            </w:pPr>
            <w:r>
              <w:rPr>
                <w:bCs/>
                <w:lang w:val="en-GB"/>
              </w:rPr>
              <w:t>Identifier for FRED</w:t>
            </w:r>
          </w:p>
        </w:tc>
        <w:tc>
          <w:tcPr>
            <w:tcW w:w="1151" w:type="dxa"/>
            <w:tcBorders>
              <w:top w:val="single" w:sz="4" w:space="0" w:color="auto"/>
              <w:left w:val="single" w:sz="4" w:space="0" w:color="auto"/>
              <w:bottom w:val="single" w:sz="4" w:space="0" w:color="auto"/>
              <w:right w:val="single" w:sz="4" w:space="0" w:color="auto"/>
            </w:tcBorders>
          </w:tcPr>
          <w:p w14:paraId="724E7DAD" w14:textId="77777777" w:rsidR="006C4930" w:rsidRPr="00344955" w:rsidRDefault="006C4930"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8385347" w14:textId="77777777" w:rsidR="006C4930" w:rsidRPr="00344955" w:rsidRDefault="006C4930"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33DFA755" w14:textId="77777777" w:rsidR="006C4930" w:rsidRPr="00344955" w:rsidRDefault="006C4930"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62327DF" w14:textId="77777777" w:rsidR="006C4930" w:rsidRPr="00344955" w:rsidRDefault="006C4930"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DBD4E22" w14:textId="77777777" w:rsidR="006C4930" w:rsidRPr="00344955" w:rsidRDefault="006C4930"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26B4A10" w14:textId="77777777" w:rsidR="006C4930" w:rsidRPr="00344955" w:rsidRDefault="006C4930"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79052E3C" w14:textId="77777777" w:rsidR="006C4930" w:rsidRPr="00344955" w:rsidRDefault="006C4930" w:rsidP="00045F32">
            <w:pPr>
              <w:rPr>
                <w:bCs/>
                <w:lang w:val="en-GB"/>
              </w:rPr>
            </w:pPr>
          </w:p>
        </w:tc>
      </w:tr>
      <w:tr w:rsidR="006C4930" w:rsidRPr="00344955" w14:paraId="7BC37F0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A7DC33D" w14:textId="77777777" w:rsidR="006C4930" w:rsidRDefault="006C4930"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5B7E316" w14:textId="67D4FFE4" w:rsidR="006C4930" w:rsidRDefault="00A427AB" w:rsidP="00045F32">
            <w:pPr>
              <w:rPr>
                <w:bCs/>
                <w:lang w:val="en-GB"/>
              </w:rPr>
            </w:pPr>
            <w:r>
              <w:rPr>
                <w:bCs/>
                <w:lang w:val="en-GB"/>
              </w:rPr>
              <w:t>LastMaintained</w:t>
            </w:r>
          </w:p>
        </w:tc>
        <w:tc>
          <w:tcPr>
            <w:tcW w:w="1151" w:type="dxa"/>
            <w:tcBorders>
              <w:top w:val="single" w:sz="4" w:space="0" w:color="auto"/>
              <w:left w:val="single" w:sz="4" w:space="0" w:color="auto"/>
              <w:bottom w:val="single" w:sz="4" w:space="0" w:color="auto"/>
              <w:right w:val="single" w:sz="4" w:space="0" w:color="auto"/>
            </w:tcBorders>
          </w:tcPr>
          <w:p w14:paraId="1A8F9A5C" w14:textId="77777777" w:rsidR="006C4930" w:rsidRDefault="006C4930" w:rsidP="00045F32">
            <w:pPr>
              <w:rPr>
                <w:bCs/>
                <w:lang w:val="en-GB"/>
              </w:rPr>
            </w:pPr>
          </w:p>
        </w:tc>
        <w:tc>
          <w:tcPr>
            <w:tcW w:w="1151" w:type="dxa"/>
            <w:tcBorders>
              <w:top w:val="single" w:sz="4" w:space="0" w:color="auto"/>
              <w:left w:val="single" w:sz="4" w:space="0" w:color="auto"/>
              <w:bottom w:val="single" w:sz="4" w:space="0" w:color="auto"/>
              <w:right w:val="single" w:sz="4" w:space="0" w:color="auto"/>
            </w:tcBorders>
          </w:tcPr>
          <w:p w14:paraId="12218D52" w14:textId="37C86A12" w:rsidR="006C4930" w:rsidRDefault="000E2FF2"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2C374AB9" w14:textId="77777777" w:rsidR="006C4930" w:rsidRDefault="006C4930"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603A5D11" w14:textId="77777777" w:rsidR="006C4930" w:rsidRDefault="006C4930" w:rsidP="00045F32">
            <w:pPr>
              <w:rPr>
                <w:lang w:val="en-GB"/>
              </w:rPr>
            </w:pPr>
          </w:p>
        </w:tc>
        <w:tc>
          <w:tcPr>
            <w:tcW w:w="764" w:type="dxa"/>
            <w:tcBorders>
              <w:top w:val="single" w:sz="4" w:space="0" w:color="auto"/>
              <w:left w:val="single" w:sz="4" w:space="0" w:color="auto"/>
              <w:bottom w:val="single" w:sz="4" w:space="0" w:color="auto"/>
              <w:right w:val="single" w:sz="4" w:space="0" w:color="auto"/>
            </w:tcBorders>
          </w:tcPr>
          <w:p w14:paraId="3A11486B" w14:textId="77777777" w:rsidR="006C4930" w:rsidRDefault="006C4930" w:rsidP="00045F32">
            <w:pPr>
              <w:rPr>
                <w:bCs/>
                <w:lang w:val="en-GB"/>
              </w:rPr>
            </w:pPr>
          </w:p>
        </w:tc>
        <w:tc>
          <w:tcPr>
            <w:tcW w:w="521" w:type="dxa"/>
            <w:tcBorders>
              <w:top w:val="single" w:sz="4" w:space="0" w:color="auto"/>
              <w:left w:val="single" w:sz="4" w:space="0" w:color="auto"/>
              <w:bottom w:val="single" w:sz="4" w:space="0" w:color="auto"/>
              <w:right w:val="single" w:sz="4" w:space="0" w:color="auto"/>
            </w:tcBorders>
          </w:tcPr>
          <w:p w14:paraId="4413F249" w14:textId="77777777" w:rsidR="006C4930" w:rsidRDefault="006C4930" w:rsidP="00045F32">
            <w:pPr>
              <w:rPr>
                <w:bCs/>
                <w:lang w:val="en-GB"/>
              </w:rPr>
            </w:pPr>
          </w:p>
        </w:tc>
        <w:tc>
          <w:tcPr>
            <w:tcW w:w="855" w:type="dxa"/>
            <w:tcBorders>
              <w:top w:val="single" w:sz="4" w:space="0" w:color="auto"/>
              <w:left w:val="single" w:sz="4" w:space="0" w:color="auto"/>
              <w:bottom w:val="single" w:sz="4" w:space="0" w:color="auto"/>
              <w:right w:val="single" w:sz="4" w:space="0" w:color="auto"/>
            </w:tcBorders>
          </w:tcPr>
          <w:p w14:paraId="4C42A3F3" w14:textId="77777777" w:rsidR="006C4930" w:rsidRDefault="006C4930"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3987B6B" w14:textId="77777777" w:rsidR="006C4930" w:rsidRPr="00344955" w:rsidRDefault="006C4930" w:rsidP="00045F32">
            <w:pPr>
              <w:rPr>
                <w:bCs/>
                <w:lang w:val="en-GB"/>
              </w:rPr>
            </w:pPr>
          </w:p>
        </w:tc>
      </w:tr>
      <w:tr w:rsidR="00F21725" w:rsidRPr="00344955" w14:paraId="0C76E74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7C5FBBC" w14:textId="77777777" w:rsidR="00F21725" w:rsidRDefault="00F21725"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15744F2" w14:textId="5A9C7C0E" w:rsidR="00F21725" w:rsidRDefault="005B352F" w:rsidP="00045F32">
            <w:pPr>
              <w:rPr>
                <w:bCs/>
                <w:lang w:val="en-GB"/>
              </w:rPr>
            </w:pPr>
            <w:r>
              <w:rPr>
                <w:bCs/>
                <w:lang w:val="en-GB"/>
              </w:rPr>
              <w:t>IsActive</w:t>
            </w:r>
          </w:p>
        </w:tc>
        <w:tc>
          <w:tcPr>
            <w:tcW w:w="1151" w:type="dxa"/>
            <w:tcBorders>
              <w:top w:val="single" w:sz="4" w:space="0" w:color="auto"/>
              <w:left w:val="single" w:sz="4" w:space="0" w:color="auto"/>
              <w:bottom w:val="single" w:sz="4" w:space="0" w:color="auto"/>
              <w:right w:val="single" w:sz="4" w:space="0" w:color="auto"/>
            </w:tcBorders>
          </w:tcPr>
          <w:p w14:paraId="7BFCD618" w14:textId="4A9BCA36" w:rsidR="00F21725" w:rsidRDefault="005B352F" w:rsidP="00045F32">
            <w:pPr>
              <w:rPr>
                <w:bCs/>
                <w:lang w:val="en-GB"/>
              </w:rPr>
            </w:pPr>
            <w:r>
              <w:rPr>
                <w:bCs/>
                <w:lang w:val="en-GB"/>
              </w:rPr>
              <w:t>Is working</w:t>
            </w:r>
          </w:p>
        </w:tc>
        <w:tc>
          <w:tcPr>
            <w:tcW w:w="1151" w:type="dxa"/>
            <w:tcBorders>
              <w:top w:val="single" w:sz="4" w:space="0" w:color="auto"/>
              <w:left w:val="single" w:sz="4" w:space="0" w:color="auto"/>
              <w:bottom w:val="single" w:sz="4" w:space="0" w:color="auto"/>
              <w:right w:val="single" w:sz="4" w:space="0" w:color="auto"/>
            </w:tcBorders>
          </w:tcPr>
          <w:p w14:paraId="2DAE6349" w14:textId="584180DE" w:rsidR="00F21725" w:rsidRDefault="005B352F" w:rsidP="00045F32">
            <w:pPr>
              <w:rPr>
                <w:bCs/>
                <w:lang w:val="en-GB"/>
              </w:rPr>
            </w:pPr>
            <w:r>
              <w:rPr>
                <w:bCs/>
                <w:lang w:val="en-GB"/>
              </w:rPr>
              <w:t>Bool</w:t>
            </w:r>
          </w:p>
        </w:tc>
        <w:tc>
          <w:tcPr>
            <w:tcW w:w="1035" w:type="dxa"/>
            <w:tcBorders>
              <w:top w:val="single" w:sz="4" w:space="0" w:color="auto"/>
              <w:left w:val="single" w:sz="4" w:space="0" w:color="auto"/>
              <w:bottom w:val="single" w:sz="4" w:space="0" w:color="auto"/>
              <w:right w:val="single" w:sz="4" w:space="0" w:color="auto"/>
            </w:tcBorders>
          </w:tcPr>
          <w:p w14:paraId="1623B812" w14:textId="77777777" w:rsidR="00F21725" w:rsidRDefault="00F21725"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3594821" w14:textId="0F885878" w:rsidR="00F21725" w:rsidRDefault="005B352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330FFAB" w14:textId="185C4F49" w:rsidR="00F21725" w:rsidRDefault="005B352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9CD0954" w14:textId="39832369" w:rsidR="00F21725" w:rsidRDefault="005B352F"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9EBBCEC" w14:textId="77777777" w:rsidR="00F21725" w:rsidRDefault="00F21725"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3BB88AB" w14:textId="77777777" w:rsidR="00F21725" w:rsidRPr="00344955" w:rsidRDefault="00F21725" w:rsidP="00045F32">
            <w:pPr>
              <w:rPr>
                <w:bCs/>
                <w:lang w:val="en-GB"/>
              </w:rPr>
            </w:pPr>
          </w:p>
        </w:tc>
      </w:tr>
      <w:tr w:rsidR="005B352F" w:rsidRPr="00344955" w14:paraId="4F3F2091"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9128E17" w14:textId="77777777" w:rsidR="005B352F" w:rsidRDefault="005B352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7E1BFF4" w14:textId="1DF0E95C" w:rsidR="005B352F" w:rsidRDefault="00C425E6" w:rsidP="00045F32">
            <w:pPr>
              <w:rPr>
                <w:bCs/>
                <w:lang w:val="en-GB"/>
              </w:rPr>
            </w:pPr>
            <w:r>
              <w:rPr>
                <w:bCs/>
                <w:lang w:val="en-GB"/>
              </w:rPr>
              <w:t>MadeDate</w:t>
            </w:r>
          </w:p>
        </w:tc>
        <w:tc>
          <w:tcPr>
            <w:tcW w:w="1151" w:type="dxa"/>
            <w:tcBorders>
              <w:top w:val="single" w:sz="4" w:space="0" w:color="auto"/>
              <w:left w:val="single" w:sz="4" w:space="0" w:color="auto"/>
              <w:bottom w:val="single" w:sz="4" w:space="0" w:color="auto"/>
              <w:right w:val="single" w:sz="4" w:space="0" w:color="auto"/>
            </w:tcBorders>
          </w:tcPr>
          <w:p w14:paraId="1A8DC4F1" w14:textId="6841ACDB" w:rsidR="005B352F" w:rsidRDefault="00776612" w:rsidP="00045F32">
            <w:pPr>
              <w:rPr>
                <w:bCs/>
                <w:lang w:val="en-GB"/>
              </w:rPr>
            </w:pPr>
            <w:r>
              <w:rPr>
                <w:bCs/>
                <w:lang w:val="en-GB"/>
              </w:rPr>
              <w:t>Date fred is made</w:t>
            </w:r>
          </w:p>
        </w:tc>
        <w:tc>
          <w:tcPr>
            <w:tcW w:w="1151" w:type="dxa"/>
            <w:tcBorders>
              <w:top w:val="single" w:sz="4" w:space="0" w:color="auto"/>
              <w:left w:val="single" w:sz="4" w:space="0" w:color="auto"/>
              <w:bottom w:val="single" w:sz="4" w:space="0" w:color="auto"/>
              <w:right w:val="single" w:sz="4" w:space="0" w:color="auto"/>
            </w:tcBorders>
          </w:tcPr>
          <w:p w14:paraId="4BC90819" w14:textId="45D5039B" w:rsidR="005B352F" w:rsidRDefault="00C425E6"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7A4889E9" w14:textId="77777777" w:rsidR="005B352F" w:rsidRDefault="005B352F"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4BDF9FE3" w14:textId="3DEBAE81" w:rsidR="005B352F" w:rsidRDefault="00FB478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D05A533" w14:textId="07581B2D" w:rsidR="005B352F" w:rsidRDefault="00FB478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C9F7849" w14:textId="477DE314" w:rsidR="005B352F" w:rsidRDefault="00FB478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CD64B6E" w14:textId="77777777" w:rsidR="005B352F" w:rsidRDefault="005B352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54189CAB" w14:textId="77777777" w:rsidR="005B352F" w:rsidRPr="00344955" w:rsidRDefault="005B352F" w:rsidP="00045F32">
            <w:pPr>
              <w:rPr>
                <w:bCs/>
                <w:lang w:val="en-GB"/>
              </w:rPr>
            </w:pPr>
          </w:p>
        </w:tc>
      </w:tr>
      <w:tr w:rsidR="00C425E6" w:rsidRPr="00344955" w14:paraId="1486C77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386CD51" w14:textId="77777777" w:rsidR="00C425E6" w:rsidRDefault="00C425E6"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57F4B54" w14:textId="1FEC70EE" w:rsidR="00C425E6" w:rsidRDefault="00FB4784" w:rsidP="00045F32">
            <w:pPr>
              <w:rPr>
                <w:bCs/>
                <w:lang w:val="en-GB"/>
              </w:rPr>
            </w:pPr>
            <w:r>
              <w:rPr>
                <w:bCs/>
                <w:lang w:val="en-GB"/>
              </w:rPr>
              <w:t>DataUpload</w:t>
            </w:r>
          </w:p>
        </w:tc>
        <w:tc>
          <w:tcPr>
            <w:tcW w:w="1151" w:type="dxa"/>
            <w:tcBorders>
              <w:top w:val="single" w:sz="4" w:space="0" w:color="auto"/>
              <w:left w:val="single" w:sz="4" w:space="0" w:color="auto"/>
              <w:bottom w:val="single" w:sz="4" w:space="0" w:color="auto"/>
              <w:right w:val="single" w:sz="4" w:space="0" w:color="auto"/>
            </w:tcBorders>
          </w:tcPr>
          <w:p w14:paraId="5F79CA7A" w14:textId="4EFE248F" w:rsidR="00C425E6" w:rsidRDefault="00776612" w:rsidP="00045F32">
            <w:pPr>
              <w:rPr>
                <w:bCs/>
                <w:lang w:val="en-GB"/>
              </w:rPr>
            </w:pPr>
            <w:r>
              <w:rPr>
                <w:bCs/>
                <w:lang w:val="en-GB"/>
              </w:rPr>
              <w:t>Last data upload time</w:t>
            </w:r>
          </w:p>
        </w:tc>
        <w:tc>
          <w:tcPr>
            <w:tcW w:w="1151" w:type="dxa"/>
            <w:tcBorders>
              <w:top w:val="single" w:sz="4" w:space="0" w:color="auto"/>
              <w:left w:val="single" w:sz="4" w:space="0" w:color="auto"/>
              <w:bottom w:val="single" w:sz="4" w:space="0" w:color="auto"/>
              <w:right w:val="single" w:sz="4" w:space="0" w:color="auto"/>
            </w:tcBorders>
          </w:tcPr>
          <w:p w14:paraId="5E5998EA" w14:textId="68BF4FA4" w:rsidR="00C425E6" w:rsidRDefault="00FB4784"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2E4C26BF" w14:textId="77777777" w:rsidR="00C425E6" w:rsidRDefault="00C425E6"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A7729C8" w14:textId="0CCB52A5" w:rsidR="00C425E6" w:rsidRDefault="00FB478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88AA092" w14:textId="1750C58F" w:rsidR="00C425E6" w:rsidRDefault="00FB478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93EBC62" w14:textId="7375838F" w:rsidR="00C425E6" w:rsidRDefault="00FB478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6CDD00D" w14:textId="77777777" w:rsidR="00C425E6" w:rsidRDefault="00C425E6"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0B32B09" w14:textId="77777777" w:rsidR="00C425E6" w:rsidRPr="00344955" w:rsidRDefault="00C425E6" w:rsidP="00045F32">
            <w:pPr>
              <w:rPr>
                <w:bCs/>
                <w:lang w:val="en-GB"/>
              </w:rPr>
            </w:pPr>
          </w:p>
        </w:tc>
      </w:tr>
      <w:tr w:rsidR="003B4E18" w:rsidRPr="00344955" w14:paraId="17050CD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95BCCA7" w14:textId="77777777" w:rsidR="003B4E18" w:rsidRDefault="003B4E18"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11C6FBE9" w14:textId="712F9D8F" w:rsidR="003B4E18" w:rsidRDefault="003B4E18" w:rsidP="00045F32">
            <w:pPr>
              <w:rPr>
                <w:bCs/>
                <w:lang w:val="en-GB"/>
              </w:rPr>
            </w:pPr>
            <w:r>
              <w:rPr>
                <w:bCs/>
                <w:lang w:val="en-GB"/>
              </w:rPr>
              <w:t>FREDConfig</w:t>
            </w:r>
          </w:p>
        </w:tc>
        <w:tc>
          <w:tcPr>
            <w:tcW w:w="1151" w:type="dxa"/>
            <w:tcBorders>
              <w:top w:val="single" w:sz="4" w:space="0" w:color="auto"/>
              <w:left w:val="single" w:sz="4" w:space="0" w:color="auto"/>
              <w:bottom w:val="single" w:sz="4" w:space="0" w:color="auto"/>
              <w:right w:val="single" w:sz="4" w:space="0" w:color="auto"/>
            </w:tcBorders>
          </w:tcPr>
          <w:p w14:paraId="19BAD9F0" w14:textId="0EF1AB2C" w:rsidR="003B4E18" w:rsidRDefault="003B4E18" w:rsidP="00045F32">
            <w:pPr>
              <w:rPr>
                <w:bCs/>
                <w:lang w:val="en-GB"/>
              </w:rPr>
            </w:pPr>
            <w:r>
              <w:rPr>
                <w:bCs/>
                <w:lang w:val="en-GB"/>
              </w:rPr>
              <w:t>What job its meant to do</w:t>
            </w:r>
          </w:p>
        </w:tc>
        <w:tc>
          <w:tcPr>
            <w:tcW w:w="1151" w:type="dxa"/>
            <w:tcBorders>
              <w:top w:val="single" w:sz="4" w:space="0" w:color="auto"/>
              <w:left w:val="single" w:sz="4" w:space="0" w:color="auto"/>
              <w:bottom w:val="single" w:sz="4" w:space="0" w:color="auto"/>
              <w:right w:val="single" w:sz="4" w:space="0" w:color="auto"/>
            </w:tcBorders>
          </w:tcPr>
          <w:p w14:paraId="304779D2" w14:textId="444CA531" w:rsidR="003B4E18" w:rsidRDefault="003B4E18"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1193884" w14:textId="77777777" w:rsidR="003B4E18" w:rsidRDefault="003B4E18"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F9A07E0" w14:textId="60BB6E19" w:rsidR="003B4E18" w:rsidRDefault="003B4E18"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32D1A1B" w14:textId="6F5C9BB3" w:rsidR="003B4E18" w:rsidRDefault="003B4E18"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44F4FDC" w14:textId="2EF1BE82" w:rsidR="003B4E18" w:rsidRDefault="003B4E18"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1B75A6C" w14:textId="77777777" w:rsidR="003B4E18" w:rsidRDefault="003B4E18"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214E795" w14:textId="77777777" w:rsidR="003B4E18" w:rsidRPr="00344955" w:rsidRDefault="003B4E18" w:rsidP="00045F32">
            <w:pPr>
              <w:rPr>
                <w:bCs/>
                <w:lang w:val="en-GB"/>
              </w:rPr>
            </w:pPr>
          </w:p>
        </w:tc>
      </w:tr>
    </w:tbl>
    <w:p w14:paraId="3AC6B8F3" w14:textId="2BDA7549" w:rsidR="006C4930" w:rsidRDefault="005A43A0" w:rsidP="005A43A0">
      <w:pPr>
        <w:pStyle w:val="Heading3"/>
      </w:pPr>
      <w:bookmarkStart w:id="24" w:name="_Toc194870024"/>
      <w:r>
        <w:t>Service:</w:t>
      </w:r>
      <w:bookmarkEnd w:id="24"/>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776612" w:rsidRPr="00344955" w14:paraId="5CD7550C"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6CB882CD" w14:textId="77777777" w:rsidR="00776612" w:rsidRPr="00344955" w:rsidRDefault="00776612"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D7EE5EF" w14:textId="77777777" w:rsidR="00776612" w:rsidRPr="00344955" w:rsidRDefault="00776612"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847FE95" w14:textId="77777777" w:rsidR="00776612" w:rsidRPr="00344955" w:rsidRDefault="00776612"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CFE5E3D" w14:textId="77777777" w:rsidR="00776612" w:rsidRPr="00344955" w:rsidRDefault="00776612"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55722845" w14:textId="77777777" w:rsidR="00776612" w:rsidRPr="00344955" w:rsidRDefault="00776612"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177FBE4E" w14:textId="77777777" w:rsidR="00776612" w:rsidRPr="00344955" w:rsidRDefault="00776612"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1AB464A5" w14:textId="77777777" w:rsidR="00776612" w:rsidRPr="00344955" w:rsidRDefault="00776612"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1585CB29" w14:textId="77777777" w:rsidR="00776612" w:rsidRPr="00344955" w:rsidRDefault="00776612"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48CFA6BB" w14:textId="77777777" w:rsidR="00776612" w:rsidRPr="00344955" w:rsidRDefault="00776612"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613C2EAC" w14:textId="77777777" w:rsidR="00776612" w:rsidRPr="00344955" w:rsidRDefault="00776612" w:rsidP="00045F32">
            <w:pPr>
              <w:rPr>
                <w:b/>
                <w:bCs/>
                <w:lang w:val="en-GB"/>
              </w:rPr>
            </w:pPr>
            <w:r w:rsidRPr="00344955">
              <w:rPr>
                <w:b/>
                <w:bCs/>
                <w:lang w:val="en-GB"/>
              </w:rPr>
              <w:t>Default Value</w:t>
            </w:r>
          </w:p>
        </w:tc>
      </w:tr>
      <w:tr w:rsidR="00776612" w:rsidRPr="00344955" w14:paraId="5D9F7FE6"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BE6A206" w14:textId="07E6FDED" w:rsidR="00776612" w:rsidRPr="00344955" w:rsidRDefault="00776612" w:rsidP="00045F32">
            <w:pPr>
              <w:rPr>
                <w:b/>
                <w:lang w:val="en-GB"/>
              </w:rPr>
            </w:pPr>
            <w:r>
              <w:rPr>
                <w:b/>
                <w:lang w:val="en-GB"/>
              </w:rPr>
              <w:t>Service</w:t>
            </w:r>
          </w:p>
        </w:tc>
        <w:tc>
          <w:tcPr>
            <w:tcW w:w="1151" w:type="dxa"/>
            <w:tcBorders>
              <w:top w:val="single" w:sz="4" w:space="0" w:color="auto"/>
              <w:left w:val="single" w:sz="4" w:space="0" w:color="auto"/>
              <w:bottom w:val="single" w:sz="4" w:space="0" w:color="auto"/>
              <w:right w:val="single" w:sz="4" w:space="0" w:color="auto"/>
            </w:tcBorders>
          </w:tcPr>
          <w:p w14:paraId="69E292E6" w14:textId="598B8422" w:rsidR="00776612" w:rsidRPr="00344955" w:rsidRDefault="00776612" w:rsidP="00045F32">
            <w:pPr>
              <w:rPr>
                <w:bCs/>
                <w:lang w:val="en-GB"/>
              </w:rPr>
            </w:pPr>
            <w:r>
              <w:rPr>
                <w:bCs/>
                <w:lang w:val="en-GB"/>
              </w:rPr>
              <w:t>ServiceID</w:t>
            </w:r>
          </w:p>
        </w:tc>
        <w:tc>
          <w:tcPr>
            <w:tcW w:w="1151" w:type="dxa"/>
            <w:tcBorders>
              <w:top w:val="single" w:sz="4" w:space="0" w:color="auto"/>
              <w:left w:val="single" w:sz="4" w:space="0" w:color="auto"/>
              <w:bottom w:val="single" w:sz="4" w:space="0" w:color="auto"/>
              <w:right w:val="single" w:sz="4" w:space="0" w:color="auto"/>
            </w:tcBorders>
          </w:tcPr>
          <w:p w14:paraId="342A6FC6" w14:textId="22DD2D4F" w:rsidR="00776612" w:rsidRPr="00344955" w:rsidRDefault="00776612" w:rsidP="00045F32">
            <w:pPr>
              <w:rPr>
                <w:bCs/>
                <w:lang w:val="en-GB"/>
              </w:rPr>
            </w:pPr>
            <w:r>
              <w:rPr>
                <w:bCs/>
                <w:lang w:val="en-GB"/>
              </w:rPr>
              <w:t>Identifier for Service</w:t>
            </w:r>
          </w:p>
        </w:tc>
        <w:tc>
          <w:tcPr>
            <w:tcW w:w="1151" w:type="dxa"/>
            <w:tcBorders>
              <w:top w:val="single" w:sz="4" w:space="0" w:color="auto"/>
              <w:left w:val="single" w:sz="4" w:space="0" w:color="auto"/>
              <w:bottom w:val="single" w:sz="4" w:space="0" w:color="auto"/>
              <w:right w:val="single" w:sz="4" w:space="0" w:color="auto"/>
            </w:tcBorders>
          </w:tcPr>
          <w:p w14:paraId="5B0EE02F" w14:textId="77777777" w:rsidR="00776612" w:rsidRPr="00344955" w:rsidRDefault="00776612"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64BB626F" w14:textId="77777777" w:rsidR="00776612" w:rsidRPr="00344955" w:rsidRDefault="00776612"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03BC23BB" w14:textId="77777777" w:rsidR="00776612" w:rsidRPr="00344955" w:rsidRDefault="00776612"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3B36385" w14:textId="77777777" w:rsidR="00776612" w:rsidRPr="00344955" w:rsidRDefault="00776612"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3FDD40F" w14:textId="77777777" w:rsidR="00776612" w:rsidRPr="00344955" w:rsidRDefault="00776612"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BBD2F1E" w14:textId="77777777" w:rsidR="00776612" w:rsidRPr="00344955" w:rsidRDefault="00776612"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53C592D9" w14:textId="77777777" w:rsidR="00776612" w:rsidRPr="00344955" w:rsidRDefault="00776612" w:rsidP="00045F32">
            <w:pPr>
              <w:rPr>
                <w:bCs/>
                <w:lang w:val="en-GB"/>
              </w:rPr>
            </w:pPr>
          </w:p>
        </w:tc>
      </w:tr>
      <w:tr w:rsidR="00776612" w:rsidRPr="00344955" w14:paraId="25ACE4D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AF6BA3C" w14:textId="77777777" w:rsidR="00776612" w:rsidRDefault="00776612"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6539AB6" w14:textId="1F3602D1" w:rsidR="00776612" w:rsidRDefault="00C168E7" w:rsidP="00045F32">
            <w:pPr>
              <w:rPr>
                <w:bCs/>
                <w:lang w:val="en-GB"/>
              </w:rPr>
            </w:pPr>
            <w:r>
              <w:rPr>
                <w:bCs/>
                <w:lang w:val="en-GB"/>
              </w:rPr>
              <w:t>serviceName</w:t>
            </w:r>
          </w:p>
        </w:tc>
        <w:tc>
          <w:tcPr>
            <w:tcW w:w="1151" w:type="dxa"/>
            <w:tcBorders>
              <w:top w:val="single" w:sz="4" w:space="0" w:color="auto"/>
              <w:left w:val="single" w:sz="4" w:space="0" w:color="auto"/>
              <w:bottom w:val="single" w:sz="4" w:space="0" w:color="auto"/>
              <w:right w:val="single" w:sz="4" w:space="0" w:color="auto"/>
            </w:tcBorders>
          </w:tcPr>
          <w:p w14:paraId="30632F54" w14:textId="7E6E5C00" w:rsidR="00776612" w:rsidRDefault="00C168E7" w:rsidP="00045F32">
            <w:pPr>
              <w:rPr>
                <w:bCs/>
                <w:lang w:val="en-GB"/>
              </w:rPr>
            </w:pPr>
            <w:r>
              <w:rPr>
                <w:bCs/>
                <w:lang w:val="en-GB"/>
              </w:rPr>
              <w:t>Name of service</w:t>
            </w:r>
          </w:p>
        </w:tc>
        <w:tc>
          <w:tcPr>
            <w:tcW w:w="1151" w:type="dxa"/>
            <w:tcBorders>
              <w:top w:val="single" w:sz="4" w:space="0" w:color="auto"/>
              <w:left w:val="single" w:sz="4" w:space="0" w:color="auto"/>
              <w:bottom w:val="single" w:sz="4" w:space="0" w:color="auto"/>
              <w:right w:val="single" w:sz="4" w:space="0" w:color="auto"/>
            </w:tcBorders>
          </w:tcPr>
          <w:p w14:paraId="681B82FA" w14:textId="10522666" w:rsidR="00776612" w:rsidRDefault="00C168E7"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027CAC62" w14:textId="77777777" w:rsidR="00776612" w:rsidRDefault="00776612"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03EDCCE0" w14:textId="00E69188" w:rsidR="00776612" w:rsidRDefault="00C168E7"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4D9535D" w14:textId="4D7E2310" w:rsidR="00776612" w:rsidRDefault="00C168E7"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0600B24" w14:textId="54500ACC" w:rsidR="00776612" w:rsidRDefault="00C168E7"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F983200" w14:textId="77777777" w:rsidR="00776612" w:rsidRDefault="00776612"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CC3269B" w14:textId="77777777" w:rsidR="00776612" w:rsidRPr="00344955" w:rsidRDefault="00776612" w:rsidP="00045F32">
            <w:pPr>
              <w:rPr>
                <w:bCs/>
                <w:lang w:val="en-GB"/>
              </w:rPr>
            </w:pPr>
          </w:p>
        </w:tc>
      </w:tr>
      <w:tr w:rsidR="00C168E7" w:rsidRPr="00344955" w14:paraId="2B7B8B8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D8E672F" w14:textId="77777777" w:rsidR="00C168E7" w:rsidRDefault="00C168E7"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5B196FFB" w14:textId="2B588470" w:rsidR="00C168E7" w:rsidRDefault="00BC5B34" w:rsidP="00045F32">
            <w:pPr>
              <w:rPr>
                <w:bCs/>
                <w:lang w:val="en-GB"/>
              </w:rPr>
            </w:pPr>
            <w:r>
              <w:rPr>
                <w:bCs/>
                <w:lang w:val="en-GB"/>
              </w:rPr>
              <w:t>DateStart</w:t>
            </w:r>
          </w:p>
        </w:tc>
        <w:tc>
          <w:tcPr>
            <w:tcW w:w="1151" w:type="dxa"/>
            <w:tcBorders>
              <w:top w:val="single" w:sz="4" w:space="0" w:color="auto"/>
              <w:left w:val="single" w:sz="4" w:space="0" w:color="auto"/>
              <w:bottom w:val="single" w:sz="4" w:space="0" w:color="auto"/>
              <w:right w:val="single" w:sz="4" w:space="0" w:color="auto"/>
            </w:tcBorders>
          </w:tcPr>
          <w:p w14:paraId="79E9DE66" w14:textId="18F14AE2" w:rsidR="00C168E7" w:rsidRDefault="00BC5B34" w:rsidP="00045F32">
            <w:pPr>
              <w:rPr>
                <w:bCs/>
                <w:lang w:val="en-GB"/>
              </w:rPr>
            </w:pPr>
            <w:r>
              <w:rPr>
                <w:bCs/>
                <w:lang w:val="en-GB"/>
              </w:rPr>
              <w:t>Date started</w:t>
            </w:r>
          </w:p>
        </w:tc>
        <w:tc>
          <w:tcPr>
            <w:tcW w:w="1151" w:type="dxa"/>
            <w:tcBorders>
              <w:top w:val="single" w:sz="4" w:space="0" w:color="auto"/>
              <w:left w:val="single" w:sz="4" w:space="0" w:color="auto"/>
              <w:bottom w:val="single" w:sz="4" w:space="0" w:color="auto"/>
              <w:right w:val="single" w:sz="4" w:space="0" w:color="auto"/>
            </w:tcBorders>
          </w:tcPr>
          <w:p w14:paraId="1C05F6AD" w14:textId="576AD538" w:rsidR="00C168E7" w:rsidRDefault="00BC5B34"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2BD51BFF" w14:textId="77777777" w:rsidR="00C168E7" w:rsidRDefault="00C168E7"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299FD49D" w14:textId="540F7AAA" w:rsidR="00C168E7" w:rsidRDefault="00BC5B3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3AC4FBE" w14:textId="0560EEEE" w:rsidR="00C168E7" w:rsidRDefault="00BC5B3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47C1B85" w14:textId="213C09F2" w:rsidR="00C168E7" w:rsidRDefault="00BC5B3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18387B96" w14:textId="77777777" w:rsidR="00C168E7" w:rsidRDefault="00C168E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9E9DACB" w14:textId="77777777" w:rsidR="00C168E7" w:rsidRPr="00344955" w:rsidRDefault="00C168E7" w:rsidP="00045F32">
            <w:pPr>
              <w:rPr>
                <w:bCs/>
                <w:lang w:val="en-GB"/>
              </w:rPr>
            </w:pPr>
          </w:p>
        </w:tc>
      </w:tr>
      <w:tr w:rsidR="00BC5B34" w:rsidRPr="00344955" w14:paraId="62BA5A8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B8473FC" w14:textId="77777777" w:rsidR="00BC5B34" w:rsidRDefault="00BC5B34"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36269C7" w14:textId="4BBBDAA6" w:rsidR="00BC5B34" w:rsidRDefault="00BC5B34" w:rsidP="00045F32">
            <w:pPr>
              <w:rPr>
                <w:bCs/>
                <w:lang w:val="en-GB"/>
              </w:rPr>
            </w:pPr>
            <w:r>
              <w:rPr>
                <w:bCs/>
                <w:lang w:val="en-GB"/>
              </w:rPr>
              <w:t>DateEnd</w:t>
            </w:r>
          </w:p>
        </w:tc>
        <w:tc>
          <w:tcPr>
            <w:tcW w:w="1151" w:type="dxa"/>
            <w:tcBorders>
              <w:top w:val="single" w:sz="4" w:space="0" w:color="auto"/>
              <w:left w:val="single" w:sz="4" w:space="0" w:color="auto"/>
              <w:bottom w:val="single" w:sz="4" w:space="0" w:color="auto"/>
              <w:right w:val="single" w:sz="4" w:space="0" w:color="auto"/>
            </w:tcBorders>
          </w:tcPr>
          <w:p w14:paraId="5180F253" w14:textId="2807A33D" w:rsidR="00BC5B34" w:rsidRDefault="00BC5B34" w:rsidP="00045F32">
            <w:pPr>
              <w:rPr>
                <w:bCs/>
                <w:lang w:val="en-GB"/>
              </w:rPr>
            </w:pPr>
            <w:r>
              <w:rPr>
                <w:bCs/>
                <w:lang w:val="en-GB"/>
              </w:rPr>
              <w:t>Date ended</w:t>
            </w:r>
          </w:p>
        </w:tc>
        <w:tc>
          <w:tcPr>
            <w:tcW w:w="1151" w:type="dxa"/>
            <w:tcBorders>
              <w:top w:val="single" w:sz="4" w:space="0" w:color="auto"/>
              <w:left w:val="single" w:sz="4" w:space="0" w:color="auto"/>
              <w:bottom w:val="single" w:sz="4" w:space="0" w:color="auto"/>
              <w:right w:val="single" w:sz="4" w:space="0" w:color="auto"/>
            </w:tcBorders>
          </w:tcPr>
          <w:p w14:paraId="5ADD3DBB" w14:textId="2C9DCB40" w:rsidR="00BC5B34" w:rsidRDefault="00BC5B34"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74961821" w14:textId="77777777" w:rsidR="00BC5B34" w:rsidRDefault="00BC5B34"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D28AB17" w14:textId="599D1427" w:rsidR="00BC5B34" w:rsidRDefault="00BC5B3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C3869FF" w14:textId="535B1455" w:rsidR="00BC5B34" w:rsidRDefault="00BC5B3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B4730E7" w14:textId="5C56E0C5" w:rsidR="00BC5B34" w:rsidRDefault="00BC5B3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52C02E1" w14:textId="77777777" w:rsidR="00BC5B34" w:rsidRDefault="00BC5B34"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4776069" w14:textId="77777777" w:rsidR="00BC5B34" w:rsidRPr="00344955" w:rsidRDefault="00BC5B34" w:rsidP="00045F32">
            <w:pPr>
              <w:rPr>
                <w:bCs/>
                <w:lang w:val="en-GB"/>
              </w:rPr>
            </w:pPr>
          </w:p>
        </w:tc>
      </w:tr>
      <w:tr w:rsidR="00BC5B34" w:rsidRPr="00344955" w14:paraId="3660061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7BB08B6" w14:textId="77777777" w:rsidR="00BC5B34" w:rsidRDefault="00BC5B34"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D4A24CE" w14:textId="14E51681" w:rsidR="00BC5B34" w:rsidRDefault="00AE30FC" w:rsidP="00045F32">
            <w:pPr>
              <w:rPr>
                <w:bCs/>
                <w:lang w:val="en-GB"/>
              </w:rPr>
            </w:pPr>
            <w:r>
              <w:rPr>
                <w:bCs/>
                <w:lang w:val="en-GB"/>
              </w:rPr>
              <w:t>FREDConfig</w:t>
            </w:r>
          </w:p>
        </w:tc>
        <w:tc>
          <w:tcPr>
            <w:tcW w:w="1151" w:type="dxa"/>
            <w:tcBorders>
              <w:top w:val="single" w:sz="4" w:space="0" w:color="auto"/>
              <w:left w:val="single" w:sz="4" w:space="0" w:color="auto"/>
              <w:bottom w:val="single" w:sz="4" w:space="0" w:color="auto"/>
              <w:right w:val="single" w:sz="4" w:space="0" w:color="auto"/>
            </w:tcBorders>
          </w:tcPr>
          <w:p w14:paraId="6072C1E2" w14:textId="2F4CD07F" w:rsidR="00BC5B34" w:rsidRDefault="007C759F" w:rsidP="00045F32">
            <w:pPr>
              <w:rPr>
                <w:bCs/>
                <w:lang w:val="en-GB"/>
              </w:rPr>
            </w:pPr>
            <w:r>
              <w:rPr>
                <w:bCs/>
                <w:lang w:val="en-GB"/>
              </w:rPr>
              <w:t>Config meets service requirement</w:t>
            </w:r>
          </w:p>
        </w:tc>
        <w:tc>
          <w:tcPr>
            <w:tcW w:w="1151" w:type="dxa"/>
            <w:tcBorders>
              <w:top w:val="single" w:sz="4" w:space="0" w:color="auto"/>
              <w:left w:val="single" w:sz="4" w:space="0" w:color="auto"/>
              <w:bottom w:val="single" w:sz="4" w:space="0" w:color="auto"/>
              <w:right w:val="single" w:sz="4" w:space="0" w:color="auto"/>
            </w:tcBorders>
          </w:tcPr>
          <w:p w14:paraId="2D84ED25" w14:textId="7975B6C5" w:rsidR="00BC5B34" w:rsidRDefault="007C759F"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5F8A6973" w14:textId="77777777" w:rsidR="00BC5B34" w:rsidRDefault="00BC5B34"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5BFC45C8" w14:textId="438B55AB" w:rsidR="00BC5B34" w:rsidRDefault="007C759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80DDDCC" w14:textId="77EA9D64" w:rsidR="00BC5B34" w:rsidRDefault="007C759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702DAA3" w14:textId="745904D2" w:rsidR="00BC5B34" w:rsidRDefault="007C759F"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38A7F0C" w14:textId="3DED5E91" w:rsidR="00BC5B34" w:rsidRDefault="007C759F" w:rsidP="00045F32">
            <w:pPr>
              <w:rPr>
                <w:bCs/>
                <w:lang w:val="en-GB"/>
              </w:rPr>
            </w:pPr>
            <w:r>
              <w:rPr>
                <w:bCs/>
                <w:lang w:val="en-GB"/>
              </w:rPr>
              <w:t>Foreign</w:t>
            </w:r>
            <w:r w:rsidR="003B4E18">
              <w:rPr>
                <w:bCs/>
                <w:lang w:val="en-GB"/>
              </w:rPr>
              <w:t xml:space="preserve"> key </w:t>
            </w:r>
            <w:r>
              <w:rPr>
                <w:bCs/>
                <w:lang w:val="en-GB"/>
              </w:rPr>
              <w:t xml:space="preserve"> </w:t>
            </w:r>
            <w:r w:rsidR="003B4E18">
              <w:rPr>
                <w:bCs/>
                <w:lang w:val="en-GB"/>
              </w:rPr>
              <w:t>fred table</w:t>
            </w:r>
          </w:p>
        </w:tc>
        <w:tc>
          <w:tcPr>
            <w:tcW w:w="938" w:type="dxa"/>
            <w:tcBorders>
              <w:top w:val="single" w:sz="4" w:space="0" w:color="auto"/>
              <w:left w:val="single" w:sz="4" w:space="0" w:color="auto"/>
              <w:bottom w:val="single" w:sz="4" w:space="0" w:color="auto"/>
              <w:right w:val="single" w:sz="4" w:space="0" w:color="auto"/>
            </w:tcBorders>
          </w:tcPr>
          <w:p w14:paraId="0338D56A" w14:textId="77777777" w:rsidR="00BC5B34" w:rsidRPr="00344955" w:rsidRDefault="00BC5B34" w:rsidP="00045F32">
            <w:pPr>
              <w:rPr>
                <w:bCs/>
                <w:lang w:val="en-GB"/>
              </w:rPr>
            </w:pPr>
          </w:p>
        </w:tc>
      </w:tr>
    </w:tbl>
    <w:p w14:paraId="0F3E8672" w14:textId="7B276616" w:rsidR="00776612" w:rsidRDefault="005A43A0" w:rsidP="005A43A0">
      <w:pPr>
        <w:pStyle w:val="Heading3"/>
      </w:pPr>
      <w:bookmarkStart w:id="25" w:name="_Toc194870025"/>
      <w:r>
        <w:t>Maintainer Company:</w:t>
      </w:r>
      <w:bookmarkEnd w:id="25"/>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EB51E4" w:rsidRPr="00344955" w14:paraId="32E0C1D6"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45B31BDF" w14:textId="77777777" w:rsidR="00EB51E4" w:rsidRPr="00344955" w:rsidRDefault="00EB51E4"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3411C19" w14:textId="77777777" w:rsidR="00EB51E4" w:rsidRPr="00344955" w:rsidRDefault="00EB51E4"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3DF95A3" w14:textId="77777777" w:rsidR="00EB51E4" w:rsidRPr="00344955" w:rsidRDefault="00EB51E4"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37C9503" w14:textId="77777777" w:rsidR="00EB51E4" w:rsidRPr="00344955" w:rsidRDefault="00EB51E4"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3D6D7C2A" w14:textId="77777777" w:rsidR="00EB51E4" w:rsidRPr="00344955" w:rsidRDefault="00EB51E4"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2C413C90" w14:textId="77777777" w:rsidR="00EB51E4" w:rsidRPr="00344955" w:rsidRDefault="00EB51E4"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DBD29F7" w14:textId="77777777" w:rsidR="00EB51E4" w:rsidRPr="00344955" w:rsidRDefault="00EB51E4"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3CFFD7C6" w14:textId="77777777" w:rsidR="00EB51E4" w:rsidRPr="00344955" w:rsidRDefault="00EB51E4"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3E05A81D" w14:textId="77777777" w:rsidR="00EB51E4" w:rsidRPr="00344955" w:rsidRDefault="00EB51E4"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7A0F2A90" w14:textId="77777777" w:rsidR="00EB51E4" w:rsidRPr="00344955" w:rsidRDefault="00EB51E4" w:rsidP="00045F32">
            <w:pPr>
              <w:rPr>
                <w:b/>
                <w:bCs/>
                <w:lang w:val="en-GB"/>
              </w:rPr>
            </w:pPr>
            <w:r w:rsidRPr="00344955">
              <w:rPr>
                <w:b/>
                <w:bCs/>
                <w:lang w:val="en-GB"/>
              </w:rPr>
              <w:t>Default Value</w:t>
            </w:r>
          </w:p>
        </w:tc>
      </w:tr>
      <w:tr w:rsidR="00EB51E4" w:rsidRPr="00344955" w14:paraId="0F3448E3"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378FB64" w14:textId="2D19ADD7" w:rsidR="00EB51E4" w:rsidRPr="00344955" w:rsidRDefault="002F1D02" w:rsidP="00045F32">
            <w:pPr>
              <w:rPr>
                <w:b/>
                <w:lang w:val="en-GB"/>
              </w:rPr>
            </w:pPr>
            <w:r>
              <w:rPr>
                <w:b/>
                <w:lang w:val="en-GB"/>
              </w:rPr>
              <w:t>Maintainer Company</w:t>
            </w:r>
          </w:p>
        </w:tc>
        <w:tc>
          <w:tcPr>
            <w:tcW w:w="1151" w:type="dxa"/>
            <w:tcBorders>
              <w:top w:val="single" w:sz="4" w:space="0" w:color="auto"/>
              <w:left w:val="single" w:sz="4" w:space="0" w:color="auto"/>
              <w:bottom w:val="single" w:sz="4" w:space="0" w:color="auto"/>
              <w:right w:val="single" w:sz="4" w:space="0" w:color="auto"/>
            </w:tcBorders>
          </w:tcPr>
          <w:p w14:paraId="03512491" w14:textId="7067541F" w:rsidR="00EB51E4" w:rsidRPr="00344955" w:rsidRDefault="002F1D02" w:rsidP="00045F32">
            <w:pPr>
              <w:rPr>
                <w:bCs/>
                <w:lang w:val="en-GB"/>
              </w:rPr>
            </w:pPr>
            <w:r>
              <w:rPr>
                <w:bCs/>
                <w:lang w:val="en-GB"/>
              </w:rPr>
              <w:t>MaintainerCompany</w:t>
            </w:r>
            <w:r w:rsidR="00EB51E4">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5AF47E41" w14:textId="0D526F73" w:rsidR="00EB51E4" w:rsidRPr="00344955" w:rsidRDefault="00EB51E4" w:rsidP="00045F32">
            <w:pPr>
              <w:rPr>
                <w:bCs/>
                <w:lang w:val="en-GB"/>
              </w:rPr>
            </w:pPr>
            <w:r>
              <w:rPr>
                <w:bCs/>
                <w:lang w:val="en-GB"/>
              </w:rPr>
              <w:t xml:space="preserve">Identifier for </w:t>
            </w:r>
            <w:r w:rsidR="002F1D02">
              <w:rPr>
                <w:bCs/>
                <w:lang w:val="en-GB"/>
              </w:rPr>
              <w:t>MaintainerCompany</w:t>
            </w:r>
          </w:p>
        </w:tc>
        <w:tc>
          <w:tcPr>
            <w:tcW w:w="1151" w:type="dxa"/>
            <w:tcBorders>
              <w:top w:val="single" w:sz="4" w:space="0" w:color="auto"/>
              <w:left w:val="single" w:sz="4" w:space="0" w:color="auto"/>
              <w:bottom w:val="single" w:sz="4" w:space="0" w:color="auto"/>
              <w:right w:val="single" w:sz="4" w:space="0" w:color="auto"/>
            </w:tcBorders>
          </w:tcPr>
          <w:p w14:paraId="709C6A91" w14:textId="77777777" w:rsidR="00EB51E4" w:rsidRPr="00344955" w:rsidRDefault="00EB51E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BB11D2F" w14:textId="77777777" w:rsidR="00EB51E4" w:rsidRPr="00344955" w:rsidRDefault="00EB51E4"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14B96C1E" w14:textId="77777777" w:rsidR="00EB51E4" w:rsidRPr="00344955" w:rsidRDefault="00EB51E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8757EC9" w14:textId="77777777" w:rsidR="00EB51E4" w:rsidRPr="00344955" w:rsidRDefault="00EB51E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E8DAE3A" w14:textId="77777777" w:rsidR="00EB51E4" w:rsidRPr="00344955" w:rsidRDefault="00EB51E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C61AC4D" w14:textId="77777777" w:rsidR="00EB51E4" w:rsidRPr="00344955" w:rsidRDefault="00EB51E4"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2A1BFFE2" w14:textId="77777777" w:rsidR="00EB51E4" w:rsidRPr="00344955" w:rsidRDefault="00EB51E4" w:rsidP="00045F32">
            <w:pPr>
              <w:rPr>
                <w:bCs/>
                <w:lang w:val="en-GB"/>
              </w:rPr>
            </w:pPr>
          </w:p>
        </w:tc>
      </w:tr>
      <w:tr w:rsidR="002F1D02" w:rsidRPr="00344955" w14:paraId="04A87676"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C7DDC06" w14:textId="77777777" w:rsidR="002F1D02" w:rsidRDefault="002F1D02"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36E9C36" w14:textId="06573C29" w:rsidR="002F1D02" w:rsidRDefault="009E107B" w:rsidP="00045F32">
            <w:pPr>
              <w:rPr>
                <w:bCs/>
                <w:lang w:val="en-GB"/>
              </w:rPr>
            </w:pPr>
            <w:r>
              <w:rPr>
                <w:bCs/>
                <w:lang w:val="en-GB"/>
              </w:rPr>
              <w:t>CompanyName</w:t>
            </w:r>
          </w:p>
        </w:tc>
        <w:tc>
          <w:tcPr>
            <w:tcW w:w="1151" w:type="dxa"/>
            <w:tcBorders>
              <w:top w:val="single" w:sz="4" w:space="0" w:color="auto"/>
              <w:left w:val="single" w:sz="4" w:space="0" w:color="auto"/>
              <w:bottom w:val="single" w:sz="4" w:space="0" w:color="auto"/>
              <w:right w:val="single" w:sz="4" w:space="0" w:color="auto"/>
            </w:tcBorders>
          </w:tcPr>
          <w:p w14:paraId="656B88C6" w14:textId="645C400D" w:rsidR="002F1D02" w:rsidRDefault="009E107B" w:rsidP="00045F32">
            <w:pPr>
              <w:rPr>
                <w:bCs/>
                <w:lang w:val="en-GB"/>
              </w:rPr>
            </w:pPr>
            <w:r>
              <w:rPr>
                <w:bCs/>
                <w:lang w:val="en-GB"/>
              </w:rPr>
              <w:t>Identifies company name</w:t>
            </w:r>
          </w:p>
        </w:tc>
        <w:tc>
          <w:tcPr>
            <w:tcW w:w="1151" w:type="dxa"/>
            <w:tcBorders>
              <w:top w:val="single" w:sz="4" w:space="0" w:color="auto"/>
              <w:left w:val="single" w:sz="4" w:space="0" w:color="auto"/>
              <w:bottom w:val="single" w:sz="4" w:space="0" w:color="auto"/>
              <w:right w:val="single" w:sz="4" w:space="0" w:color="auto"/>
            </w:tcBorders>
          </w:tcPr>
          <w:p w14:paraId="696B06DE" w14:textId="4A6E94BF" w:rsidR="002F1D02" w:rsidRDefault="009E107B"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49F364EA" w14:textId="7116D65B" w:rsidR="002F1D02" w:rsidRDefault="009E107B" w:rsidP="00045F32">
            <w:pPr>
              <w:rPr>
                <w:bCs/>
                <w:lang w:val="en-GB"/>
              </w:rPr>
            </w:pPr>
            <w:r>
              <w:rPr>
                <w:bCs/>
                <w:lang w:val="en-GB"/>
              </w:rPr>
              <w:t>name</w:t>
            </w:r>
          </w:p>
        </w:tc>
        <w:tc>
          <w:tcPr>
            <w:tcW w:w="857" w:type="dxa"/>
            <w:tcBorders>
              <w:top w:val="single" w:sz="4" w:space="0" w:color="auto"/>
              <w:left w:val="single" w:sz="4" w:space="0" w:color="auto"/>
              <w:bottom w:val="single" w:sz="4" w:space="0" w:color="auto"/>
              <w:right w:val="single" w:sz="4" w:space="0" w:color="auto"/>
            </w:tcBorders>
          </w:tcPr>
          <w:p w14:paraId="19733EED" w14:textId="50716897" w:rsidR="002F1D02" w:rsidRDefault="009E107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541BC5F" w14:textId="4F215782" w:rsidR="002F1D02" w:rsidRDefault="009E107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5E48424" w14:textId="75CE438C" w:rsidR="002F1D02" w:rsidRDefault="009E107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AAE4E31" w14:textId="77777777" w:rsidR="002F1D02" w:rsidRDefault="002F1D02"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BFA840A" w14:textId="77777777" w:rsidR="002F1D02" w:rsidRPr="00344955" w:rsidRDefault="002F1D02" w:rsidP="00045F32">
            <w:pPr>
              <w:rPr>
                <w:bCs/>
                <w:lang w:val="en-GB"/>
              </w:rPr>
            </w:pPr>
          </w:p>
        </w:tc>
      </w:tr>
      <w:tr w:rsidR="009E107B" w:rsidRPr="00344955" w14:paraId="5E370514"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6B39F75" w14:textId="77777777" w:rsidR="009E107B" w:rsidRDefault="009E107B"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3F91994" w14:textId="0BCBA4BE" w:rsidR="009E107B" w:rsidRDefault="00A85CBF" w:rsidP="00045F32">
            <w:pPr>
              <w:rPr>
                <w:bCs/>
                <w:lang w:val="en-GB"/>
              </w:rPr>
            </w:pPr>
            <w:r>
              <w:rPr>
                <w:bCs/>
                <w:lang w:val="en-GB"/>
              </w:rPr>
              <w:t>Contact</w:t>
            </w:r>
            <w:r w:rsidR="008E27BB">
              <w:rPr>
                <w:bCs/>
                <w:lang w:val="en-GB"/>
              </w:rPr>
              <w:t>No</w:t>
            </w:r>
          </w:p>
        </w:tc>
        <w:tc>
          <w:tcPr>
            <w:tcW w:w="1151" w:type="dxa"/>
            <w:tcBorders>
              <w:top w:val="single" w:sz="4" w:space="0" w:color="auto"/>
              <w:left w:val="single" w:sz="4" w:space="0" w:color="auto"/>
              <w:bottom w:val="single" w:sz="4" w:space="0" w:color="auto"/>
              <w:right w:val="single" w:sz="4" w:space="0" w:color="auto"/>
            </w:tcBorders>
          </w:tcPr>
          <w:p w14:paraId="365726F2" w14:textId="7122A3A1" w:rsidR="009E107B" w:rsidRDefault="00C825E6" w:rsidP="00045F32">
            <w:pPr>
              <w:rPr>
                <w:bCs/>
                <w:lang w:val="en-GB"/>
              </w:rPr>
            </w:pPr>
            <w:r>
              <w:rPr>
                <w:bCs/>
                <w:lang w:val="en-GB"/>
              </w:rPr>
              <w:t>Phone number if needed</w:t>
            </w:r>
          </w:p>
        </w:tc>
        <w:tc>
          <w:tcPr>
            <w:tcW w:w="1151" w:type="dxa"/>
            <w:tcBorders>
              <w:top w:val="single" w:sz="4" w:space="0" w:color="auto"/>
              <w:left w:val="single" w:sz="4" w:space="0" w:color="auto"/>
              <w:bottom w:val="single" w:sz="4" w:space="0" w:color="auto"/>
              <w:right w:val="single" w:sz="4" w:space="0" w:color="auto"/>
            </w:tcBorders>
          </w:tcPr>
          <w:p w14:paraId="487DE635" w14:textId="4D16FB53" w:rsidR="009E107B" w:rsidRDefault="008E27BB" w:rsidP="00045F32">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20F5665C" w14:textId="06BC5D32" w:rsidR="009E107B" w:rsidRDefault="00C825E6" w:rsidP="00045F32">
            <w:pPr>
              <w:rPr>
                <w:bCs/>
                <w:lang w:val="en-GB"/>
              </w:rPr>
            </w:pPr>
            <w:r>
              <w:rPr>
                <w:bCs/>
                <w:lang w:val="en-GB"/>
              </w:rPr>
              <w:t>Phone, cell, call</w:t>
            </w:r>
          </w:p>
        </w:tc>
        <w:tc>
          <w:tcPr>
            <w:tcW w:w="857" w:type="dxa"/>
            <w:tcBorders>
              <w:top w:val="single" w:sz="4" w:space="0" w:color="auto"/>
              <w:left w:val="single" w:sz="4" w:space="0" w:color="auto"/>
              <w:bottom w:val="single" w:sz="4" w:space="0" w:color="auto"/>
              <w:right w:val="single" w:sz="4" w:space="0" w:color="auto"/>
            </w:tcBorders>
          </w:tcPr>
          <w:p w14:paraId="01648881" w14:textId="15FB56FB" w:rsidR="009E107B" w:rsidRDefault="00C825E6"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8D56F5E" w14:textId="00A58E9A" w:rsidR="009E107B" w:rsidRDefault="00C825E6"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F1E2CF5" w14:textId="2F386371" w:rsidR="009E107B" w:rsidRDefault="00C825E6"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3AFA71B" w14:textId="77777777" w:rsidR="009E107B" w:rsidRDefault="009E107B"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4AA8ED9" w14:textId="77777777" w:rsidR="009E107B" w:rsidRPr="00344955" w:rsidRDefault="009E107B" w:rsidP="00045F32">
            <w:pPr>
              <w:rPr>
                <w:bCs/>
                <w:lang w:val="en-GB"/>
              </w:rPr>
            </w:pPr>
          </w:p>
        </w:tc>
      </w:tr>
    </w:tbl>
    <w:p w14:paraId="6E478AF3" w14:textId="77777777" w:rsidR="00C825E6" w:rsidRDefault="00C825E6"/>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C825E6" w:rsidRPr="00344955" w14:paraId="7467D186"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51A621D1" w14:textId="77777777" w:rsidR="00C825E6" w:rsidRPr="00344955" w:rsidRDefault="00C825E6"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D6C2850" w14:textId="77777777" w:rsidR="00C825E6" w:rsidRPr="00344955" w:rsidRDefault="00C825E6"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95379A6" w14:textId="77777777" w:rsidR="00C825E6" w:rsidRPr="00344955" w:rsidRDefault="00C825E6"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26EC76C" w14:textId="77777777" w:rsidR="00C825E6" w:rsidRPr="00344955" w:rsidRDefault="00C825E6"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2EE54637" w14:textId="77777777" w:rsidR="00C825E6" w:rsidRPr="00344955" w:rsidRDefault="00C825E6"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2CC36680" w14:textId="77777777" w:rsidR="00C825E6" w:rsidRPr="00344955" w:rsidRDefault="00C825E6"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F401104" w14:textId="77777777" w:rsidR="00C825E6" w:rsidRPr="00344955" w:rsidRDefault="00C825E6"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37D9C276" w14:textId="77777777" w:rsidR="00C825E6" w:rsidRPr="00344955" w:rsidRDefault="00C825E6"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3805F3F2" w14:textId="77777777" w:rsidR="00C825E6" w:rsidRPr="00344955" w:rsidRDefault="00C825E6"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576C64E7" w14:textId="77777777" w:rsidR="00C825E6" w:rsidRPr="00344955" w:rsidRDefault="00C825E6" w:rsidP="00045F32">
            <w:pPr>
              <w:rPr>
                <w:b/>
                <w:bCs/>
                <w:lang w:val="en-GB"/>
              </w:rPr>
            </w:pPr>
            <w:r w:rsidRPr="00344955">
              <w:rPr>
                <w:b/>
                <w:bCs/>
                <w:lang w:val="en-GB"/>
              </w:rPr>
              <w:t>Default Value</w:t>
            </w:r>
          </w:p>
        </w:tc>
      </w:tr>
      <w:tr w:rsidR="00C825E6" w:rsidRPr="00344955" w14:paraId="15430E5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DDDF931" w14:textId="2DE96F23" w:rsidR="00C825E6" w:rsidRPr="00344955" w:rsidRDefault="00AD27C0" w:rsidP="00045F32">
            <w:pPr>
              <w:rPr>
                <w:b/>
                <w:lang w:val="en-GB"/>
              </w:rPr>
            </w:pPr>
            <w:r>
              <w:rPr>
                <w:b/>
                <w:lang w:val="en-GB"/>
              </w:rPr>
              <w:t>Maintainer</w:t>
            </w:r>
          </w:p>
        </w:tc>
        <w:tc>
          <w:tcPr>
            <w:tcW w:w="1151" w:type="dxa"/>
            <w:tcBorders>
              <w:top w:val="single" w:sz="4" w:space="0" w:color="auto"/>
              <w:left w:val="single" w:sz="4" w:space="0" w:color="auto"/>
              <w:bottom w:val="single" w:sz="4" w:space="0" w:color="auto"/>
              <w:right w:val="single" w:sz="4" w:space="0" w:color="auto"/>
            </w:tcBorders>
          </w:tcPr>
          <w:p w14:paraId="57AD9BD9" w14:textId="499EC003" w:rsidR="00C825E6" w:rsidRPr="00344955" w:rsidRDefault="00AD27C0" w:rsidP="00045F32">
            <w:pPr>
              <w:rPr>
                <w:bCs/>
                <w:lang w:val="en-GB"/>
              </w:rPr>
            </w:pPr>
            <w:r>
              <w:rPr>
                <w:bCs/>
                <w:lang w:val="en-GB"/>
              </w:rPr>
              <w:t>Maintainer</w:t>
            </w:r>
            <w:r w:rsidR="00C825E6">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3A40C5E0" w14:textId="0D8D2C55" w:rsidR="00C825E6" w:rsidRPr="00344955" w:rsidRDefault="00C825E6" w:rsidP="00045F32">
            <w:pPr>
              <w:rPr>
                <w:bCs/>
                <w:lang w:val="en-GB"/>
              </w:rPr>
            </w:pPr>
            <w:r>
              <w:rPr>
                <w:bCs/>
                <w:lang w:val="en-GB"/>
              </w:rPr>
              <w:t xml:space="preserve">Identifier for </w:t>
            </w:r>
            <w:r w:rsidR="00AD27C0">
              <w:rPr>
                <w:bCs/>
                <w:lang w:val="en-GB"/>
              </w:rPr>
              <w:t>Maintainer</w:t>
            </w:r>
          </w:p>
        </w:tc>
        <w:tc>
          <w:tcPr>
            <w:tcW w:w="1151" w:type="dxa"/>
            <w:tcBorders>
              <w:top w:val="single" w:sz="4" w:space="0" w:color="auto"/>
              <w:left w:val="single" w:sz="4" w:space="0" w:color="auto"/>
              <w:bottom w:val="single" w:sz="4" w:space="0" w:color="auto"/>
              <w:right w:val="single" w:sz="4" w:space="0" w:color="auto"/>
            </w:tcBorders>
          </w:tcPr>
          <w:p w14:paraId="61F3E762" w14:textId="77777777" w:rsidR="00C825E6" w:rsidRPr="00344955" w:rsidRDefault="00C825E6"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65007F9A" w14:textId="77777777" w:rsidR="00C825E6" w:rsidRPr="00344955" w:rsidRDefault="00C825E6"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5F2C3174" w14:textId="77777777" w:rsidR="00C825E6" w:rsidRPr="00344955" w:rsidRDefault="00C825E6"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D72084E" w14:textId="77777777" w:rsidR="00C825E6" w:rsidRPr="00344955" w:rsidRDefault="00C825E6"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AB57805" w14:textId="77777777" w:rsidR="00C825E6" w:rsidRPr="00344955" w:rsidRDefault="00C825E6"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ECA2FEE" w14:textId="77777777" w:rsidR="00C825E6" w:rsidRPr="00344955" w:rsidRDefault="00C825E6"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2D9DAEAE" w14:textId="77777777" w:rsidR="00C825E6" w:rsidRPr="00344955" w:rsidRDefault="00C825E6" w:rsidP="00045F32">
            <w:pPr>
              <w:rPr>
                <w:bCs/>
                <w:lang w:val="en-GB"/>
              </w:rPr>
            </w:pPr>
          </w:p>
        </w:tc>
      </w:tr>
      <w:tr w:rsidR="00AD27C0" w:rsidRPr="00344955" w14:paraId="24966BB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A4AB662" w14:textId="77777777" w:rsidR="00AD27C0" w:rsidRDefault="00AD27C0"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F4398E8" w14:textId="5EBAC891" w:rsidR="00AD27C0" w:rsidRDefault="00E07453" w:rsidP="00045F32">
            <w:pPr>
              <w:rPr>
                <w:bCs/>
                <w:lang w:val="en-GB"/>
              </w:rPr>
            </w:pPr>
            <w:r>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4F4DC4D0" w14:textId="56F08F6E" w:rsidR="00AD27C0" w:rsidRDefault="00E07453" w:rsidP="00045F32">
            <w:pPr>
              <w:rPr>
                <w:bCs/>
                <w:lang w:val="en-GB"/>
              </w:rPr>
            </w:pPr>
            <w:r>
              <w:rPr>
                <w:bCs/>
                <w:lang w:val="en-GB"/>
              </w:rPr>
              <w:t>Name of person</w:t>
            </w:r>
          </w:p>
        </w:tc>
        <w:tc>
          <w:tcPr>
            <w:tcW w:w="1151" w:type="dxa"/>
            <w:tcBorders>
              <w:top w:val="single" w:sz="4" w:space="0" w:color="auto"/>
              <w:left w:val="single" w:sz="4" w:space="0" w:color="auto"/>
              <w:bottom w:val="single" w:sz="4" w:space="0" w:color="auto"/>
              <w:right w:val="single" w:sz="4" w:space="0" w:color="auto"/>
            </w:tcBorders>
          </w:tcPr>
          <w:p w14:paraId="758432CE" w14:textId="00E34A30" w:rsidR="00AD27C0" w:rsidRDefault="00E07453"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B9E0178" w14:textId="31A4856D" w:rsidR="00AD27C0" w:rsidRDefault="00E07453" w:rsidP="00045F32">
            <w:pPr>
              <w:rPr>
                <w:bCs/>
                <w:lang w:val="en-GB"/>
              </w:rPr>
            </w:pPr>
            <w:r>
              <w:rPr>
                <w:bCs/>
                <w:lang w:val="en-GB"/>
              </w:rPr>
              <w:t>Username</w:t>
            </w:r>
          </w:p>
        </w:tc>
        <w:tc>
          <w:tcPr>
            <w:tcW w:w="857" w:type="dxa"/>
            <w:tcBorders>
              <w:top w:val="single" w:sz="4" w:space="0" w:color="auto"/>
              <w:left w:val="single" w:sz="4" w:space="0" w:color="auto"/>
              <w:bottom w:val="single" w:sz="4" w:space="0" w:color="auto"/>
              <w:right w:val="single" w:sz="4" w:space="0" w:color="auto"/>
            </w:tcBorders>
          </w:tcPr>
          <w:p w14:paraId="27AB4385" w14:textId="08C8F9BD" w:rsidR="00AD27C0" w:rsidRDefault="00E0745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04A0095" w14:textId="04B627CE" w:rsidR="00AD27C0" w:rsidRDefault="00E0745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20547F7" w14:textId="4377DEBC" w:rsidR="00AD27C0" w:rsidRDefault="00E0745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FA6C809" w14:textId="77777777" w:rsidR="00AD27C0" w:rsidRDefault="00AD27C0"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C550465" w14:textId="77777777" w:rsidR="00AD27C0" w:rsidRPr="00344955" w:rsidRDefault="00AD27C0" w:rsidP="00045F32">
            <w:pPr>
              <w:rPr>
                <w:bCs/>
                <w:lang w:val="en-GB"/>
              </w:rPr>
            </w:pPr>
          </w:p>
        </w:tc>
      </w:tr>
      <w:tr w:rsidR="00E07453" w:rsidRPr="00344955" w14:paraId="0852047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9AE9654" w14:textId="77777777" w:rsidR="00E07453" w:rsidRDefault="00E07453"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9C9EA29" w14:textId="1BD24E94" w:rsidR="00E07453" w:rsidRDefault="00E07453" w:rsidP="00045F32">
            <w:pPr>
              <w:rPr>
                <w:bCs/>
                <w:lang w:val="en-GB"/>
              </w:rPr>
            </w:pPr>
            <w:r>
              <w:rPr>
                <w:bCs/>
                <w:lang w:val="en-GB"/>
              </w:rPr>
              <w:t>PhoneNumber</w:t>
            </w:r>
          </w:p>
        </w:tc>
        <w:tc>
          <w:tcPr>
            <w:tcW w:w="1151" w:type="dxa"/>
            <w:tcBorders>
              <w:top w:val="single" w:sz="4" w:space="0" w:color="auto"/>
              <w:left w:val="single" w:sz="4" w:space="0" w:color="auto"/>
              <w:bottom w:val="single" w:sz="4" w:space="0" w:color="auto"/>
              <w:right w:val="single" w:sz="4" w:space="0" w:color="auto"/>
            </w:tcBorders>
          </w:tcPr>
          <w:p w14:paraId="6228F1F9" w14:textId="2B3D036C" w:rsidR="00E07453" w:rsidRDefault="00E07453" w:rsidP="00045F32">
            <w:pPr>
              <w:rPr>
                <w:bCs/>
                <w:lang w:val="en-GB"/>
              </w:rPr>
            </w:pPr>
            <w:r>
              <w:rPr>
                <w:bCs/>
                <w:lang w:val="en-GB"/>
              </w:rPr>
              <w:t>Phone number of person</w:t>
            </w:r>
          </w:p>
        </w:tc>
        <w:tc>
          <w:tcPr>
            <w:tcW w:w="1151" w:type="dxa"/>
            <w:tcBorders>
              <w:top w:val="single" w:sz="4" w:space="0" w:color="auto"/>
              <w:left w:val="single" w:sz="4" w:space="0" w:color="auto"/>
              <w:bottom w:val="single" w:sz="4" w:space="0" w:color="auto"/>
              <w:right w:val="single" w:sz="4" w:space="0" w:color="auto"/>
            </w:tcBorders>
          </w:tcPr>
          <w:p w14:paraId="57D7B772" w14:textId="4E57E0AA" w:rsidR="00E07453" w:rsidRDefault="00E07453"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09A57007" w14:textId="72A18127" w:rsidR="00E07453" w:rsidRDefault="00E07453" w:rsidP="00045F32">
            <w:pPr>
              <w:rPr>
                <w:bCs/>
                <w:lang w:val="en-GB"/>
              </w:rPr>
            </w:pPr>
            <w:r>
              <w:rPr>
                <w:bCs/>
                <w:lang w:val="en-GB"/>
              </w:rPr>
              <w:t>Number, cell, phone</w:t>
            </w:r>
          </w:p>
        </w:tc>
        <w:tc>
          <w:tcPr>
            <w:tcW w:w="857" w:type="dxa"/>
            <w:tcBorders>
              <w:top w:val="single" w:sz="4" w:space="0" w:color="auto"/>
              <w:left w:val="single" w:sz="4" w:space="0" w:color="auto"/>
              <w:bottom w:val="single" w:sz="4" w:space="0" w:color="auto"/>
              <w:right w:val="single" w:sz="4" w:space="0" w:color="auto"/>
            </w:tcBorders>
          </w:tcPr>
          <w:p w14:paraId="2AC76754" w14:textId="388085A0" w:rsidR="00E07453" w:rsidRDefault="00E07453"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ED3D07E" w14:textId="67661DC4" w:rsidR="00E07453" w:rsidRDefault="00E07453"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EF2367B" w14:textId="17FEB56E" w:rsidR="00E07453" w:rsidRDefault="00E07453"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D20FC2E" w14:textId="77777777" w:rsidR="00E07453" w:rsidRDefault="00E0745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5772EFA" w14:textId="77777777" w:rsidR="00E07453" w:rsidRPr="00344955" w:rsidRDefault="00E07453" w:rsidP="00045F32">
            <w:pPr>
              <w:rPr>
                <w:bCs/>
                <w:lang w:val="en-GB"/>
              </w:rPr>
            </w:pPr>
          </w:p>
        </w:tc>
      </w:tr>
    </w:tbl>
    <w:p w14:paraId="0A6EA46A" w14:textId="214E8390" w:rsidR="00C825E6" w:rsidRDefault="007B56D9" w:rsidP="007B56D9">
      <w:pPr>
        <w:pStyle w:val="Heading3"/>
      </w:pPr>
      <w:bookmarkStart w:id="26" w:name="_Toc194870026"/>
      <w:r>
        <w:t>Maintenance:</w:t>
      </w:r>
      <w:bookmarkEnd w:id="26"/>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0946B1" w:rsidRPr="00344955" w14:paraId="5D9A4E45"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36EE204B" w14:textId="77777777" w:rsidR="000946B1" w:rsidRPr="00344955" w:rsidRDefault="000946B1"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859BC1A" w14:textId="77777777" w:rsidR="000946B1" w:rsidRPr="00344955" w:rsidRDefault="000946B1"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5923000" w14:textId="77777777" w:rsidR="000946B1" w:rsidRPr="00344955" w:rsidRDefault="000946B1"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44841D2" w14:textId="77777777" w:rsidR="000946B1" w:rsidRPr="00344955" w:rsidRDefault="000946B1"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4311FC9E" w14:textId="77777777" w:rsidR="000946B1" w:rsidRPr="00344955" w:rsidRDefault="000946B1"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2414FF62" w14:textId="77777777" w:rsidR="000946B1" w:rsidRPr="00344955" w:rsidRDefault="000946B1"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54961F1A" w14:textId="77777777" w:rsidR="000946B1" w:rsidRPr="00344955" w:rsidRDefault="000946B1"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1E3413BF" w14:textId="77777777" w:rsidR="000946B1" w:rsidRPr="00344955" w:rsidRDefault="000946B1"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4EE63E0F" w14:textId="77777777" w:rsidR="000946B1" w:rsidRPr="00344955" w:rsidRDefault="000946B1"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71E79DB6" w14:textId="77777777" w:rsidR="000946B1" w:rsidRPr="00344955" w:rsidRDefault="000946B1" w:rsidP="00045F32">
            <w:pPr>
              <w:rPr>
                <w:b/>
                <w:bCs/>
                <w:lang w:val="en-GB"/>
              </w:rPr>
            </w:pPr>
            <w:r w:rsidRPr="00344955">
              <w:rPr>
                <w:b/>
                <w:bCs/>
                <w:lang w:val="en-GB"/>
              </w:rPr>
              <w:t>Default Value</w:t>
            </w:r>
          </w:p>
        </w:tc>
      </w:tr>
      <w:tr w:rsidR="000946B1" w:rsidRPr="00344955" w14:paraId="26F3DA5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3B9905A" w14:textId="11DFAF02" w:rsidR="000946B1" w:rsidRPr="00344955" w:rsidRDefault="000946B1" w:rsidP="00045F32">
            <w:pPr>
              <w:rPr>
                <w:b/>
                <w:lang w:val="en-GB"/>
              </w:rPr>
            </w:pPr>
            <w:r>
              <w:rPr>
                <w:b/>
                <w:lang w:val="en-GB"/>
              </w:rPr>
              <w:t>Maintenance</w:t>
            </w:r>
          </w:p>
        </w:tc>
        <w:tc>
          <w:tcPr>
            <w:tcW w:w="1151" w:type="dxa"/>
            <w:tcBorders>
              <w:top w:val="single" w:sz="4" w:space="0" w:color="auto"/>
              <w:left w:val="single" w:sz="4" w:space="0" w:color="auto"/>
              <w:bottom w:val="single" w:sz="4" w:space="0" w:color="auto"/>
              <w:right w:val="single" w:sz="4" w:space="0" w:color="auto"/>
            </w:tcBorders>
          </w:tcPr>
          <w:p w14:paraId="00E373AA" w14:textId="53453338" w:rsidR="000946B1" w:rsidRPr="00344955" w:rsidRDefault="000946B1" w:rsidP="00045F32">
            <w:pPr>
              <w:rPr>
                <w:bCs/>
                <w:lang w:val="en-GB"/>
              </w:rPr>
            </w:pPr>
            <w:r>
              <w:rPr>
                <w:bCs/>
                <w:lang w:val="en-GB"/>
              </w:rPr>
              <w:t>MaintenanceID</w:t>
            </w:r>
          </w:p>
        </w:tc>
        <w:tc>
          <w:tcPr>
            <w:tcW w:w="1151" w:type="dxa"/>
            <w:tcBorders>
              <w:top w:val="single" w:sz="4" w:space="0" w:color="auto"/>
              <w:left w:val="single" w:sz="4" w:space="0" w:color="auto"/>
              <w:bottom w:val="single" w:sz="4" w:space="0" w:color="auto"/>
              <w:right w:val="single" w:sz="4" w:space="0" w:color="auto"/>
            </w:tcBorders>
          </w:tcPr>
          <w:p w14:paraId="30D8DF41" w14:textId="77777777" w:rsidR="000946B1" w:rsidRPr="00344955" w:rsidRDefault="000946B1" w:rsidP="00045F32">
            <w:pPr>
              <w:rPr>
                <w:bCs/>
                <w:lang w:val="en-GB"/>
              </w:rPr>
            </w:pPr>
            <w:r>
              <w:rPr>
                <w:bCs/>
                <w:lang w:val="en-GB"/>
              </w:rPr>
              <w:t>Identifier for Zone</w:t>
            </w:r>
          </w:p>
        </w:tc>
        <w:tc>
          <w:tcPr>
            <w:tcW w:w="1151" w:type="dxa"/>
            <w:tcBorders>
              <w:top w:val="single" w:sz="4" w:space="0" w:color="auto"/>
              <w:left w:val="single" w:sz="4" w:space="0" w:color="auto"/>
              <w:bottom w:val="single" w:sz="4" w:space="0" w:color="auto"/>
              <w:right w:val="single" w:sz="4" w:space="0" w:color="auto"/>
            </w:tcBorders>
          </w:tcPr>
          <w:p w14:paraId="0AF997AF" w14:textId="77777777" w:rsidR="000946B1" w:rsidRPr="00344955" w:rsidRDefault="000946B1"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43CD61A" w14:textId="77777777" w:rsidR="000946B1" w:rsidRPr="00344955" w:rsidRDefault="000946B1"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4CEE6425" w14:textId="77777777" w:rsidR="000946B1" w:rsidRPr="00344955" w:rsidRDefault="000946B1"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084C694" w14:textId="77777777" w:rsidR="000946B1" w:rsidRPr="00344955" w:rsidRDefault="000946B1"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0C309E9" w14:textId="77777777" w:rsidR="000946B1" w:rsidRPr="00344955" w:rsidRDefault="000946B1"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5600A15" w14:textId="77777777" w:rsidR="000946B1" w:rsidRPr="00344955" w:rsidRDefault="000946B1"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106FAAB0" w14:textId="77777777" w:rsidR="000946B1" w:rsidRPr="00344955" w:rsidRDefault="000946B1" w:rsidP="00045F32">
            <w:pPr>
              <w:rPr>
                <w:bCs/>
                <w:lang w:val="en-GB"/>
              </w:rPr>
            </w:pPr>
          </w:p>
        </w:tc>
      </w:tr>
      <w:tr w:rsidR="00A60461" w:rsidRPr="00344955" w14:paraId="528F1DA5"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1342D46" w14:textId="77777777" w:rsidR="00A60461" w:rsidRDefault="00A60461"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9B9B9DB" w14:textId="35B670E7" w:rsidR="00A60461" w:rsidRDefault="00A60461" w:rsidP="00045F32">
            <w:pPr>
              <w:rPr>
                <w:bCs/>
                <w:lang w:val="en-GB"/>
              </w:rPr>
            </w:pPr>
            <w:r>
              <w:rPr>
                <w:bCs/>
                <w:lang w:val="en-GB"/>
              </w:rPr>
              <w:t>StartDate</w:t>
            </w:r>
          </w:p>
        </w:tc>
        <w:tc>
          <w:tcPr>
            <w:tcW w:w="1151" w:type="dxa"/>
            <w:tcBorders>
              <w:top w:val="single" w:sz="4" w:space="0" w:color="auto"/>
              <w:left w:val="single" w:sz="4" w:space="0" w:color="auto"/>
              <w:bottom w:val="single" w:sz="4" w:space="0" w:color="auto"/>
              <w:right w:val="single" w:sz="4" w:space="0" w:color="auto"/>
            </w:tcBorders>
          </w:tcPr>
          <w:p w14:paraId="651C0842" w14:textId="5E41B12C" w:rsidR="00A60461" w:rsidRDefault="00B30DCA" w:rsidP="00045F32">
            <w:pPr>
              <w:rPr>
                <w:bCs/>
                <w:lang w:val="en-GB"/>
              </w:rPr>
            </w:pPr>
            <w:r>
              <w:rPr>
                <w:bCs/>
                <w:lang w:val="en-GB"/>
              </w:rPr>
              <w:t>Date of start</w:t>
            </w:r>
          </w:p>
        </w:tc>
        <w:tc>
          <w:tcPr>
            <w:tcW w:w="1151" w:type="dxa"/>
            <w:tcBorders>
              <w:top w:val="single" w:sz="4" w:space="0" w:color="auto"/>
              <w:left w:val="single" w:sz="4" w:space="0" w:color="auto"/>
              <w:bottom w:val="single" w:sz="4" w:space="0" w:color="auto"/>
              <w:right w:val="single" w:sz="4" w:space="0" w:color="auto"/>
            </w:tcBorders>
          </w:tcPr>
          <w:p w14:paraId="7F75B5FF" w14:textId="47E6DEC1" w:rsidR="00A60461" w:rsidRDefault="0045011B"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61D3F8A9" w14:textId="77777777" w:rsidR="00A60461" w:rsidRDefault="00A60461"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1BF76382" w14:textId="5D185B07" w:rsidR="00A60461" w:rsidRDefault="00B30DC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CB12C38" w14:textId="3CCCEC74" w:rsidR="00A60461" w:rsidRDefault="00B30DC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3FA50D0" w14:textId="09A7512D" w:rsidR="00A60461" w:rsidRDefault="00B30DCA"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4FB07C4" w14:textId="77777777" w:rsidR="00A60461" w:rsidRDefault="00A60461"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D65B9A0" w14:textId="77777777" w:rsidR="00A60461" w:rsidRPr="00344955" w:rsidRDefault="00A60461" w:rsidP="00045F32">
            <w:pPr>
              <w:rPr>
                <w:bCs/>
                <w:lang w:val="en-GB"/>
              </w:rPr>
            </w:pPr>
          </w:p>
        </w:tc>
      </w:tr>
      <w:tr w:rsidR="00A60461" w:rsidRPr="00344955" w14:paraId="0C50036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FF022EB" w14:textId="77777777" w:rsidR="00A60461" w:rsidRDefault="00A60461"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5A786703" w14:textId="0E00C7E4" w:rsidR="00A60461" w:rsidRDefault="00A60461" w:rsidP="00045F32">
            <w:pPr>
              <w:rPr>
                <w:bCs/>
                <w:lang w:val="en-GB"/>
              </w:rPr>
            </w:pPr>
            <w:r>
              <w:rPr>
                <w:bCs/>
                <w:lang w:val="en-GB"/>
              </w:rPr>
              <w:t>EndDate</w:t>
            </w:r>
          </w:p>
        </w:tc>
        <w:tc>
          <w:tcPr>
            <w:tcW w:w="1151" w:type="dxa"/>
            <w:tcBorders>
              <w:top w:val="single" w:sz="4" w:space="0" w:color="auto"/>
              <w:left w:val="single" w:sz="4" w:space="0" w:color="auto"/>
              <w:bottom w:val="single" w:sz="4" w:space="0" w:color="auto"/>
              <w:right w:val="single" w:sz="4" w:space="0" w:color="auto"/>
            </w:tcBorders>
          </w:tcPr>
          <w:p w14:paraId="5814CF88" w14:textId="5A2D4FFC" w:rsidR="00A60461" w:rsidRDefault="00B30DCA" w:rsidP="00045F32">
            <w:pPr>
              <w:rPr>
                <w:bCs/>
                <w:lang w:val="en-GB"/>
              </w:rPr>
            </w:pPr>
            <w:r>
              <w:rPr>
                <w:bCs/>
                <w:lang w:val="en-GB"/>
              </w:rPr>
              <w:t>End of maintenance</w:t>
            </w:r>
          </w:p>
        </w:tc>
        <w:tc>
          <w:tcPr>
            <w:tcW w:w="1151" w:type="dxa"/>
            <w:tcBorders>
              <w:top w:val="single" w:sz="4" w:space="0" w:color="auto"/>
              <w:left w:val="single" w:sz="4" w:space="0" w:color="auto"/>
              <w:bottom w:val="single" w:sz="4" w:space="0" w:color="auto"/>
              <w:right w:val="single" w:sz="4" w:space="0" w:color="auto"/>
            </w:tcBorders>
          </w:tcPr>
          <w:p w14:paraId="316A6E65" w14:textId="448CA3C7" w:rsidR="00A60461" w:rsidRDefault="0045011B"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5B19F84C" w14:textId="77777777" w:rsidR="00A60461" w:rsidRDefault="00A60461"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0E577320" w14:textId="3E5368D1" w:rsidR="00A60461" w:rsidRDefault="00B30DC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BE83B3C" w14:textId="5195A1B5" w:rsidR="00A60461" w:rsidRDefault="00B30DC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73557DF" w14:textId="10C30B2F" w:rsidR="00A60461" w:rsidRDefault="00B30DCA"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4478CF24" w14:textId="77777777" w:rsidR="00A60461" w:rsidRDefault="00A60461"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9AF7CB4" w14:textId="77777777" w:rsidR="00A60461" w:rsidRPr="00344955" w:rsidRDefault="00A60461" w:rsidP="00045F32">
            <w:pPr>
              <w:rPr>
                <w:bCs/>
                <w:lang w:val="en-GB"/>
              </w:rPr>
            </w:pPr>
          </w:p>
        </w:tc>
      </w:tr>
    </w:tbl>
    <w:p w14:paraId="5D343550" w14:textId="5D61D28E" w:rsidR="000946B1" w:rsidRDefault="00F7052E" w:rsidP="00F7052E">
      <w:pPr>
        <w:pStyle w:val="Heading3"/>
      </w:pPr>
      <w:bookmarkStart w:id="27" w:name="_Toc194870027"/>
      <w:r>
        <w:t>Maintainer:</w:t>
      </w:r>
      <w:bookmarkEnd w:id="27"/>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C43904" w:rsidRPr="00344955" w14:paraId="056D5F04"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310BF713" w14:textId="77777777" w:rsidR="00C43904" w:rsidRPr="00344955" w:rsidRDefault="00C43904"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3126833" w14:textId="77777777" w:rsidR="00C43904" w:rsidRPr="00344955" w:rsidRDefault="00C43904"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64342D43" w14:textId="77777777" w:rsidR="00C43904" w:rsidRPr="00344955" w:rsidRDefault="00C43904"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0B96125" w14:textId="77777777" w:rsidR="00C43904" w:rsidRPr="00344955" w:rsidRDefault="00C43904"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22D0A14F" w14:textId="77777777" w:rsidR="00C43904" w:rsidRPr="00344955" w:rsidRDefault="00C43904"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38C91783" w14:textId="77777777" w:rsidR="00C43904" w:rsidRPr="00344955" w:rsidRDefault="00C43904"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1597BED4" w14:textId="77777777" w:rsidR="00C43904" w:rsidRPr="00344955" w:rsidRDefault="00C43904"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7980945E" w14:textId="77777777" w:rsidR="00C43904" w:rsidRPr="00344955" w:rsidRDefault="00C43904"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54C8D3AE" w14:textId="77777777" w:rsidR="00C43904" w:rsidRPr="00344955" w:rsidRDefault="00C43904"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376DAC07" w14:textId="77777777" w:rsidR="00C43904" w:rsidRPr="00344955" w:rsidRDefault="00C43904" w:rsidP="00045F32">
            <w:pPr>
              <w:rPr>
                <w:b/>
                <w:bCs/>
                <w:lang w:val="en-GB"/>
              </w:rPr>
            </w:pPr>
            <w:r w:rsidRPr="00344955">
              <w:rPr>
                <w:b/>
                <w:bCs/>
                <w:lang w:val="en-GB"/>
              </w:rPr>
              <w:t>Default Value</w:t>
            </w:r>
          </w:p>
        </w:tc>
      </w:tr>
      <w:tr w:rsidR="00C43904" w:rsidRPr="00344955" w14:paraId="17A358B2"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FE2C118" w14:textId="5A737D82" w:rsidR="00C43904" w:rsidRPr="00344955" w:rsidRDefault="00F7052E" w:rsidP="00045F32">
            <w:pPr>
              <w:rPr>
                <w:b/>
                <w:lang w:val="en-GB"/>
              </w:rPr>
            </w:pPr>
            <w:r>
              <w:rPr>
                <w:b/>
                <w:lang w:val="en-GB"/>
              </w:rPr>
              <w:lastRenderedPageBreak/>
              <w:t>Maintainer</w:t>
            </w:r>
          </w:p>
        </w:tc>
        <w:tc>
          <w:tcPr>
            <w:tcW w:w="1151" w:type="dxa"/>
            <w:tcBorders>
              <w:top w:val="single" w:sz="4" w:space="0" w:color="auto"/>
              <w:left w:val="single" w:sz="4" w:space="0" w:color="auto"/>
              <w:bottom w:val="single" w:sz="4" w:space="0" w:color="auto"/>
              <w:right w:val="single" w:sz="4" w:space="0" w:color="auto"/>
            </w:tcBorders>
          </w:tcPr>
          <w:p w14:paraId="491688BD" w14:textId="663DA9DE" w:rsidR="00C43904" w:rsidRPr="00344955" w:rsidRDefault="00F7052E" w:rsidP="00045F32">
            <w:pPr>
              <w:rPr>
                <w:bCs/>
                <w:lang w:val="en-GB"/>
              </w:rPr>
            </w:pPr>
            <w:r>
              <w:rPr>
                <w:bCs/>
                <w:lang w:val="en-GB"/>
              </w:rPr>
              <w:t>Maintainer</w:t>
            </w:r>
            <w:r w:rsidR="00C43904">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00889E65" w14:textId="17948711" w:rsidR="00C43904" w:rsidRPr="00344955" w:rsidRDefault="00C43904" w:rsidP="00045F32">
            <w:pPr>
              <w:rPr>
                <w:bCs/>
                <w:lang w:val="en-GB"/>
              </w:rPr>
            </w:pPr>
            <w:r>
              <w:rPr>
                <w:bCs/>
                <w:lang w:val="en-GB"/>
              </w:rPr>
              <w:t xml:space="preserve">Identifier for </w:t>
            </w:r>
            <w:r w:rsidR="00F7052E">
              <w:rPr>
                <w:bCs/>
                <w:lang w:val="en-GB"/>
              </w:rPr>
              <w:t>maintainer</w:t>
            </w:r>
          </w:p>
        </w:tc>
        <w:tc>
          <w:tcPr>
            <w:tcW w:w="1151" w:type="dxa"/>
            <w:tcBorders>
              <w:top w:val="single" w:sz="4" w:space="0" w:color="auto"/>
              <w:left w:val="single" w:sz="4" w:space="0" w:color="auto"/>
              <w:bottom w:val="single" w:sz="4" w:space="0" w:color="auto"/>
              <w:right w:val="single" w:sz="4" w:space="0" w:color="auto"/>
            </w:tcBorders>
          </w:tcPr>
          <w:p w14:paraId="1431331B" w14:textId="77777777" w:rsidR="00C43904" w:rsidRPr="00344955" w:rsidRDefault="00C4390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E823EF1" w14:textId="77777777" w:rsidR="00C43904" w:rsidRPr="00344955" w:rsidRDefault="00C43904"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25B5885E" w14:textId="77777777" w:rsidR="00C43904" w:rsidRPr="00344955" w:rsidRDefault="00C4390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03D5404" w14:textId="77777777" w:rsidR="00C43904" w:rsidRPr="00344955" w:rsidRDefault="00C4390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BCCFD71" w14:textId="77777777" w:rsidR="00C43904" w:rsidRPr="00344955" w:rsidRDefault="00C4390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2237F50" w14:textId="77777777" w:rsidR="00C43904" w:rsidRPr="00344955" w:rsidRDefault="00C43904"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36D800CC" w14:textId="77777777" w:rsidR="00C43904" w:rsidRPr="00344955" w:rsidRDefault="00C43904" w:rsidP="00045F32">
            <w:pPr>
              <w:rPr>
                <w:bCs/>
                <w:lang w:val="en-GB"/>
              </w:rPr>
            </w:pPr>
          </w:p>
        </w:tc>
      </w:tr>
      <w:tr w:rsidR="00F7052E" w:rsidRPr="00344955" w14:paraId="46E90B5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6ABF6DA" w14:textId="77777777" w:rsidR="00F7052E" w:rsidRDefault="00F7052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0E29BA6D" w14:textId="5DBD3C4E" w:rsidR="00F7052E" w:rsidRDefault="00F7052E" w:rsidP="00045F32">
            <w:pPr>
              <w:rPr>
                <w:bCs/>
                <w:lang w:val="en-GB"/>
              </w:rPr>
            </w:pPr>
            <w:r>
              <w:rPr>
                <w:bCs/>
                <w:lang w:val="en-GB"/>
              </w:rPr>
              <w:t>Name</w:t>
            </w:r>
          </w:p>
        </w:tc>
        <w:tc>
          <w:tcPr>
            <w:tcW w:w="1151" w:type="dxa"/>
            <w:tcBorders>
              <w:top w:val="single" w:sz="4" w:space="0" w:color="auto"/>
              <w:left w:val="single" w:sz="4" w:space="0" w:color="auto"/>
              <w:bottom w:val="single" w:sz="4" w:space="0" w:color="auto"/>
              <w:right w:val="single" w:sz="4" w:space="0" w:color="auto"/>
            </w:tcBorders>
          </w:tcPr>
          <w:p w14:paraId="71E1A809" w14:textId="697A66C9" w:rsidR="00F7052E" w:rsidRDefault="0002723A" w:rsidP="00045F32">
            <w:pPr>
              <w:rPr>
                <w:bCs/>
                <w:lang w:val="en-GB"/>
              </w:rPr>
            </w:pPr>
            <w:r>
              <w:rPr>
                <w:bCs/>
                <w:lang w:val="en-GB"/>
              </w:rPr>
              <w:t>Name of maintainer</w:t>
            </w:r>
          </w:p>
        </w:tc>
        <w:tc>
          <w:tcPr>
            <w:tcW w:w="1151" w:type="dxa"/>
            <w:tcBorders>
              <w:top w:val="single" w:sz="4" w:space="0" w:color="auto"/>
              <w:left w:val="single" w:sz="4" w:space="0" w:color="auto"/>
              <w:bottom w:val="single" w:sz="4" w:space="0" w:color="auto"/>
              <w:right w:val="single" w:sz="4" w:space="0" w:color="auto"/>
            </w:tcBorders>
          </w:tcPr>
          <w:p w14:paraId="78F84333" w14:textId="468D5E09" w:rsidR="00F7052E" w:rsidRDefault="0002723A"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736E4F3" w14:textId="461DCA03" w:rsidR="00F7052E" w:rsidRDefault="00F7052E"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3FFA2DFF" w14:textId="50DB3623" w:rsidR="00F7052E" w:rsidRDefault="0002723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7BC362CE" w14:textId="292D98C3" w:rsidR="00F7052E" w:rsidRDefault="0002723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1B26A81" w14:textId="4EFF8A4A" w:rsidR="00F7052E" w:rsidRDefault="0002723A"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4AC9F79" w14:textId="77777777" w:rsidR="00F7052E" w:rsidRDefault="00F7052E"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D6E98CE" w14:textId="77777777" w:rsidR="00F7052E" w:rsidRPr="00344955" w:rsidRDefault="00F7052E" w:rsidP="00045F32">
            <w:pPr>
              <w:rPr>
                <w:bCs/>
                <w:lang w:val="en-GB"/>
              </w:rPr>
            </w:pPr>
          </w:p>
        </w:tc>
      </w:tr>
      <w:tr w:rsidR="0002723A" w:rsidRPr="00344955" w14:paraId="1E29E8D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0864773" w14:textId="77777777" w:rsidR="0002723A" w:rsidRDefault="0002723A"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A6FB934" w14:textId="22ACAC1C" w:rsidR="0002723A" w:rsidRDefault="00816B70" w:rsidP="00045F32">
            <w:pPr>
              <w:rPr>
                <w:bCs/>
                <w:lang w:val="en-GB"/>
              </w:rPr>
            </w:pPr>
            <w:r>
              <w:rPr>
                <w:bCs/>
                <w:lang w:val="en-GB"/>
              </w:rPr>
              <w:t>ContactNo</w:t>
            </w:r>
          </w:p>
        </w:tc>
        <w:tc>
          <w:tcPr>
            <w:tcW w:w="1151" w:type="dxa"/>
            <w:tcBorders>
              <w:top w:val="single" w:sz="4" w:space="0" w:color="auto"/>
              <w:left w:val="single" w:sz="4" w:space="0" w:color="auto"/>
              <w:bottom w:val="single" w:sz="4" w:space="0" w:color="auto"/>
              <w:right w:val="single" w:sz="4" w:space="0" w:color="auto"/>
            </w:tcBorders>
          </w:tcPr>
          <w:p w14:paraId="6B20E318" w14:textId="6B042B0E" w:rsidR="0002723A" w:rsidRDefault="00816B70" w:rsidP="00045F32">
            <w:pPr>
              <w:rPr>
                <w:bCs/>
                <w:lang w:val="en-GB"/>
              </w:rPr>
            </w:pPr>
            <w:r>
              <w:rPr>
                <w:bCs/>
                <w:lang w:val="en-GB"/>
              </w:rPr>
              <w:t>Phone number</w:t>
            </w:r>
          </w:p>
        </w:tc>
        <w:tc>
          <w:tcPr>
            <w:tcW w:w="1151" w:type="dxa"/>
            <w:tcBorders>
              <w:top w:val="single" w:sz="4" w:space="0" w:color="auto"/>
              <w:left w:val="single" w:sz="4" w:space="0" w:color="auto"/>
              <w:bottom w:val="single" w:sz="4" w:space="0" w:color="auto"/>
              <w:right w:val="single" w:sz="4" w:space="0" w:color="auto"/>
            </w:tcBorders>
          </w:tcPr>
          <w:p w14:paraId="67B507E7" w14:textId="046C6DB8" w:rsidR="0002723A" w:rsidRDefault="00816B70" w:rsidP="00045F32">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26FD103F" w14:textId="4AFD71BC" w:rsidR="0002723A" w:rsidRDefault="00816B70" w:rsidP="00045F32">
            <w:pPr>
              <w:rPr>
                <w:bCs/>
                <w:lang w:val="en-GB"/>
              </w:rPr>
            </w:pPr>
            <w:r>
              <w:rPr>
                <w:bCs/>
                <w:lang w:val="en-GB"/>
              </w:rPr>
              <w:t>Cell, phone</w:t>
            </w:r>
          </w:p>
        </w:tc>
        <w:tc>
          <w:tcPr>
            <w:tcW w:w="857" w:type="dxa"/>
            <w:tcBorders>
              <w:top w:val="single" w:sz="4" w:space="0" w:color="auto"/>
              <w:left w:val="single" w:sz="4" w:space="0" w:color="auto"/>
              <w:bottom w:val="single" w:sz="4" w:space="0" w:color="auto"/>
              <w:right w:val="single" w:sz="4" w:space="0" w:color="auto"/>
            </w:tcBorders>
          </w:tcPr>
          <w:p w14:paraId="556506DE" w14:textId="5BCC353C" w:rsidR="0002723A" w:rsidRDefault="00816B70"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FC56584" w14:textId="0ACAB5C1" w:rsidR="0002723A" w:rsidRDefault="00816B70"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2D43DE2" w14:textId="5159EADD" w:rsidR="0002723A" w:rsidRDefault="00816B70"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53570B80" w14:textId="77777777" w:rsidR="0002723A" w:rsidRDefault="0002723A"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D6105D7" w14:textId="77777777" w:rsidR="0002723A" w:rsidRPr="00344955" w:rsidRDefault="0002723A" w:rsidP="00045F32">
            <w:pPr>
              <w:rPr>
                <w:bCs/>
                <w:lang w:val="en-GB"/>
              </w:rPr>
            </w:pPr>
          </w:p>
        </w:tc>
      </w:tr>
    </w:tbl>
    <w:p w14:paraId="712B6778" w14:textId="4773FDBF" w:rsidR="00812071" w:rsidRDefault="00203A42" w:rsidP="00DE153D">
      <w:pPr>
        <w:pStyle w:val="Heading3"/>
      </w:pPr>
      <w:bookmarkStart w:id="28" w:name="_Toc194870028"/>
      <w:r>
        <w:t>Maintenance Schedule</w:t>
      </w:r>
      <w:r w:rsidR="00147446">
        <w:t>:</w:t>
      </w:r>
      <w:bookmarkEnd w:id="28"/>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8674B4" w:rsidRPr="00344955" w14:paraId="571DBBD3"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71A06A9" w14:textId="77777777" w:rsidR="008674B4" w:rsidRPr="00344955" w:rsidRDefault="008674B4"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C7E8964" w14:textId="77777777" w:rsidR="008674B4" w:rsidRPr="00344955" w:rsidRDefault="008674B4"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D698EE1" w14:textId="77777777" w:rsidR="008674B4" w:rsidRPr="00344955" w:rsidRDefault="008674B4"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59B2781" w14:textId="77777777" w:rsidR="008674B4" w:rsidRPr="00344955" w:rsidRDefault="008674B4"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1C474A92" w14:textId="77777777" w:rsidR="008674B4" w:rsidRPr="00344955" w:rsidRDefault="008674B4"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76047A2F" w14:textId="77777777" w:rsidR="008674B4" w:rsidRPr="00344955" w:rsidRDefault="008674B4"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24D0514A" w14:textId="77777777" w:rsidR="008674B4" w:rsidRPr="00344955" w:rsidRDefault="008674B4"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66CB533B" w14:textId="77777777" w:rsidR="008674B4" w:rsidRPr="00344955" w:rsidRDefault="008674B4"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2144E5FD" w14:textId="77777777" w:rsidR="008674B4" w:rsidRPr="00344955" w:rsidRDefault="008674B4"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6B37CF6F" w14:textId="77777777" w:rsidR="008674B4" w:rsidRPr="00344955" w:rsidRDefault="008674B4" w:rsidP="00045F32">
            <w:pPr>
              <w:rPr>
                <w:b/>
                <w:bCs/>
                <w:lang w:val="en-GB"/>
              </w:rPr>
            </w:pPr>
            <w:r w:rsidRPr="00344955">
              <w:rPr>
                <w:b/>
                <w:bCs/>
                <w:lang w:val="en-GB"/>
              </w:rPr>
              <w:t>Default Value</w:t>
            </w:r>
          </w:p>
        </w:tc>
      </w:tr>
      <w:tr w:rsidR="008674B4" w:rsidRPr="00344955" w14:paraId="16F3DE5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ABB7A13" w14:textId="77777777" w:rsidR="008674B4" w:rsidRPr="00344955" w:rsidRDefault="008674B4" w:rsidP="00045F32">
            <w:pPr>
              <w:rPr>
                <w:b/>
                <w:lang w:val="en-GB"/>
              </w:rPr>
            </w:pPr>
            <w:r>
              <w:rPr>
                <w:b/>
                <w:lang w:val="en-GB"/>
              </w:rPr>
              <w:t>Maintainer</w:t>
            </w:r>
          </w:p>
        </w:tc>
        <w:tc>
          <w:tcPr>
            <w:tcW w:w="1151" w:type="dxa"/>
            <w:tcBorders>
              <w:top w:val="single" w:sz="4" w:space="0" w:color="auto"/>
              <w:left w:val="single" w:sz="4" w:space="0" w:color="auto"/>
              <w:bottom w:val="single" w:sz="4" w:space="0" w:color="auto"/>
              <w:right w:val="single" w:sz="4" w:space="0" w:color="auto"/>
            </w:tcBorders>
          </w:tcPr>
          <w:p w14:paraId="7546FE5F" w14:textId="075B4568" w:rsidR="008674B4" w:rsidRPr="00344955" w:rsidRDefault="008674B4" w:rsidP="00045F32">
            <w:pPr>
              <w:rPr>
                <w:bCs/>
                <w:lang w:val="en-GB"/>
              </w:rPr>
            </w:pPr>
            <w:r>
              <w:rPr>
                <w:bCs/>
                <w:lang w:val="en-GB"/>
              </w:rPr>
              <w:t>MaintenanceSheduleID</w:t>
            </w:r>
          </w:p>
        </w:tc>
        <w:tc>
          <w:tcPr>
            <w:tcW w:w="1151" w:type="dxa"/>
            <w:tcBorders>
              <w:top w:val="single" w:sz="4" w:space="0" w:color="auto"/>
              <w:left w:val="single" w:sz="4" w:space="0" w:color="auto"/>
              <w:bottom w:val="single" w:sz="4" w:space="0" w:color="auto"/>
              <w:right w:val="single" w:sz="4" w:space="0" w:color="auto"/>
            </w:tcBorders>
          </w:tcPr>
          <w:p w14:paraId="3F9969B0" w14:textId="2B9C91B5" w:rsidR="008674B4" w:rsidRPr="00344955" w:rsidRDefault="008674B4" w:rsidP="00045F32">
            <w:pPr>
              <w:rPr>
                <w:bCs/>
                <w:lang w:val="en-GB"/>
              </w:rPr>
            </w:pPr>
            <w:r>
              <w:rPr>
                <w:bCs/>
                <w:lang w:val="en-GB"/>
              </w:rPr>
              <w:t>Identifier for maintenance</w:t>
            </w:r>
            <w:r w:rsidR="00E6791E">
              <w:rPr>
                <w:bCs/>
                <w:lang w:val="en-GB"/>
              </w:rPr>
              <w:t xml:space="preserve"> </w:t>
            </w:r>
            <w:r>
              <w:rPr>
                <w:bCs/>
                <w:lang w:val="en-GB"/>
              </w:rPr>
              <w:t>schedule</w:t>
            </w:r>
          </w:p>
        </w:tc>
        <w:tc>
          <w:tcPr>
            <w:tcW w:w="1151" w:type="dxa"/>
            <w:tcBorders>
              <w:top w:val="single" w:sz="4" w:space="0" w:color="auto"/>
              <w:left w:val="single" w:sz="4" w:space="0" w:color="auto"/>
              <w:bottom w:val="single" w:sz="4" w:space="0" w:color="auto"/>
              <w:right w:val="single" w:sz="4" w:space="0" w:color="auto"/>
            </w:tcBorders>
          </w:tcPr>
          <w:p w14:paraId="7B78636B" w14:textId="77777777" w:rsidR="008674B4" w:rsidRPr="00344955" w:rsidRDefault="008674B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48B01F2" w14:textId="77777777" w:rsidR="008674B4" w:rsidRPr="00344955" w:rsidRDefault="008674B4"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73D68757" w14:textId="77777777" w:rsidR="008674B4" w:rsidRPr="00344955" w:rsidRDefault="008674B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812FA10" w14:textId="77777777" w:rsidR="008674B4" w:rsidRPr="00344955" w:rsidRDefault="008674B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B0FE930" w14:textId="77777777" w:rsidR="008674B4" w:rsidRPr="00344955" w:rsidRDefault="008674B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0C71CB2E" w14:textId="77777777" w:rsidR="008674B4" w:rsidRPr="00344955" w:rsidRDefault="008674B4"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048C570A" w14:textId="77777777" w:rsidR="008674B4" w:rsidRPr="00344955" w:rsidRDefault="008674B4" w:rsidP="00045F32">
            <w:pPr>
              <w:rPr>
                <w:bCs/>
                <w:lang w:val="en-GB"/>
              </w:rPr>
            </w:pPr>
          </w:p>
        </w:tc>
      </w:tr>
      <w:tr w:rsidR="00E6791E" w:rsidRPr="00344955" w14:paraId="5E51DB9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B738878" w14:textId="77777777" w:rsidR="00E6791E" w:rsidRDefault="00E6791E"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0A473E43" w14:textId="51396FD2" w:rsidR="00E6791E" w:rsidRDefault="00CA62AC" w:rsidP="00045F32">
            <w:pPr>
              <w:rPr>
                <w:bCs/>
                <w:lang w:val="en-GB"/>
              </w:rPr>
            </w:pPr>
            <w:r>
              <w:rPr>
                <w:bCs/>
                <w:lang w:val="en-GB"/>
              </w:rPr>
              <w:t>DueDate</w:t>
            </w:r>
          </w:p>
        </w:tc>
        <w:tc>
          <w:tcPr>
            <w:tcW w:w="1151" w:type="dxa"/>
            <w:tcBorders>
              <w:top w:val="single" w:sz="4" w:space="0" w:color="auto"/>
              <w:left w:val="single" w:sz="4" w:space="0" w:color="auto"/>
              <w:bottom w:val="single" w:sz="4" w:space="0" w:color="auto"/>
              <w:right w:val="single" w:sz="4" w:space="0" w:color="auto"/>
            </w:tcBorders>
          </w:tcPr>
          <w:p w14:paraId="6A2C4713" w14:textId="4610A536" w:rsidR="00E6791E" w:rsidRDefault="002520B1" w:rsidP="00045F32">
            <w:pPr>
              <w:rPr>
                <w:bCs/>
                <w:lang w:val="en-GB"/>
              </w:rPr>
            </w:pPr>
            <w:r>
              <w:rPr>
                <w:bCs/>
                <w:lang w:val="en-GB"/>
              </w:rPr>
              <w:t>Date for due maintenance</w:t>
            </w:r>
          </w:p>
        </w:tc>
        <w:tc>
          <w:tcPr>
            <w:tcW w:w="1151" w:type="dxa"/>
            <w:tcBorders>
              <w:top w:val="single" w:sz="4" w:space="0" w:color="auto"/>
              <w:left w:val="single" w:sz="4" w:space="0" w:color="auto"/>
              <w:bottom w:val="single" w:sz="4" w:space="0" w:color="auto"/>
              <w:right w:val="single" w:sz="4" w:space="0" w:color="auto"/>
            </w:tcBorders>
          </w:tcPr>
          <w:p w14:paraId="3FAF84F9" w14:textId="08A1EBF6" w:rsidR="00E6791E" w:rsidRDefault="00CA62AC" w:rsidP="00045F32">
            <w:pPr>
              <w:rPr>
                <w:bCs/>
                <w:lang w:val="en-GB"/>
              </w:rPr>
            </w:pPr>
            <w:r>
              <w:rPr>
                <w:bCs/>
                <w:lang w:val="en-GB"/>
              </w:rPr>
              <w:t>DATETIME</w:t>
            </w:r>
          </w:p>
        </w:tc>
        <w:tc>
          <w:tcPr>
            <w:tcW w:w="1035" w:type="dxa"/>
            <w:tcBorders>
              <w:top w:val="single" w:sz="4" w:space="0" w:color="auto"/>
              <w:left w:val="single" w:sz="4" w:space="0" w:color="auto"/>
              <w:bottom w:val="single" w:sz="4" w:space="0" w:color="auto"/>
              <w:right w:val="single" w:sz="4" w:space="0" w:color="auto"/>
            </w:tcBorders>
          </w:tcPr>
          <w:p w14:paraId="4B8D172D" w14:textId="77777777" w:rsidR="00E6791E" w:rsidRDefault="00E6791E"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7EBF0790" w14:textId="1F2A00AB" w:rsidR="00E6791E" w:rsidRDefault="002520B1"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19226F0" w14:textId="6A236F65" w:rsidR="00E6791E" w:rsidRDefault="002520B1"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EEC6FF8" w14:textId="791ADFC8" w:rsidR="00E6791E" w:rsidRDefault="002520B1"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F90726F" w14:textId="77777777" w:rsidR="00E6791E" w:rsidRDefault="00E6791E"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5382DC7F" w14:textId="77777777" w:rsidR="00E6791E" w:rsidRPr="00344955" w:rsidRDefault="00E6791E" w:rsidP="00045F32">
            <w:pPr>
              <w:rPr>
                <w:bCs/>
                <w:lang w:val="en-GB"/>
              </w:rPr>
            </w:pPr>
          </w:p>
        </w:tc>
      </w:tr>
      <w:tr w:rsidR="007730CC" w:rsidRPr="00344955" w14:paraId="60CA8E50"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AB25AE1" w14:textId="77777777" w:rsidR="007730CC" w:rsidRDefault="007730CC"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75563CC" w14:textId="35FAA9F0" w:rsidR="007730CC" w:rsidRDefault="00DE153D" w:rsidP="00045F32">
            <w:pPr>
              <w:rPr>
                <w:bCs/>
                <w:lang w:val="en-GB"/>
              </w:rPr>
            </w:pPr>
            <w:r>
              <w:rPr>
                <w:bCs/>
                <w:lang w:val="en-GB"/>
              </w:rPr>
              <w:t>description</w:t>
            </w:r>
          </w:p>
        </w:tc>
        <w:tc>
          <w:tcPr>
            <w:tcW w:w="1151" w:type="dxa"/>
            <w:tcBorders>
              <w:top w:val="single" w:sz="4" w:space="0" w:color="auto"/>
              <w:left w:val="single" w:sz="4" w:space="0" w:color="auto"/>
              <w:bottom w:val="single" w:sz="4" w:space="0" w:color="auto"/>
              <w:right w:val="single" w:sz="4" w:space="0" w:color="auto"/>
            </w:tcBorders>
          </w:tcPr>
          <w:p w14:paraId="11E25EE8" w14:textId="437FCC3B" w:rsidR="007730CC" w:rsidRDefault="00A02057" w:rsidP="00045F32">
            <w:pPr>
              <w:rPr>
                <w:bCs/>
                <w:lang w:val="en-GB"/>
              </w:rPr>
            </w:pPr>
            <w:r>
              <w:rPr>
                <w:bCs/>
                <w:lang w:val="en-GB"/>
              </w:rPr>
              <w:t>For marking as routine/specific problems</w:t>
            </w:r>
          </w:p>
        </w:tc>
        <w:tc>
          <w:tcPr>
            <w:tcW w:w="1151" w:type="dxa"/>
            <w:tcBorders>
              <w:top w:val="single" w:sz="4" w:space="0" w:color="auto"/>
              <w:left w:val="single" w:sz="4" w:space="0" w:color="auto"/>
              <w:bottom w:val="single" w:sz="4" w:space="0" w:color="auto"/>
              <w:right w:val="single" w:sz="4" w:space="0" w:color="auto"/>
            </w:tcBorders>
          </w:tcPr>
          <w:p w14:paraId="345F9CEF" w14:textId="49F99963" w:rsidR="007730CC" w:rsidRDefault="00A02057" w:rsidP="00045F32">
            <w:pPr>
              <w:rPr>
                <w:bCs/>
                <w:lang w:val="en-GB"/>
              </w:rPr>
            </w:pPr>
            <w:r>
              <w:rPr>
                <w:bCs/>
                <w:lang w:val="en-GB"/>
              </w:rPr>
              <w:t>VARCHAR(</w:t>
            </w:r>
            <w:r w:rsidR="00DE153D">
              <w:rPr>
                <w:bCs/>
                <w:lang w:val="en-GB"/>
              </w:rPr>
              <w:t>1000)</w:t>
            </w:r>
          </w:p>
        </w:tc>
        <w:tc>
          <w:tcPr>
            <w:tcW w:w="1035" w:type="dxa"/>
            <w:tcBorders>
              <w:top w:val="single" w:sz="4" w:space="0" w:color="auto"/>
              <w:left w:val="single" w:sz="4" w:space="0" w:color="auto"/>
              <w:bottom w:val="single" w:sz="4" w:space="0" w:color="auto"/>
              <w:right w:val="single" w:sz="4" w:space="0" w:color="auto"/>
            </w:tcBorders>
          </w:tcPr>
          <w:p w14:paraId="53144E92" w14:textId="79AC1A5E" w:rsidR="007730CC" w:rsidRDefault="00DE153D" w:rsidP="00045F32">
            <w:pPr>
              <w:rPr>
                <w:bCs/>
                <w:lang w:val="en-GB"/>
              </w:rPr>
            </w:pPr>
            <w:r>
              <w:rPr>
                <w:bCs/>
                <w:lang w:val="en-GB"/>
              </w:rPr>
              <w:t>desc</w:t>
            </w:r>
          </w:p>
        </w:tc>
        <w:tc>
          <w:tcPr>
            <w:tcW w:w="857" w:type="dxa"/>
            <w:tcBorders>
              <w:top w:val="single" w:sz="4" w:space="0" w:color="auto"/>
              <w:left w:val="single" w:sz="4" w:space="0" w:color="auto"/>
              <w:bottom w:val="single" w:sz="4" w:space="0" w:color="auto"/>
              <w:right w:val="single" w:sz="4" w:space="0" w:color="auto"/>
            </w:tcBorders>
          </w:tcPr>
          <w:p w14:paraId="4D171765" w14:textId="07A0EFA3" w:rsidR="007730CC" w:rsidRDefault="00DE153D"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9E96E2A" w14:textId="3D97D98F" w:rsidR="007730CC" w:rsidRDefault="00DE153D"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B33E705" w14:textId="60FE5C78" w:rsidR="007730CC" w:rsidRDefault="00DE153D"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13299A2" w14:textId="77777777" w:rsidR="007730CC" w:rsidRDefault="007730CC"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D3CCE7E" w14:textId="6EBF3D70" w:rsidR="007730CC" w:rsidRPr="00344955" w:rsidRDefault="00DC63B1" w:rsidP="00045F32">
            <w:pPr>
              <w:rPr>
                <w:bCs/>
                <w:lang w:val="en-GB"/>
              </w:rPr>
            </w:pPr>
            <w:r>
              <w:rPr>
                <w:bCs/>
                <w:lang w:val="en-GB"/>
              </w:rPr>
              <w:t>Routine maintenance</w:t>
            </w:r>
          </w:p>
        </w:tc>
      </w:tr>
    </w:tbl>
    <w:p w14:paraId="62EB863B" w14:textId="77777777" w:rsidR="00D12822" w:rsidRDefault="00D12822"/>
    <w:p w14:paraId="6B4617C0" w14:textId="0D0C7FC6" w:rsidR="00B45356" w:rsidRDefault="00071D46" w:rsidP="00A21EFD">
      <w:pPr>
        <w:pStyle w:val="Heading3"/>
      </w:pPr>
      <w:bookmarkStart w:id="29" w:name="_Toc194870029"/>
      <w:r>
        <w:t>Parts:</w:t>
      </w:r>
      <w:bookmarkEnd w:id="29"/>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DE153D" w:rsidRPr="00344955" w14:paraId="081F9B75"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63F9849F" w14:textId="77777777" w:rsidR="00DE153D" w:rsidRPr="00344955" w:rsidRDefault="00DE153D"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661B90D" w14:textId="77777777" w:rsidR="00DE153D" w:rsidRPr="00344955" w:rsidRDefault="00DE153D"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E053125" w14:textId="77777777" w:rsidR="00DE153D" w:rsidRPr="00344955" w:rsidRDefault="00DE153D"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83B1103" w14:textId="77777777" w:rsidR="00DE153D" w:rsidRPr="00344955" w:rsidRDefault="00DE153D"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1D087F40" w14:textId="77777777" w:rsidR="00DE153D" w:rsidRPr="00344955" w:rsidRDefault="00DE153D"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6A0687F3" w14:textId="77777777" w:rsidR="00DE153D" w:rsidRPr="00344955" w:rsidRDefault="00DE153D"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179A5CFB" w14:textId="77777777" w:rsidR="00DE153D" w:rsidRPr="00344955" w:rsidRDefault="00DE153D"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17EDCBA6" w14:textId="77777777" w:rsidR="00DE153D" w:rsidRPr="00344955" w:rsidRDefault="00DE153D"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18AA5734" w14:textId="77777777" w:rsidR="00DE153D" w:rsidRPr="00344955" w:rsidRDefault="00DE153D"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59E02CB2" w14:textId="77777777" w:rsidR="00DE153D" w:rsidRPr="00344955" w:rsidRDefault="00DE153D" w:rsidP="00045F32">
            <w:pPr>
              <w:rPr>
                <w:b/>
                <w:bCs/>
                <w:lang w:val="en-GB"/>
              </w:rPr>
            </w:pPr>
            <w:r w:rsidRPr="00344955">
              <w:rPr>
                <w:b/>
                <w:bCs/>
                <w:lang w:val="en-GB"/>
              </w:rPr>
              <w:t>Default Value</w:t>
            </w:r>
          </w:p>
        </w:tc>
      </w:tr>
      <w:tr w:rsidR="00DE153D" w:rsidRPr="00344955" w14:paraId="7A7839A4"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F9B9578" w14:textId="5646865B" w:rsidR="00DE153D" w:rsidRPr="00344955" w:rsidRDefault="00A21EFD" w:rsidP="00045F32">
            <w:pPr>
              <w:rPr>
                <w:b/>
                <w:lang w:val="en-GB"/>
              </w:rPr>
            </w:pPr>
            <w:r>
              <w:rPr>
                <w:b/>
                <w:lang w:val="en-GB"/>
              </w:rPr>
              <w:t>Parts</w:t>
            </w:r>
          </w:p>
        </w:tc>
        <w:tc>
          <w:tcPr>
            <w:tcW w:w="1151" w:type="dxa"/>
            <w:tcBorders>
              <w:top w:val="single" w:sz="4" w:space="0" w:color="auto"/>
              <w:left w:val="single" w:sz="4" w:space="0" w:color="auto"/>
              <w:bottom w:val="single" w:sz="4" w:space="0" w:color="auto"/>
              <w:right w:val="single" w:sz="4" w:space="0" w:color="auto"/>
            </w:tcBorders>
          </w:tcPr>
          <w:p w14:paraId="4EC1FEC0" w14:textId="5D450CD8" w:rsidR="00DE153D" w:rsidRPr="00344955" w:rsidRDefault="00A21EFD" w:rsidP="00045F32">
            <w:pPr>
              <w:rPr>
                <w:bCs/>
                <w:lang w:val="en-GB"/>
              </w:rPr>
            </w:pPr>
            <w:r>
              <w:rPr>
                <w:bCs/>
                <w:lang w:val="en-GB"/>
              </w:rPr>
              <w:t>Part</w:t>
            </w:r>
            <w:r w:rsidR="00DE153D">
              <w:rPr>
                <w:bCs/>
                <w:lang w:val="en-GB"/>
              </w:rPr>
              <w:t>ID</w:t>
            </w:r>
          </w:p>
        </w:tc>
        <w:tc>
          <w:tcPr>
            <w:tcW w:w="1151" w:type="dxa"/>
            <w:tcBorders>
              <w:top w:val="single" w:sz="4" w:space="0" w:color="auto"/>
              <w:left w:val="single" w:sz="4" w:space="0" w:color="auto"/>
              <w:bottom w:val="single" w:sz="4" w:space="0" w:color="auto"/>
              <w:right w:val="single" w:sz="4" w:space="0" w:color="auto"/>
            </w:tcBorders>
          </w:tcPr>
          <w:p w14:paraId="0356E3A5" w14:textId="5DF8048C" w:rsidR="00DE153D" w:rsidRPr="00344955" w:rsidRDefault="00DE153D" w:rsidP="00045F32">
            <w:pPr>
              <w:rPr>
                <w:bCs/>
                <w:lang w:val="en-GB"/>
              </w:rPr>
            </w:pPr>
            <w:r>
              <w:rPr>
                <w:bCs/>
                <w:lang w:val="en-GB"/>
              </w:rPr>
              <w:t xml:space="preserve">Identifier for </w:t>
            </w:r>
            <w:r w:rsidR="00A21EFD">
              <w:rPr>
                <w:bCs/>
                <w:lang w:val="en-GB"/>
              </w:rPr>
              <w:t>part</w:t>
            </w:r>
          </w:p>
        </w:tc>
        <w:tc>
          <w:tcPr>
            <w:tcW w:w="1151" w:type="dxa"/>
            <w:tcBorders>
              <w:top w:val="single" w:sz="4" w:space="0" w:color="auto"/>
              <w:left w:val="single" w:sz="4" w:space="0" w:color="auto"/>
              <w:bottom w:val="single" w:sz="4" w:space="0" w:color="auto"/>
              <w:right w:val="single" w:sz="4" w:space="0" w:color="auto"/>
            </w:tcBorders>
          </w:tcPr>
          <w:p w14:paraId="3767E6E4" w14:textId="77777777" w:rsidR="00DE153D" w:rsidRPr="00344955" w:rsidRDefault="00DE153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8118A47" w14:textId="77777777" w:rsidR="00DE153D" w:rsidRPr="00344955" w:rsidRDefault="00DE153D"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43F28A47" w14:textId="77777777" w:rsidR="00DE153D" w:rsidRPr="00344955" w:rsidRDefault="00DE153D"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4AAFA062" w14:textId="77777777" w:rsidR="00DE153D" w:rsidRPr="00344955" w:rsidRDefault="00DE153D"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EA89A3B" w14:textId="77777777" w:rsidR="00DE153D" w:rsidRPr="00344955" w:rsidRDefault="00DE153D"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5319FFA" w14:textId="77777777" w:rsidR="00DE153D" w:rsidRPr="00344955" w:rsidRDefault="00DE153D"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4BD30BCB" w14:textId="77777777" w:rsidR="00DE153D" w:rsidRPr="00344955" w:rsidRDefault="00DE153D" w:rsidP="00045F32">
            <w:pPr>
              <w:rPr>
                <w:bCs/>
                <w:lang w:val="en-GB"/>
              </w:rPr>
            </w:pPr>
          </w:p>
        </w:tc>
      </w:tr>
      <w:tr w:rsidR="00A21EFD" w:rsidRPr="00344955" w14:paraId="5D77BD5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401CA85" w14:textId="77777777" w:rsidR="00A21EFD" w:rsidRDefault="00A21EFD"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3C32835" w14:textId="5F8D2EF6" w:rsidR="00A21EFD" w:rsidRDefault="007A0AA4" w:rsidP="00045F32">
            <w:pPr>
              <w:rPr>
                <w:bCs/>
                <w:lang w:val="en-GB"/>
              </w:rPr>
            </w:pPr>
            <w:r>
              <w:rPr>
                <w:bCs/>
                <w:lang w:val="en-GB"/>
              </w:rPr>
              <w:t>Price</w:t>
            </w:r>
          </w:p>
        </w:tc>
        <w:tc>
          <w:tcPr>
            <w:tcW w:w="1151" w:type="dxa"/>
            <w:tcBorders>
              <w:top w:val="single" w:sz="4" w:space="0" w:color="auto"/>
              <w:left w:val="single" w:sz="4" w:space="0" w:color="auto"/>
              <w:bottom w:val="single" w:sz="4" w:space="0" w:color="auto"/>
              <w:right w:val="single" w:sz="4" w:space="0" w:color="auto"/>
            </w:tcBorders>
          </w:tcPr>
          <w:p w14:paraId="30EA5591" w14:textId="2C85CED9" w:rsidR="00A21EFD" w:rsidRDefault="007A0AA4" w:rsidP="00045F32">
            <w:pPr>
              <w:rPr>
                <w:bCs/>
                <w:lang w:val="en-GB"/>
              </w:rPr>
            </w:pPr>
            <w:r>
              <w:rPr>
                <w:bCs/>
                <w:lang w:val="en-GB"/>
              </w:rPr>
              <w:t>The cost of part</w:t>
            </w:r>
          </w:p>
        </w:tc>
        <w:tc>
          <w:tcPr>
            <w:tcW w:w="1151" w:type="dxa"/>
            <w:tcBorders>
              <w:top w:val="single" w:sz="4" w:space="0" w:color="auto"/>
              <w:left w:val="single" w:sz="4" w:space="0" w:color="auto"/>
              <w:bottom w:val="single" w:sz="4" w:space="0" w:color="auto"/>
              <w:right w:val="single" w:sz="4" w:space="0" w:color="auto"/>
            </w:tcBorders>
          </w:tcPr>
          <w:p w14:paraId="28E16D20" w14:textId="4AB192DA" w:rsidR="00A21EFD" w:rsidRDefault="007A0AA4"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6B24291B" w14:textId="77777777" w:rsidR="00A21EFD" w:rsidRDefault="00A21EFD" w:rsidP="00045F32">
            <w:pPr>
              <w:rPr>
                <w:bCs/>
                <w:lang w:val="en-GB"/>
              </w:rPr>
            </w:pPr>
          </w:p>
        </w:tc>
        <w:tc>
          <w:tcPr>
            <w:tcW w:w="857" w:type="dxa"/>
            <w:tcBorders>
              <w:top w:val="single" w:sz="4" w:space="0" w:color="auto"/>
              <w:left w:val="single" w:sz="4" w:space="0" w:color="auto"/>
              <w:bottom w:val="single" w:sz="4" w:space="0" w:color="auto"/>
              <w:right w:val="single" w:sz="4" w:space="0" w:color="auto"/>
            </w:tcBorders>
          </w:tcPr>
          <w:p w14:paraId="6549F1C2" w14:textId="0295262C" w:rsidR="00A21EFD" w:rsidRDefault="007A0AA4"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0CC908B" w14:textId="5B9720BB" w:rsidR="00A21EFD" w:rsidRDefault="007A0AA4"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2D20202" w14:textId="4FE5156F" w:rsidR="00A21EFD" w:rsidRDefault="007A0AA4"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6DA3D493" w14:textId="77777777" w:rsidR="00A21EFD" w:rsidRDefault="00A21EF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11F010A" w14:textId="77777777" w:rsidR="00A21EFD" w:rsidRPr="00344955" w:rsidRDefault="00A21EFD" w:rsidP="00045F32">
            <w:pPr>
              <w:rPr>
                <w:bCs/>
                <w:lang w:val="en-GB"/>
              </w:rPr>
            </w:pPr>
          </w:p>
        </w:tc>
      </w:tr>
      <w:tr w:rsidR="00FB094F" w:rsidRPr="00344955" w14:paraId="44C2D5D9"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1B1222E" w14:textId="77777777" w:rsidR="00FB094F" w:rsidRDefault="00FB094F"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037902E6" w14:textId="05A9E98D" w:rsidR="00FB094F" w:rsidRDefault="00FB094F" w:rsidP="00045F32">
            <w:pPr>
              <w:rPr>
                <w:bCs/>
                <w:lang w:val="en-GB"/>
              </w:rPr>
            </w:pPr>
            <w:r>
              <w:rPr>
                <w:bCs/>
                <w:lang w:val="en-GB"/>
              </w:rPr>
              <w:t>Description</w:t>
            </w:r>
          </w:p>
        </w:tc>
        <w:tc>
          <w:tcPr>
            <w:tcW w:w="1151" w:type="dxa"/>
            <w:tcBorders>
              <w:top w:val="single" w:sz="4" w:space="0" w:color="auto"/>
              <w:left w:val="single" w:sz="4" w:space="0" w:color="auto"/>
              <w:bottom w:val="single" w:sz="4" w:space="0" w:color="auto"/>
              <w:right w:val="single" w:sz="4" w:space="0" w:color="auto"/>
            </w:tcBorders>
          </w:tcPr>
          <w:p w14:paraId="5470F045" w14:textId="70C4EF1F" w:rsidR="00FB094F" w:rsidRDefault="00FB094F" w:rsidP="00045F32">
            <w:pPr>
              <w:rPr>
                <w:bCs/>
                <w:lang w:val="en-GB"/>
              </w:rPr>
            </w:pPr>
            <w:r>
              <w:rPr>
                <w:bCs/>
                <w:lang w:val="en-GB"/>
              </w:rPr>
              <w:t>Short desc of part</w:t>
            </w:r>
          </w:p>
        </w:tc>
        <w:tc>
          <w:tcPr>
            <w:tcW w:w="1151" w:type="dxa"/>
            <w:tcBorders>
              <w:top w:val="single" w:sz="4" w:space="0" w:color="auto"/>
              <w:left w:val="single" w:sz="4" w:space="0" w:color="auto"/>
              <w:bottom w:val="single" w:sz="4" w:space="0" w:color="auto"/>
              <w:right w:val="single" w:sz="4" w:space="0" w:color="auto"/>
            </w:tcBorders>
          </w:tcPr>
          <w:p w14:paraId="0BBE792D" w14:textId="5A1D10FD" w:rsidR="00FB094F" w:rsidRDefault="00FB094F" w:rsidP="00045F32">
            <w:pPr>
              <w:rPr>
                <w:bCs/>
                <w:lang w:val="en-GB"/>
              </w:rPr>
            </w:pPr>
            <w:r>
              <w:rPr>
                <w:bCs/>
                <w:lang w:val="en-GB"/>
              </w:rPr>
              <w:t>VARCHAR(500)</w:t>
            </w:r>
          </w:p>
        </w:tc>
        <w:tc>
          <w:tcPr>
            <w:tcW w:w="1035" w:type="dxa"/>
            <w:tcBorders>
              <w:top w:val="single" w:sz="4" w:space="0" w:color="auto"/>
              <w:left w:val="single" w:sz="4" w:space="0" w:color="auto"/>
              <w:bottom w:val="single" w:sz="4" w:space="0" w:color="auto"/>
              <w:right w:val="single" w:sz="4" w:space="0" w:color="auto"/>
            </w:tcBorders>
          </w:tcPr>
          <w:p w14:paraId="253B700B" w14:textId="022BDA8C" w:rsidR="00FB094F" w:rsidRDefault="00FB094F" w:rsidP="00045F32">
            <w:pPr>
              <w:rPr>
                <w:bCs/>
                <w:lang w:val="en-GB"/>
              </w:rPr>
            </w:pPr>
            <w:r>
              <w:rPr>
                <w:bCs/>
                <w:lang w:val="en-GB"/>
              </w:rPr>
              <w:t>Desc</w:t>
            </w:r>
          </w:p>
        </w:tc>
        <w:tc>
          <w:tcPr>
            <w:tcW w:w="857" w:type="dxa"/>
            <w:tcBorders>
              <w:top w:val="single" w:sz="4" w:space="0" w:color="auto"/>
              <w:left w:val="single" w:sz="4" w:space="0" w:color="auto"/>
              <w:bottom w:val="single" w:sz="4" w:space="0" w:color="auto"/>
              <w:right w:val="single" w:sz="4" w:space="0" w:color="auto"/>
            </w:tcBorders>
          </w:tcPr>
          <w:p w14:paraId="74460E6A" w14:textId="10C884CE" w:rsidR="00FB094F" w:rsidRDefault="00FB094F"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EA3F018" w14:textId="0B1740C5" w:rsidR="00FB094F" w:rsidRDefault="00FB094F"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23E9EAA" w14:textId="121EB83D" w:rsidR="00FB094F" w:rsidRDefault="00FB094F"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2759A059" w14:textId="77777777" w:rsidR="00FB094F" w:rsidRDefault="00FB094F"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4693FD6" w14:textId="77777777" w:rsidR="00FB094F" w:rsidRPr="00344955" w:rsidRDefault="00FB094F" w:rsidP="00045F32">
            <w:pPr>
              <w:rPr>
                <w:bCs/>
                <w:lang w:val="en-GB"/>
              </w:rPr>
            </w:pPr>
          </w:p>
        </w:tc>
      </w:tr>
    </w:tbl>
    <w:p w14:paraId="02D9435A" w14:textId="77777777" w:rsidR="00DE153D" w:rsidRDefault="00DE153D"/>
    <w:p w14:paraId="7E419509" w14:textId="76CE4382" w:rsidR="00071D46" w:rsidRDefault="00071D46" w:rsidP="0052664A">
      <w:pPr>
        <w:pStyle w:val="Heading3"/>
      </w:pPr>
      <w:bookmarkStart w:id="30" w:name="_Toc194870030"/>
      <w:r>
        <w:t>Parts Supplier:</w:t>
      </w:r>
      <w:bookmarkEnd w:id="30"/>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523FE1" w:rsidRPr="00344955" w14:paraId="3B3AADCB"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6D1DF457" w14:textId="77777777" w:rsidR="00523FE1" w:rsidRPr="00344955" w:rsidRDefault="00523FE1"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313391A3" w14:textId="77777777" w:rsidR="00523FE1" w:rsidRPr="00344955" w:rsidRDefault="00523FE1"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266E093" w14:textId="77777777" w:rsidR="00523FE1" w:rsidRPr="00344955" w:rsidRDefault="00523FE1"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FC23062" w14:textId="77777777" w:rsidR="00523FE1" w:rsidRPr="00344955" w:rsidRDefault="00523FE1"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37C6F64B" w14:textId="77777777" w:rsidR="00523FE1" w:rsidRPr="00344955" w:rsidRDefault="00523FE1"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66E37B27" w14:textId="77777777" w:rsidR="00523FE1" w:rsidRPr="00344955" w:rsidRDefault="00523FE1"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3FF87430" w14:textId="77777777" w:rsidR="00523FE1" w:rsidRPr="00344955" w:rsidRDefault="00523FE1"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398E3A4B" w14:textId="77777777" w:rsidR="00523FE1" w:rsidRPr="00344955" w:rsidRDefault="00523FE1"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205F1575" w14:textId="77777777" w:rsidR="00523FE1" w:rsidRPr="00344955" w:rsidRDefault="00523FE1"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7AC6E48B" w14:textId="77777777" w:rsidR="00523FE1" w:rsidRPr="00344955" w:rsidRDefault="00523FE1" w:rsidP="00045F32">
            <w:pPr>
              <w:rPr>
                <w:b/>
                <w:bCs/>
                <w:lang w:val="en-GB"/>
              </w:rPr>
            </w:pPr>
            <w:r w:rsidRPr="00344955">
              <w:rPr>
                <w:b/>
                <w:bCs/>
                <w:lang w:val="en-GB"/>
              </w:rPr>
              <w:t>Default Value</w:t>
            </w:r>
          </w:p>
        </w:tc>
      </w:tr>
      <w:tr w:rsidR="00523FE1" w:rsidRPr="00344955" w14:paraId="2F7340C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52A23FB" w14:textId="6D5ADAE4" w:rsidR="00523FE1" w:rsidRPr="00344955" w:rsidRDefault="00523FE1" w:rsidP="00045F32">
            <w:pPr>
              <w:rPr>
                <w:b/>
                <w:lang w:val="en-GB"/>
              </w:rPr>
            </w:pPr>
            <w:r>
              <w:rPr>
                <w:b/>
                <w:lang w:val="en-GB"/>
              </w:rPr>
              <w:t>PartSupplier</w:t>
            </w:r>
          </w:p>
        </w:tc>
        <w:tc>
          <w:tcPr>
            <w:tcW w:w="1151" w:type="dxa"/>
            <w:tcBorders>
              <w:top w:val="single" w:sz="4" w:space="0" w:color="auto"/>
              <w:left w:val="single" w:sz="4" w:space="0" w:color="auto"/>
              <w:bottom w:val="single" w:sz="4" w:space="0" w:color="auto"/>
              <w:right w:val="single" w:sz="4" w:space="0" w:color="auto"/>
            </w:tcBorders>
          </w:tcPr>
          <w:p w14:paraId="4CB328DA" w14:textId="1A56468C" w:rsidR="00523FE1" w:rsidRPr="00344955" w:rsidRDefault="00523FE1" w:rsidP="00045F32">
            <w:pPr>
              <w:rPr>
                <w:bCs/>
                <w:lang w:val="en-GB"/>
              </w:rPr>
            </w:pPr>
            <w:r>
              <w:rPr>
                <w:bCs/>
                <w:lang w:val="en-GB"/>
              </w:rPr>
              <w:t>PartSupplierID</w:t>
            </w:r>
          </w:p>
        </w:tc>
        <w:tc>
          <w:tcPr>
            <w:tcW w:w="1151" w:type="dxa"/>
            <w:tcBorders>
              <w:top w:val="single" w:sz="4" w:space="0" w:color="auto"/>
              <w:left w:val="single" w:sz="4" w:space="0" w:color="auto"/>
              <w:bottom w:val="single" w:sz="4" w:space="0" w:color="auto"/>
              <w:right w:val="single" w:sz="4" w:space="0" w:color="auto"/>
            </w:tcBorders>
          </w:tcPr>
          <w:p w14:paraId="103316C7" w14:textId="492054BF" w:rsidR="00523FE1" w:rsidRPr="00344955" w:rsidRDefault="00523FE1" w:rsidP="00045F32">
            <w:pPr>
              <w:rPr>
                <w:bCs/>
                <w:lang w:val="en-GB"/>
              </w:rPr>
            </w:pPr>
            <w:r>
              <w:rPr>
                <w:bCs/>
                <w:lang w:val="en-GB"/>
              </w:rPr>
              <w:t>Identifier for partsupplier</w:t>
            </w:r>
          </w:p>
        </w:tc>
        <w:tc>
          <w:tcPr>
            <w:tcW w:w="1151" w:type="dxa"/>
            <w:tcBorders>
              <w:top w:val="single" w:sz="4" w:space="0" w:color="auto"/>
              <w:left w:val="single" w:sz="4" w:space="0" w:color="auto"/>
              <w:bottom w:val="single" w:sz="4" w:space="0" w:color="auto"/>
              <w:right w:val="single" w:sz="4" w:space="0" w:color="auto"/>
            </w:tcBorders>
          </w:tcPr>
          <w:p w14:paraId="12FD9322" w14:textId="77777777" w:rsidR="00523FE1" w:rsidRPr="00344955" w:rsidRDefault="00523FE1"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50233BA" w14:textId="77777777" w:rsidR="00523FE1" w:rsidRPr="00344955" w:rsidRDefault="00523FE1" w:rsidP="00045F32">
            <w:pPr>
              <w:rPr>
                <w:bCs/>
                <w:lang w:val="en-GB"/>
              </w:rPr>
            </w:pPr>
            <w:r>
              <w:rPr>
                <w:bCs/>
                <w:lang w:val="en-GB"/>
              </w:rPr>
              <w:t>ID</w:t>
            </w:r>
          </w:p>
        </w:tc>
        <w:tc>
          <w:tcPr>
            <w:tcW w:w="857" w:type="dxa"/>
            <w:tcBorders>
              <w:top w:val="single" w:sz="4" w:space="0" w:color="auto"/>
              <w:left w:val="single" w:sz="4" w:space="0" w:color="auto"/>
              <w:bottom w:val="single" w:sz="4" w:space="0" w:color="auto"/>
              <w:right w:val="single" w:sz="4" w:space="0" w:color="auto"/>
            </w:tcBorders>
          </w:tcPr>
          <w:p w14:paraId="60873F22" w14:textId="77777777" w:rsidR="00523FE1" w:rsidRPr="00344955" w:rsidRDefault="00523FE1"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F8DF004" w14:textId="77777777" w:rsidR="00523FE1" w:rsidRPr="00344955" w:rsidRDefault="00523FE1"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33D9C2D" w14:textId="77777777" w:rsidR="00523FE1" w:rsidRPr="00344955" w:rsidRDefault="00523FE1"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D9D3235" w14:textId="77777777" w:rsidR="00523FE1" w:rsidRPr="00344955" w:rsidRDefault="00523FE1" w:rsidP="00045F32">
            <w:pPr>
              <w:rPr>
                <w:bCs/>
                <w:lang w:val="en-GB"/>
              </w:rPr>
            </w:pPr>
            <w:r>
              <w:rPr>
                <w:bCs/>
                <w:lang w:val="en-GB"/>
              </w:rPr>
              <w:t>Primary</w:t>
            </w:r>
          </w:p>
        </w:tc>
        <w:tc>
          <w:tcPr>
            <w:tcW w:w="938" w:type="dxa"/>
            <w:tcBorders>
              <w:top w:val="single" w:sz="4" w:space="0" w:color="auto"/>
              <w:left w:val="single" w:sz="4" w:space="0" w:color="auto"/>
              <w:bottom w:val="single" w:sz="4" w:space="0" w:color="auto"/>
              <w:right w:val="single" w:sz="4" w:space="0" w:color="auto"/>
            </w:tcBorders>
          </w:tcPr>
          <w:p w14:paraId="029BD627" w14:textId="77777777" w:rsidR="00523FE1" w:rsidRPr="00344955" w:rsidRDefault="00523FE1" w:rsidP="00045F32">
            <w:pPr>
              <w:rPr>
                <w:bCs/>
                <w:lang w:val="en-GB"/>
              </w:rPr>
            </w:pPr>
          </w:p>
        </w:tc>
      </w:tr>
      <w:tr w:rsidR="00523FE1" w:rsidRPr="00344955" w14:paraId="13559A0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06614A5" w14:textId="77777777" w:rsidR="00523FE1" w:rsidRDefault="00523FE1"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5732CE6A" w14:textId="0E61116D" w:rsidR="00523FE1" w:rsidRDefault="00523FE1" w:rsidP="00045F32">
            <w:pPr>
              <w:rPr>
                <w:bCs/>
                <w:lang w:val="en-GB"/>
              </w:rPr>
            </w:pPr>
            <w:r>
              <w:rPr>
                <w:bCs/>
                <w:lang w:val="en-GB"/>
              </w:rPr>
              <w:t>CompanyName</w:t>
            </w:r>
          </w:p>
        </w:tc>
        <w:tc>
          <w:tcPr>
            <w:tcW w:w="1151" w:type="dxa"/>
            <w:tcBorders>
              <w:top w:val="single" w:sz="4" w:space="0" w:color="auto"/>
              <w:left w:val="single" w:sz="4" w:space="0" w:color="auto"/>
              <w:bottom w:val="single" w:sz="4" w:space="0" w:color="auto"/>
              <w:right w:val="single" w:sz="4" w:space="0" w:color="auto"/>
            </w:tcBorders>
          </w:tcPr>
          <w:p w14:paraId="5325957E" w14:textId="4E4BCBBD" w:rsidR="00523FE1" w:rsidRDefault="00523FE1" w:rsidP="00045F32">
            <w:pPr>
              <w:rPr>
                <w:bCs/>
                <w:lang w:val="en-GB"/>
              </w:rPr>
            </w:pPr>
            <w:r>
              <w:rPr>
                <w:bCs/>
                <w:lang w:val="en-GB"/>
              </w:rPr>
              <w:t>Name of company</w:t>
            </w:r>
          </w:p>
        </w:tc>
        <w:tc>
          <w:tcPr>
            <w:tcW w:w="1151" w:type="dxa"/>
            <w:tcBorders>
              <w:top w:val="single" w:sz="4" w:space="0" w:color="auto"/>
              <w:left w:val="single" w:sz="4" w:space="0" w:color="auto"/>
              <w:bottom w:val="single" w:sz="4" w:space="0" w:color="auto"/>
              <w:right w:val="single" w:sz="4" w:space="0" w:color="auto"/>
            </w:tcBorders>
          </w:tcPr>
          <w:p w14:paraId="63E4EC92" w14:textId="7DC07346" w:rsidR="00523FE1" w:rsidRDefault="00523FE1" w:rsidP="00045F32">
            <w:pPr>
              <w:rPr>
                <w:bCs/>
                <w:lang w:val="en-GB"/>
              </w:rPr>
            </w:pPr>
            <w:r>
              <w:rPr>
                <w:bCs/>
                <w:lang w:val="en-GB"/>
              </w:rPr>
              <w:t>VARCHAR(255)</w:t>
            </w:r>
          </w:p>
        </w:tc>
        <w:tc>
          <w:tcPr>
            <w:tcW w:w="1035" w:type="dxa"/>
            <w:tcBorders>
              <w:top w:val="single" w:sz="4" w:space="0" w:color="auto"/>
              <w:left w:val="single" w:sz="4" w:space="0" w:color="auto"/>
              <w:bottom w:val="single" w:sz="4" w:space="0" w:color="auto"/>
              <w:right w:val="single" w:sz="4" w:space="0" w:color="auto"/>
            </w:tcBorders>
          </w:tcPr>
          <w:p w14:paraId="60548929" w14:textId="58ED6B00" w:rsidR="00523FE1" w:rsidRDefault="0052664A" w:rsidP="00045F32">
            <w:pPr>
              <w:rPr>
                <w:bCs/>
                <w:lang w:val="en-GB"/>
              </w:rPr>
            </w:pPr>
            <w:r>
              <w:rPr>
                <w:bCs/>
                <w:lang w:val="en-GB"/>
              </w:rPr>
              <w:t>Name</w:t>
            </w:r>
          </w:p>
        </w:tc>
        <w:tc>
          <w:tcPr>
            <w:tcW w:w="857" w:type="dxa"/>
            <w:tcBorders>
              <w:top w:val="single" w:sz="4" w:space="0" w:color="auto"/>
              <w:left w:val="single" w:sz="4" w:space="0" w:color="auto"/>
              <w:bottom w:val="single" w:sz="4" w:space="0" w:color="auto"/>
              <w:right w:val="single" w:sz="4" w:space="0" w:color="auto"/>
            </w:tcBorders>
          </w:tcPr>
          <w:p w14:paraId="261EC7DB" w14:textId="71B2D588" w:rsidR="00523FE1" w:rsidRDefault="0052664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5E5EDDC" w14:textId="098C908A" w:rsidR="00523FE1" w:rsidRDefault="0052664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0E2C778" w14:textId="4EA5BF68" w:rsidR="00523FE1" w:rsidRDefault="0052664A"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70B296C" w14:textId="77777777" w:rsidR="00523FE1" w:rsidRDefault="00523FE1"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241047B" w14:textId="77777777" w:rsidR="00523FE1" w:rsidRPr="00344955" w:rsidRDefault="00523FE1" w:rsidP="00045F32">
            <w:pPr>
              <w:rPr>
                <w:bCs/>
                <w:lang w:val="en-GB"/>
              </w:rPr>
            </w:pPr>
          </w:p>
        </w:tc>
      </w:tr>
      <w:tr w:rsidR="00523FE1" w:rsidRPr="00344955" w14:paraId="0E779DA8"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16B9B19" w14:textId="77777777" w:rsidR="00523FE1" w:rsidRDefault="00523FE1"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782A0BCF" w14:textId="0DDBBC40" w:rsidR="00523FE1" w:rsidRDefault="00523FE1" w:rsidP="00045F32">
            <w:pPr>
              <w:rPr>
                <w:bCs/>
                <w:lang w:val="en-GB"/>
              </w:rPr>
            </w:pPr>
            <w:r>
              <w:rPr>
                <w:bCs/>
                <w:lang w:val="en-GB"/>
              </w:rPr>
              <w:t>ContactNo</w:t>
            </w:r>
          </w:p>
        </w:tc>
        <w:tc>
          <w:tcPr>
            <w:tcW w:w="1151" w:type="dxa"/>
            <w:tcBorders>
              <w:top w:val="single" w:sz="4" w:space="0" w:color="auto"/>
              <w:left w:val="single" w:sz="4" w:space="0" w:color="auto"/>
              <w:bottom w:val="single" w:sz="4" w:space="0" w:color="auto"/>
              <w:right w:val="single" w:sz="4" w:space="0" w:color="auto"/>
            </w:tcBorders>
          </w:tcPr>
          <w:p w14:paraId="0013FC77" w14:textId="70F192B6" w:rsidR="00523FE1" w:rsidRDefault="00523FE1" w:rsidP="00045F32">
            <w:pPr>
              <w:rPr>
                <w:bCs/>
                <w:lang w:val="en-GB"/>
              </w:rPr>
            </w:pPr>
            <w:r>
              <w:rPr>
                <w:bCs/>
                <w:lang w:val="en-GB"/>
              </w:rPr>
              <w:t>Phone number in case</w:t>
            </w:r>
          </w:p>
        </w:tc>
        <w:tc>
          <w:tcPr>
            <w:tcW w:w="1151" w:type="dxa"/>
            <w:tcBorders>
              <w:top w:val="single" w:sz="4" w:space="0" w:color="auto"/>
              <w:left w:val="single" w:sz="4" w:space="0" w:color="auto"/>
              <w:bottom w:val="single" w:sz="4" w:space="0" w:color="auto"/>
              <w:right w:val="single" w:sz="4" w:space="0" w:color="auto"/>
            </w:tcBorders>
          </w:tcPr>
          <w:p w14:paraId="19C902E0" w14:textId="30151EE2" w:rsidR="00523FE1" w:rsidRDefault="00523FE1" w:rsidP="00045F32">
            <w:pPr>
              <w:rPr>
                <w:bCs/>
                <w:lang w:val="en-GB"/>
              </w:rPr>
            </w:pPr>
            <w:r>
              <w:rPr>
                <w:bCs/>
                <w:lang w:val="en-GB"/>
              </w:rPr>
              <w:t>VARCHAR(16)</w:t>
            </w:r>
          </w:p>
        </w:tc>
        <w:tc>
          <w:tcPr>
            <w:tcW w:w="1035" w:type="dxa"/>
            <w:tcBorders>
              <w:top w:val="single" w:sz="4" w:space="0" w:color="auto"/>
              <w:left w:val="single" w:sz="4" w:space="0" w:color="auto"/>
              <w:bottom w:val="single" w:sz="4" w:space="0" w:color="auto"/>
              <w:right w:val="single" w:sz="4" w:space="0" w:color="auto"/>
            </w:tcBorders>
          </w:tcPr>
          <w:p w14:paraId="4F801435" w14:textId="72124766" w:rsidR="00523FE1" w:rsidRDefault="0052664A" w:rsidP="00045F32">
            <w:pPr>
              <w:rPr>
                <w:bCs/>
                <w:lang w:val="en-GB"/>
              </w:rPr>
            </w:pPr>
            <w:r>
              <w:rPr>
                <w:bCs/>
                <w:lang w:val="en-GB"/>
              </w:rPr>
              <w:t>Phone, cell, line</w:t>
            </w:r>
          </w:p>
        </w:tc>
        <w:tc>
          <w:tcPr>
            <w:tcW w:w="857" w:type="dxa"/>
            <w:tcBorders>
              <w:top w:val="single" w:sz="4" w:space="0" w:color="auto"/>
              <w:left w:val="single" w:sz="4" w:space="0" w:color="auto"/>
              <w:bottom w:val="single" w:sz="4" w:space="0" w:color="auto"/>
              <w:right w:val="single" w:sz="4" w:space="0" w:color="auto"/>
            </w:tcBorders>
          </w:tcPr>
          <w:p w14:paraId="7F940BA9" w14:textId="7D7D1C97" w:rsidR="00523FE1" w:rsidRDefault="0052664A"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D905B49" w14:textId="5D4E4B95" w:rsidR="00523FE1" w:rsidRDefault="0052664A"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60AFA53" w14:textId="6563EB19" w:rsidR="00523FE1" w:rsidRDefault="0052664A"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E323743" w14:textId="77777777" w:rsidR="00523FE1" w:rsidRDefault="00523FE1"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677F01DE" w14:textId="77777777" w:rsidR="00523FE1" w:rsidRPr="00344955" w:rsidRDefault="00523FE1" w:rsidP="00045F32">
            <w:pPr>
              <w:rPr>
                <w:bCs/>
                <w:lang w:val="en-GB"/>
              </w:rPr>
            </w:pPr>
          </w:p>
        </w:tc>
      </w:tr>
    </w:tbl>
    <w:p w14:paraId="01210EBD" w14:textId="243428F5" w:rsidR="0057258F" w:rsidRDefault="0057258F" w:rsidP="0057258F">
      <w:pPr>
        <w:pStyle w:val="Heading3"/>
      </w:pPr>
      <w:bookmarkStart w:id="31" w:name="_Toc194870031"/>
      <w:r>
        <w:t>Standard:</w:t>
      </w:r>
      <w:bookmarkEnd w:id="31"/>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6960A3" w:rsidRPr="00344955" w14:paraId="31B88CEF"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08A7D57E" w14:textId="77777777" w:rsidR="006960A3" w:rsidRPr="00344955" w:rsidRDefault="006960A3"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9B5F248" w14:textId="77777777" w:rsidR="006960A3" w:rsidRPr="00344955" w:rsidRDefault="006960A3"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441C6DC7" w14:textId="77777777" w:rsidR="006960A3" w:rsidRPr="00344955" w:rsidRDefault="006960A3"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1AC38EC" w14:textId="77777777" w:rsidR="006960A3" w:rsidRPr="00344955" w:rsidRDefault="006960A3"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1710701B" w14:textId="77777777" w:rsidR="006960A3" w:rsidRPr="00344955" w:rsidRDefault="006960A3"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6CA98263" w14:textId="77777777" w:rsidR="006960A3" w:rsidRPr="00344955" w:rsidRDefault="006960A3"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3DFC1437" w14:textId="77777777" w:rsidR="006960A3" w:rsidRPr="00344955" w:rsidRDefault="006960A3"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0AA04C63" w14:textId="77777777" w:rsidR="006960A3" w:rsidRPr="00344955" w:rsidRDefault="006960A3"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429F339A" w14:textId="77777777" w:rsidR="006960A3" w:rsidRPr="00344955" w:rsidRDefault="006960A3"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708B7947" w14:textId="77777777" w:rsidR="006960A3" w:rsidRPr="00344955" w:rsidRDefault="006960A3" w:rsidP="00045F32">
            <w:pPr>
              <w:rPr>
                <w:b/>
                <w:bCs/>
                <w:lang w:val="en-GB"/>
              </w:rPr>
            </w:pPr>
            <w:r w:rsidRPr="00344955">
              <w:rPr>
                <w:b/>
                <w:bCs/>
                <w:lang w:val="en-GB"/>
              </w:rPr>
              <w:t>Default Value</w:t>
            </w:r>
          </w:p>
        </w:tc>
      </w:tr>
      <w:tr w:rsidR="006960A3" w:rsidRPr="00344955" w14:paraId="0887CF3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0037548" w14:textId="1ACD83E1" w:rsidR="006960A3" w:rsidRPr="00344955" w:rsidRDefault="004213CA" w:rsidP="00045F32">
            <w:pPr>
              <w:rPr>
                <w:lang w:val="en-GB"/>
              </w:rPr>
            </w:pPr>
            <w:r>
              <w:rPr>
                <w:b/>
                <w:lang w:val="en-GB"/>
              </w:rPr>
              <w:t>Standard</w:t>
            </w:r>
          </w:p>
        </w:tc>
        <w:tc>
          <w:tcPr>
            <w:tcW w:w="1151" w:type="dxa"/>
            <w:tcBorders>
              <w:top w:val="single" w:sz="4" w:space="0" w:color="auto"/>
              <w:left w:val="single" w:sz="4" w:space="0" w:color="auto"/>
              <w:bottom w:val="single" w:sz="4" w:space="0" w:color="auto"/>
              <w:right w:val="single" w:sz="4" w:space="0" w:color="auto"/>
            </w:tcBorders>
          </w:tcPr>
          <w:p w14:paraId="6FB7176E" w14:textId="32868F89" w:rsidR="006960A3" w:rsidRPr="00344955" w:rsidRDefault="004213CA" w:rsidP="00045F32">
            <w:pPr>
              <w:rPr>
                <w:bCs/>
                <w:lang w:val="en-GB"/>
              </w:rPr>
            </w:pPr>
            <w:r>
              <w:rPr>
                <w:bCs/>
                <w:lang w:val="en-GB"/>
              </w:rPr>
              <w:t>MaxHect</w:t>
            </w:r>
          </w:p>
        </w:tc>
        <w:tc>
          <w:tcPr>
            <w:tcW w:w="1151" w:type="dxa"/>
            <w:tcBorders>
              <w:top w:val="single" w:sz="4" w:space="0" w:color="auto"/>
              <w:left w:val="single" w:sz="4" w:space="0" w:color="auto"/>
              <w:bottom w:val="single" w:sz="4" w:space="0" w:color="auto"/>
              <w:right w:val="single" w:sz="4" w:space="0" w:color="auto"/>
            </w:tcBorders>
          </w:tcPr>
          <w:p w14:paraId="5E0AD3B7" w14:textId="4F488837" w:rsidR="006960A3" w:rsidRPr="00344955" w:rsidRDefault="00236703" w:rsidP="00045F32">
            <w:pPr>
              <w:rPr>
                <w:bCs/>
                <w:lang w:val="en-GB"/>
              </w:rPr>
            </w:pPr>
            <w:r>
              <w:rPr>
                <w:bCs/>
                <w:lang w:val="en-GB"/>
              </w:rPr>
              <w:t>How many hectares the sub is allowed</w:t>
            </w:r>
          </w:p>
        </w:tc>
        <w:tc>
          <w:tcPr>
            <w:tcW w:w="1151" w:type="dxa"/>
            <w:tcBorders>
              <w:top w:val="single" w:sz="4" w:space="0" w:color="auto"/>
              <w:left w:val="single" w:sz="4" w:space="0" w:color="auto"/>
              <w:bottom w:val="single" w:sz="4" w:space="0" w:color="auto"/>
              <w:right w:val="single" w:sz="4" w:space="0" w:color="auto"/>
            </w:tcBorders>
          </w:tcPr>
          <w:p w14:paraId="6068FDF4" w14:textId="0F74C3D2" w:rsidR="006960A3" w:rsidRPr="00344955" w:rsidRDefault="00236703"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6E357C0" w14:textId="476B47BF" w:rsidR="006960A3" w:rsidRPr="00344955" w:rsidRDefault="00D50A1B" w:rsidP="00045F32">
            <w:pPr>
              <w:rPr>
                <w:bCs/>
                <w:lang w:val="en-GB"/>
              </w:rPr>
            </w:pPr>
            <w:r>
              <w:rPr>
                <w:bCs/>
                <w:lang w:val="en-GB"/>
              </w:rPr>
              <w:t>Area, location</w:t>
            </w:r>
          </w:p>
        </w:tc>
        <w:tc>
          <w:tcPr>
            <w:tcW w:w="857" w:type="dxa"/>
            <w:tcBorders>
              <w:top w:val="single" w:sz="4" w:space="0" w:color="auto"/>
              <w:left w:val="single" w:sz="4" w:space="0" w:color="auto"/>
              <w:bottom w:val="single" w:sz="4" w:space="0" w:color="auto"/>
              <w:right w:val="single" w:sz="4" w:space="0" w:color="auto"/>
            </w:tcBorders>
          </w:tcPr>
          <w:p w14:paraId="4AAA3FFC" w14:textId="05D46D24" w:rsidR="006960A3" w:rsidRPr="00344955" w:rsidRDefault="00D50A1B"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0657B38" w14:textId="07717AAD" w:rsidR="006960A3" w:rsidRPr="00344955" w:rsidRDefault="00D50A1B"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034D08F" w14:textId="59A764D7" w:rsidR="006960A3" w:rsidRPr="00344955" w:rsidRDefault="00D50A1B"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1531E727" w14:textId="4B8E4F9D" w:rsidR="006960A3" w:rsidRPr="00344955" w:rsidRDefault="006960A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367D85EE" w14:textId="7A554824" w:rsidR="006960A3" w:rsidRPr="00344955" w:rsidRDefault="00B82A27" w:rsidP="00045F32">
            <w:pPr>
              <w:rPr>
                <w:bCs/>
                <w:lang w:val="en-GB"/>
              </w:rPr>
            </w:pPr>
            <w:r>
              <w:rPr>
                <w:bCs/>
                <w:lang w:val="en-GB"/>
              </w:rPr>
              <w:t>10</w:t>
            </w:r>
          </w:p>
        </w:tc>
      </w:tr>
      <w:tr w:rsidR="004213CA" w:rsidRPr="00344955" w14:paraId="30297C67"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C364D92" w14:textId="77777777" w:rsidR="004213CA" w:rsidRDefault="004213CA"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A4AC8EF" w14:textId="6F3D555B" w:rsidR="004213CA" w:rsidRDefault="004213CA" w:rsidP="00045F32">
            <w:pPr>
              <w:rPr>
                <w:bCs/>
                <w:lang w:val="en-GB"/>
              </w:rPr>
            </w:pPr>
            <w:r>
              <w:rPr>
                <w:bCs/>
                <w:lang w:val="en-GB"/>
              </w:rPr>
              <w:t>Max</w:t>
            </w:r>
            <w:r w:rsidR="00236703">
              <w:rPr>
                <w:bCs/>
                <w:lang w:val="en-GB"/>
              </w:rPr>
              <w:t>FRED</w:t>
            </w:r>
          </w:p>
        </w:tc>
        <w:tc>
          <w:tcPr>
            <w:tcW w:w="1151" w:type="dxa"/>
            <w:tcBorders>
              <w:top w:val="single" w:sz="4" w:space="0" w:color="auto"/>
              <w:left w:val="single" w:sz="4" w:space="0" w:color="auto"/>
              <w:bottom w:val="single" w:sz="4" w:space="0" w:color="auto"/>
              <w:right w:val="single" w:sz="4" w:space="0" w:color="auto"/>
            </w:tcBorders>
          </w:tcPr>
          <w:p w14:paraId="120B4C13" w14:textId="02AA5A7F" w:rsidR="004213CA" w:rsidRDefault="00236703" w:rsidP="00045F32">
            <w:pPr>
              <w:rPr>
                <w:bCs/>
                <w:lang w:val="en-GB"/>
              </w:rPr>
            </w:pPr>
            <w:r>
              <w:rPr>
                <w:bCs/>
                <w:lang w:val="en-GB"/>
              </w:rPr>
              <w:t>How many freds the sub is allowed</w:t>
            </w:r>
          </w:p>
        </w:tc>
        <w:tc>
          <w:tcPr>
            <w:tcW w:w="1151" w:type="dxa"/>
            <w:tcBorders>
              <w:top w:val="single" w:sz="4" w:space="0" w:color="auto"/>
              <w:left w:val="single" w:sz="4" w:space="0" w:color="auto"/>
              <w:bottom w:val="single" w:sz="4" w:space="0" w:color="auto"/>
              <w:right w:val="single" w:sz="4" w:space="0" w:color="auto"/>
            </w:tcBorders>
          </w:tcPr>
          <w:p w14:paraId="567220CF" w14:textId="12EB8E73" w:rsidR="004213CA" w:rsidRDefault="00236703"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73618FF8" w14:textId="0B3EA8BB" w:rsidR="004213CA" w:rsidRDefault="00D50A1B" w:rsidP="00045F32">
            <w:pPr>
              <w:rPr>
                <w:bCs/>
                <w:lang w:val="en-GB"/>
              </w:rPr>
            </w:pPr>
            <w:r>
              <w:rPr>
                <w:bCs/>
                <w:lang w:val="en-GB"/>
              </w:rPr>
              <w:t>Robot, drone</w:t>
            </w:r>
          </w:p>
        </w:tc>
        <w:tc>
          <w:tcPr>
            <w:tcW w:w="857" w:type="dxa"/>
            <w:tcBorders>
              <w:top w:val="single" w:sz="4" w:space="0" w:color="auto"/>
              <w:left w:val="single" w:sz="4" w:space="0" w:color="auto"/>
              <w:bottom w:val="single" w:sz="4" w:space="0" w:color="auto"/>
              <w:right w:val="single" w:sz="4" w:space="0" w:color="auto"/>
            </w:tcBorders>
          </w:tcPr>
          <w:p w14:paraId="00DD1715" w14:textId="058FC3F8" w:rsidR="004213CA"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CCB2904" w14:textId="538D0E6F" w:rsidR="004213CA"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8F1549F" w14:textId="30CC42C6" w:rsidR="004213CA" w:rsidRDefault="00325B7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D4838B8" w14:textId="77777777" w:rsidR="004213CA" w:rsidRDefault="004213CA"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6B4C656" w14:textId="7B4784FA" w:rsidR="004213CA" w:rsidRPr="00344955" w:rsidRDefault="00DC70CD" w:rsidP="00045F32">
            <w:pPr>
              <w:rPr>
                <w:bCs/>
                <w:lang w:val="en-GB"/>
              </w:rPr>
            </w:pPr>
            <w:r>
              <w:rPr>
                <w:bCs/>
                <w:lang w:val="en-GB"/>
              </w:rPr>
              <w:t>1</w:t>
            </w:r>
          </w:p>
        </w:tc>
      </w:tr>
      <w:tr w:rsidR="00236703" w:rsidRPr="00344955" w14:paraId="351767B2"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27B45801" w14:textId="77777777" w:rsidR="00236703" w:rsidRDefault="00236703"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CA0ECD0" w14:textId="1F00750E" w:rsidR="00236703" w:rsidRDefault="00236703" w:rsidP="00045F32">
            <w:pPr>
              <w:rPr>
                <w:bCs/>
                <w:lang w:val="en-GB"/>
              </w:rPr>
            </w:pPr>
            <w:r>
              <w:rPr>
                <w:bCs/>
                <w:lang w:val="en-GB"/>
              </w:rPr>
              <w:t>MaxZone</w:t>
            </w:r>
          </w:p>
        </w:tc>
        <w:tc>
          <w:tcPr>
            <w:tcW w:w="1151" w:type="dxa"/>
            <w:tcBorders>
              <w:top w:val="single" w:sz="4" w:space="0" w:color="auto"/>
              <w:left w:val="single" w:sz="4" w:space="0" w:color="auto"/>
              <w:bottom w:val="single" w:sz="4" w:space="0" w:color="auto"/>
              <w:right w:val="single" w:sz="4" w:space="0" w:color="auto"/>
            </w:tcBorders>
          </w:tcPr>
          <w:p w14:paraId="54A9C838" w14:textId="5F549B5B" w:rsidR="00236703" w:rsidRDefault="00236703" w:rsidP="00045F32">
            <w:pPr>
              <w:rPr>
                <w:bCs/>
                <w:lang w:val="en-GB"/>
              </w:rPr>
            </w:pPr>
            <w:r>
              <w:rPr>
                <w:bCs/>
                <w:lang w:val="en-GB"/>
              </w:rPr>
              <w:t>How many zones the sub is allowed</w:t>
            </w:r>
          </w:p>
        </w:tc>
        <w:tc>
          <w:tcPr>
            <w:tcW w:w="1151" w:type="dxa"/>
            <w:tcBorders>
              <w:top w:val="single" w:sz="4" w:space="0" w:color="auto"/>
              <w:left w:val="single" w:sz="4" w:space="0" w:color="auto"/>
              <w:bottom w:val="single" w:sz="4" w:space="0" w:color="auto"/>
              <w:right w:val="single" w:sz="4" w:space="0" w:color="auto"/>
            </w:tcBorders>
          </w:tcPr>
          <w:p w14:paraId="1072F253" w14:textId="67E92560" w:rsidR="00236703" w:rsidRDefault="00236703"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24C715CC" w14:textId="757DE3F9" w:rsidR="00236703" w:rsidRDefault="00D50A1B" w:rsidP="00045F32">
            <w:pPr>
              <w:rPr>
                <w:bCs/>
                <w:lang w:val="en-GB"/>
              </w:rPr>
            </w:pPr>
            <w:r>
              <w:rPr>
                <w:bCs/>
                <w:lang w:val="en-GB"/>
              </w:rPr>
              <w:t>Region area, location</w:t>
            </w:r>
          </w:p>
        </w:tc>
        <w:tc>
          <w:tcPr>
            <w:tcW w:w="857" w:type="dxa"/>
            <w:tcBorders>
              <w:top w:val="single" w:sz="4" w:space="0" w:color="auto"/>
              <w:left w:val="single" w:sz="4" w:space="0" w:color="auto"/>
              <w:bottom w:val="single" w:sz="4" w:space="0" w:color="auto"/>
              <w:right w:val="single" w:sz="4" w:space="0" w:color="auto"/>
            </w:tcBorders>
          </w:tcPr>
          <w:p w14:paraId="049BFD11" w14:textId="28B098A4" w:rsidR="00236703"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F48335D" w14:textId="6310938E" w:rsidR="00236703"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3FE76DD9" w14:textId="720DFA56" w:rsidR="00236703" w:rsidRDefault="00325B7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C6DE970" w14:textId="77777777" w:rsidR="00236703" w:rsidRDefault="00236703"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FA12BBB" w14:textId="01C55346" w:rsidR="00236703" w:rsidRPr="00344955" w:rsidRDefault="00DC70CD" w:rsidP="00045F32">
            <w:pPr>
              <w:rPr>
                <w:bCs/>
                <w:lang w:val="en-GB"/>
              </w:rPr>
            </w:pPr>
            <w:r>
              <w:rPr>
                <w:bCs/>
                <w:lang w:val="en-GB"/>
              </w:rPr>
              <w:t>1</w:t>
            </w:r>
          </w:p>
        </w:tc>
      </w:tr>
    </w:tbl>
    <w:p w14:paraId="492A168C" w14:textId="77777777" w:rsidR="00D8587A" w:rsidRPr="00D8587A" w:rsidRDefault="00D8587A" w:rsidP="00D8587A"/>
    <w:p w14:paraId="18ABE5F6" w14:textId="620D5893" w:rsidR="0057258F" w:rsidRDefault="0057258F" w:rsidP="0057258F">
      <w:pPr>
        <w:pStyle w:val="Heading3"/>
      </w:pPr>
      <w:bookmarkStart w:id="32" w:name="_Toc194870032"/>
      <w:r>
        <w:lastRenderedPageBreak/>
        <w:t>Gold:</w:t>
      </w:r>
      <w:bookmarkEnd w:id="32"/>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B82A27" w:rsidRPr="00344955" w14:paraId="0311AD13"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15A2F8C9" w14:textId="77777777" w:rsidR="00B82A27" w:rsidRPr="00344955" w:rsidRDefault="00B82A27"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82EE900" w14:textId="77777777" w:rsidR="00B82A27" w:rsidRPr="00344955" w:rsidRDefault="00B82A27"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2AAD5E66" w14:textId="77777777" w:rsidR="00B82A27" w:rsidRPr="00344955" w:rsidRDefault="00B82A27"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580B27C6" w14:textId="77777777" w:rsidR="00B82A27" w:rsidRPr="00344955" w:rsidRDefault="00B82A27"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3F01C407" w14:textId="77777777" w:rsidR="00B82A27" w:rsidRPr="00344955" w:rsidRDefault="00B82A27"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41CA0600" w14:textId="77777777" w:rsidR="00B82A27" w:rsidRPr="00344955" w:rsidRDefault="00B82A27"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7E551672" w14:textId="77777777" w:rsidR="00B82A27" w:rsidRPr="00344955" w:rsidRDefault="00B82A27"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214B1B90" w14:textId="77777777" w:rsidR="00B82A27" w:rsidRPr="00344955" w:rsidRDefault="00B82A27"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596D186F" w14:textId="77777777" w:rsidR="00B82A27" w:rsidRPr="00344955" w:rsidRDefault="00B82A27"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494F5236" w14:textId="77777777" w:rsidR="00B82A27" w:rsidRPr="00344955" w:rsidRDefault="00B82A27" w:rsidP="00045F32">
            <w:pPr>
              <w:rPr>
                <w:b/>
                <w:bCs/>
                <w:lang w:val="en-GB"/>
              </w:rPr>
            </w:pPr>
            <w:r w:rsidRPr="00344955">
              <w:rPr>
                <w:b/>
                <w:bCs/>
                <w:lang w:val="en-GB"/>
              </w:rPr>
              <w:t>Default Value</w:t>
            </w:r>
          </w:p>
        </w:tc>
      </w:tr>
      <w:tr w:rsidR="00B82A27" w:rsidRPr="00344955" w14:paraId="7538242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8296201" w14:textId="77777777" w:rsidR="00B82A27" w:rsidRPr="00344955" w:rsidRDefault="00B82A27" w:rsidP="00045F32">
            <w:pPr>
              <w:rPr>
                <w:lang w:val="en-GB"/>
              </w:rPr>
            </w:pPr>
            <w:r>
              <w:rPr>
                <w:b/>
                <w:lang w:val="en-GB"/>
              </w:rPr>
              <w:t>Standard</w:t>
            </w:r>
          </w:p>
        </w:tc>
        <w:tc>
          <w:tcPr>
            <w:tcW w:w="1151" w:type="dxa"/>
            <w:tcBorders>
              <w:top w:val="single" w:sz="4" w:space="0" w:color="auto"/>
              <w:left w:val="single" w:sz="4" w:space="0" w:color="auto"/>
              <w:bottom w:val="single" w:sz="4" w:space="0" w:color="auto"/>
              <w:right w:val="single" w:sz="4" w:space="0" w:color="auto"/>
            </w:tcBorders>
          </w:tcPr>
          <w:p w14:paraId="46A1B1BB" w14:textId="77777777" w:rsidR="00B82A27" w:rsidRPr="00344955" w:rsidRDefault="00B82A27" w:rsidP="00045F32">
            <w:pPr>
              <w:rPr>
                <w:bCs/>
                <w:lang w:val="en-GB"/>
              </w:rPr>
            </w:pPr>
            <w:r>
              <w:rPr>
                <w:bCs/>
                <w:lang w:val="en-GB"/>
              </w:rPr>
              <w:t>MaxHectares</w:t>
            </w:r>
          </w:p>
        </w:tc>
        <w:tc>
          <w:tcPr>
            <w:tcW w:w="1151" w:type="dxa"/>
            <w:tcBorders>
              <w:top w:val="single" w:sz="4" w:space="0" w:color="auto"/>
              <w:left w:val="single" w:sz="4" w:space="0" w:color="auto"/>
              <w:bottom w:val="single" w:sz="4" w:space="0" w:color="auto"/>
              <w:right w:val="single" w:sz="4" w:space="0" w:color="auto"/>
            </w:tcBorders>
          </w:tcPr>
          <w:p w14:paraId="442C3CF5" w14:textId="77777777" w:rsidR="00B82A27" w:rsidRPr="00344955" w:rsidRDefault="00B82A27" w:rsidP="00045F32">
            <w:pPr>
              <w:rPr>
                <w:bCs/>
                <w:lang w:val="en-GB"/>
              </w:rPr>
            </w:pPr>
            <w:r>
              <w:rPr>
                <w:bCs/>
                <w:lang w:val="en-GB"/>
              </w:rPr>
              <w:t>How many hectares the sub is allowed</w:t>
            </w:r>
          </w:p>
        </w:tc>
        <w:tc>
          <w:tcPr>
            <w:tcW w:w="1151" w:type="dxa"/>
            <w:tcBorders>
              <w:top w:val="single" w:sz="4" w:space="0" w:color="auto"/>
              <w:left w:val="single" w:sz="4" w:space="0" w:color="auto"/>
              <w:bottom w:val="single" w:sz="4" w:space="0" w:color="auto"/>
              <w:right w:val="single" w:sz="4" w:space="0" w:color="auto"/>
            </w:tcBorders>
          </w:tcPr>
          <w:p w14:paraId="702B5DAA" w14:textId="77777777" w:rsidR="00B82A27" w:rsidRPr="00344955" w:rsidRDefault="00B82A27"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AB53AB8" w14:textId="77777777" w:rsidR="00B82A27" w:rsidRPr="00344955" w:rsidRDefault="00B82A27" w:rsidP="00045F32">
            <w:pPr>
              <w:rPr>
                <w:bCs/>
                <w:lang w:val="en-GB"/>
              </w:rPr>
            </w:pPr>
            <w:r>
              <w:rPr>
                <w:bCs/>
                <w:lang w:val="en-GB"/>
              </w:rPr>
              <w:t>Area, location</w:t>
            </w:r>
          </w:p>
        </w:tc>
        <w:tc>
          <w:tcPr>
            <w:tcW w:w="857" w:type="dxa"/>
            <w:tcBorders>
              <w:top w:val="single" w:sz="4" w:space="0" w:color="auto"/>
              <w:left w:val="single" w:sz="4" w:space="0" w:color="auto"/>
              <w:bottom w:val="single" w:sz="4" w:space="0" w:color="auto"/>
              <w:right w:val="single" w:sz="4" w:space="0" w:color="auto"/>
            </w:tcBorders>
          </w:tcPr>
          <w:p w14:paraId="259A7757" w14:textId="77777777" w:rsidR="00B82A27" w:rsidRPr="00344955" w:rsidRDefault="00B82A27"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31E11DEC" w14:textId="77777777" w:rsidR="00B82A27" w:rsidRPr="00344955" w:rsidRDefault="00B82A27"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445ADFE" w14:textId="77777777" w:rsidR="00B82A27" w:rsidRPr="00344955" w:rsidRDefault="00B82A27"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2030B926" w14:textId="77777777" w:rsidR="00B82A27" w:rsidRPr="00344955" w:rsidRDefault="00B82A2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83BB269" w14:textId="3BF53848" w:rsidR="00B82A27" w:rsidRPr="00344955" w:rsidRDefault="00B82A27" w:rsidP="00045F32">
            <w:pPr>
              <w:rPr>
                <w:bCs/>
                <w:lang w:val="en-GB"/>
              </w:rPr>
            </w:pPr>
            <w:r>
              <w:rPr>
                <w:bCs/>
                <w:lang w:val="en-GB"/>
              </w:rPr>
              <w:t>10</w:t>
            </w:r>
            <w:r w:rsidR="00E72713">
              <w:rPr>
                <w:bCs/>
                <w:lang w:val="en-GB"/>
              </w:rPr>
              <w:t>0</w:t>
            </w:r>
          </w:p>
        </w:tc>
      </w:tr>
      <w:tr w:rsidR="00B82A27" w:rsidRPr="00344955" w14:paraId="0D563A9F"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5D10834" w14:textId="77777777" w:rsidR="00B82A27" w:rsidRDefault="00B82A27"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F34605F" w14:textId="77777777" w:rsidR="00B82A27" w:rsidRDefault="00B82A27" w:rsidP="00045F32">
            <w:pPr>
              <w:rPr>
                <w:bCs/>
                <w:lang w:val="en-GB"/>
              </w:rPr>
            </w:pPr>
            <w:r>
              <w:rPr>
                <w:bCs/>
                <w:lang w:val="en-GB"/>
              </w:rPr>
              <w:t>MaxFREDs</w:t>
            </w:r>
          </w:p>
        </w:tc>
        <w:tc>
          <w:tcPr>
            <w:tcW w:w="1151" w:type="dxa"/>
            <w:tcBorders>
              <w:top w:val="single" w:sz="4" w:space="0" w:color="auto"/>
              <w:left w:val="single" w:sz="4" w:space="0" w:color="auto"/>
              <w:bottom w:val="single" w:sz="4" w:space="0" w:color="auto"/>
              <w:right w:val="single" w:sz="4" w:space="0" w:color="auto"/>
            </w:tcBorders>
          </w:tcPr>
          <w:p w14:paraId="5762002A" w14:textId="77777777" w:rsidR="00B82A27" w:rsidRDefault="00B82A27" w:rsidP="00045F32">
            <w:pPr>
              <w:rPr>
                <w:bCs/>
                <w:lang w:val="en-GB"/>
              </w:rPr>
            </w:pPr>
            <w:r>
              <w:rPr>
                <w:bCs/>
                <w:lang w:val="en-GB"/>
              </w:rPr>
              <w:t>How many freds the sub is allowed</w:t>
            </w:r>
          </w:p>
        </w:tc>
        <w:tc>
          <w:tcPr>
            <w:tcW w:w="1151" w:type="dxa"/>
            <w:tcBorders>
              <w:top w:val="single" w:sz="4" w:space="0" w:color="auto"/>
              <w:left w:val="single" w:sz="4" w:space="0" w:color="auto"/>
              <w:bottom w:val="single" w:sz="4" w:space="0" w:color="auto"/>
              <w:right w:val="single" w:sz="4" w:space="0" w:color="auto"/>
            </w:tcBorders>
          </w:tcPr>
          <w:p w14:paraId="65AD3B6C" w14:textId="77777777" w:rsidR="00B82A27" w:rsidRDefault="00B82A27"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1CD9B37" w14:textId="77777777" w:rsidR="00B82A27" w:rsidRDefault="00B82A27" w:rsidP="00045F32">
            <w:pPr>
              <w:rPr>
                <w:bCs/>
                <w:lang w:val="en-GB"/>
              </w:rPr>
            </w:pPr>
            <w:r>
              <w:rPr>
                <w:bCs/>
                <w:lang w:val="en-GB"/>
              </w:rPr>
              <w:t>Robot, drone</w:t>
            </w:r>
          </w:p>
        </w:tc>
        <w:tc>
          <w:tcPr>
            <w:tcW w:w="857" w:type="dxa"/>
            <w:tcBorders>
              <w:top w:val="single" w:sz="4" w:space="0" w:color="auto"/>
              <w:left w:val="single" w:sz="4" w:space="0" w:color="auto"/>
              <w:bottom w:val="single" w:sz="4" w:space="0" w:color="auto"/>
              <w:right w:val="single" w:sz="4" w:space="0" w:color="auto"/>
            </w:tcBorders>
          </w:tcPr>
          <w:p w14:paraId="07C865ED" w14:textId="26085E43" w:rsidR="00B82A27"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DFAD984" w14:textId="1A8F6DE5" w:rsidR="00B82A27"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B775B12" w14:textId="5F9F2E69" w:rsidR="00B82A27" w:rsidRDefault="00325B7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CED8B44" w14:textId="77777777" w:rsidR="00B82A27" w:rsidRDefault="00B82A2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004A5B7" w14:textId="4EA45BE2" w:rsidR="00B82A27" w:rsidRPr="00344955" w:rsidRDefault="0072185E" w:rsidP="00045F32">
            <w:pPr>
              <w:rPr>
                <w:bCs/>
                <w:lang w:val="en-GB"/>
              </w:rPr>
            </w:pPr>
            <w:r>
              <w:rPr>
                <w:bCs/>
                <w:lang w:val="en-GB"/>
              </w:rPr>
              <w:t>3</w:t>
            </w:r>
          </w:p>
        </w:tc>
      </w:tr>
      <w:tr w:rsidR="00B82A27" w:rsidRPr="00344955" w14:paraId="03C76231"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01390C5" w14:textId="77777777" w:rsidR="00B82A27" w:rsidRDefault="00B82A27"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9A5B972" w14:textId="77777777" w:rsidR="00B82A27" w:rsidRDefault="00B82A27" w:rsidP="00045F32">
            <w:pPr>
              <w:rPr>
                <w:bCs/>
                <w:lang w:val="en-GB"/>
              </w:rPr>
            </w:pPr>
            <w:r>
              <w:rPr>
                <w:bCs/>
                <w:lang w:val="en-GB"/>
              </w:rPr>
              <w:t>MaxZones</w:t>
            </w:r>
          </w:p>
        </w:tc>
        <w:tc>
          <w:tcPr>
            <w:tcW w:w="1151" w:type="dxa"/>
            <w:tcBorders>
              <w:top w:val="single" w:sz="4" w:space="0" w:color="auto"/>
              <w:left w:val="single" w:sz="4" w:space="0" w:color="auto"/>
              <w:bottom w:val="single" w:sz="4" w:space="0" w:color="auto"/>
              <w:right w:val="single" w:sz="4" w:space="0" w:color="auto"/>
            </w:tcBorders>
          </w:tcPr>
          <w:p w14:paraId="75C8291F" w14:textId="77777777" w:rsidR="00B82A27" w:rsidRDefault="00B82A27" w:rsidP="00045F32">
            <w:pPr>
              <w:rPr>
                <w:bCs/>
                <w:lang w:val="en-GB"/>
              </w:rPr>
            </w:pPr>
            <w:r>
              <w:rPr>
                <w:bCs/>
                <w:lang w:val="en-GB"/>
              </w:rPr>
              <w:t>How many zones the sub is allowed</w:t>
            </w:r>
          </w:p>
        </w:tc>
        <w:tc>
          <w:tcPr>
            <w:tcW w:w="1151" w:type="dxa"/>
            <w:tcBorders>
              <w:top w:val="single" w:sz="4" w:space="0" w:color="auto"/>
              <w:left w:val="single" w:sz="4" w:space="0" w:color="auto"/>
              <w:bottom w:val="single" w:sz="4" w:space="0" w:color="auto"/>
              <w:right w:val="single" w:sz="4" w:space="0" w:color="auto"/>
            </w:tcBorders>
          </w:tcPr>
          <w:p w14:paraId="1ADE7AE2" w14:textId="77777777" w:rsidR="00B82A27" w:rsidRDefault="00B82A27"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641CE3E0" w14:textId="77777777" w:rsidR="00B82A27" w:rsidRDefault="00B82A27" w:rsidP="00045F32">
            <w:pPr>
              <w:rPr>
                <w:bCs/>
                <w:lang w:val="en-GB"/>
              </w:rPr>
            </w:pPr>
            <w:r>
              <w:rPr>
                <w:bCs/>
                <w:lang w:val="en-GB"/>
              </w:rPr>
              <w:t>Region area, location</w:t>
            </w:r>
          </w:p>
        </w:tc>
        <w:tc>
          <w:tcPr>
            <w:tcW w:w="857" w:type="dxa"/>
            <w:tcBorders>
              <w:top w:val="single" w:sz="4" w:space="0" w:color="auto"/>
              <w:left w:val="single" w:sz="4" w:space="0" w:color="auto"/>
              <w:bottom w:val="single" w:sz="4" w:space="0" w:color="auto"/>
              <w:right w:val="single" w:sz="4" w:space="0" w:color="auto"/>
            </w:tcBorders>
          </w:tcPr>
          <w:p w14:paraId="435EF5EC" w14:textId="250A01EC" w:rsidR="00B82A27"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D0D27A4" w14:textId="0D3C3310" w:rsidR="00B82A27"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CB68E4D" w14:textId="56733BAE" w:rsidR="00B82A27" w:rsidRDefault="00325B7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327E0401" w14:textId="77777777" w:rsidR="00B82A27" w:rsidRDefault="00B82A27"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76C60B9" w14:textId="6657142B" w:rsidR="00B82A27" w:rsidRPr="00344955" w:rsidRDefault="0072185E" w:rsidP="00045F32">
            <w:pPr>
              <w:rPr>
                <w:bCs/>
                <w:lang w:val="en-GB"/>
              </w:rPr>
            </w:pPr>
            <w:r>
              <w:rPr>
                <w:bCs/>
                <w:lang w:val="en-GB"/>
              </w:rPr>
              <w:t>3</w:t>
            </w:r>
          </w:p>
        </w:tc>
      </w:tr>
      <w:tr w:rsidR="005A17AC" w:rsidRPr="00344955" w14:paraId="3B4AE1D8"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E2FE0AF" w14:textId="77777777" w:rsidR="005A17AC" w:rsidRDefault="005A17AC"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1DCB882C" w14:textId="4D84B501" w:rsidR="005A17AC" w:rsidRDefault="005A17AC" w:rsidP="00045F32">
            <w:pPr>
              <w:rPr>
                <w:bCs/>
                <w:lang w:val="en-GB"/>
              </w:rPr>
            </w:pPr>
            <w:r>
              <w:rPr>
                <w:bCs/>
                <w:lang w:val="en-GB"/>
              </w:rPr>
              <w:t>MaxServices</w:t>
            </w:r>
          </w:p>
        </w:tc>
        <w:tc>
          <w:tcPr>
            <w:tcW w:w="1151" w:type="dxa"/>
            <w:tcBorders>
              <w:top w:val="single" w:sz="4" w:space="0" w:color="auto"/>
              <w:left w:val="single" w:sz="4" w:space="0" w:color="auto"/>
              <w:bottom w:val="single" w:sz="4" w:space="0" w:color="auto"/>
              <w:right w:val="single" w:sz="4" w:space="0" w:color="auto"/>
            </w:tcBorders>
          </w:tcPr>
          <w:p w14:paraId="2433B75C" w14:textId="57542F71" w:rsidR="005A17AC" w:rsidRDefault="005A17AC" w:rsidP="00045F32">
            <w:pPr>
              <w:rPr>
                <w:bCs/>
                <w:lang w:val="en-GB"/>
              </w:rPr>
            </w:pPr>
            <w:r>
              <w:rPr>
                <w:bCs/>
                <w:lang w:val="en-GB"/>
              </w:rPr>
              <w:t>How many allowed services</w:t>
            </w:r>
          </w:p>
        </w:tc>
        <w:tc>
          <w:tcPr>
            <w:tcW w:w="1151" w:type="dxa"/>
            <w:tcBorders>
              <w:top w:val="single" w:sz="4" w:space="0" w:color="auto"/>
              <w:left w:val="single" w:sz="4" w:space="0" w:color="auto"/>
              <w:bottom w:val="single" w:sz="4" w:space="0" w:color="auto"/>
              <w:right w:val="single" w:sz="4" w:space="0" w:color="auto"/>
            </w:tcBorders>
          </w:tcPr>
          <w:p w14:paraId="6F0E00D0" w14:textId="0FB277AC" w:rsidR="005A17AC" w:rsidRDefault="005A17AC"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074214D7" w14:textId="38D860CB" w:rsidR="005A17AC" w:rsidRDefault="005A17AC" w:rsidP="00045F32">
            <w:pPr>
              <w:rPr>
                <w:bCs/>
                <w:lang w:val="en-GB"/>
              </w:rPr>
            </w:pPr>
            <w:r>
              <w:rPr>
                <w:bCs/>
                <w:lang w:val="en-GB"/>
              </w:rPr>
              <w:t>Service number</w:t>
            </w:r>
          </w:p>
        </w:tc>
        <w:tc>
          <w:tcPr>
            <w:tcW w:w="857" w:type="dxa"/>
            <w:tcBorders>
              <w:top w:val="single" w:sz="4" w:space="0" w:color="auto"/>
              <w:left w:val="single" w:sz="4" w:space="0" w:color="auto"/>
              <w:bottom w:val="single" w:sz="4" w:space="0" w:color="auto"/>
              <w:right w:val="single" w:sz="4" w:space="0" w:color="auto"/>
            </w:tcBorders>
          </w:tcPr>
          <w:p w14:paraId="0D263787" w14:textId="297D629C" w:rsidR="005A17AC" w:rsidRDefault="005A17A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0E2CEB18" w14:textId="6A0F3FC7" w:rsidR="005A17AC" w:rsidRDefault="005A17A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6C43C245" w14:textId="2B35DC3A" w:rsidR="005A17AC" w:rsidRDefault="005A17AC" w:rsidP="00045F32">
            <w:pPr>
              <w:rPr>
                <w:bCs/>
                <w:lang w:val="en-GB"/>
              </w:rPr>
            </w:pPr>
            <w:r>
              <w:rPr>
                <w:bCs/>
                <w:lang w:val="en-GB"/>
              </w:rPr>
              <w:t>No</w:t>
            </w:r>
          </w:p>
        </w:tc>
        <w:tc>
          <w:tcPr>
            <w:tcW w:w="855" w:type="dxa"/>
            <w:tcBorders>
              <w:top w:val="single" w:sz="4" w:space="0" w:color="auto"/>
              <w:left w:val="single" w:sz="4" w:space="0" w:color="auto"/>
              <w:bottom w:val="single" w:sz="4" w:space="0" w:color="auto"/>
              <w:right w:val="single" w:sz="4" w:space="0" w:color="auto"/>
            </w:tcBorders>
          </w:tcPr>
          <w:p w14:paraId="7E80C700" w14:textId="77777777" w:rsidR="005A17AC" w:rsidRDefault="005A17AC"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D5F479B" w14:textId="4C4E5710" w:rsidR="005A17AC" w:rsidRDefault="005A17AC" w:rsidP="00045F32">
            <w:pPr>
              <w:rPr>
                <w:bCs/>
                <w:lang w:val="en-GB"/>
              </w:rPr>
            </w:pPr>
            <w:r>
              <w:rPr>
                <w:bCs/>
                <w:lang w:val="en-GB"/>
              </w:rPr>
              <w:t>3</w:t>
            </w:r>
          </w:p>
        </w:tc>
      </w:tr>
    </w:tbl>
    <w:p w14:paraId="78C76CB9" w14:textId="77777777" w:rsidR="00B82A27" w:rsidRPr="00B82A27" w:rsidRDefault="00B82A27" w:rsidP="00B82A27"/>
    <w:p w14:paraId="2399C5B0" w14:textId="36C0142D" w:rsidR="0057258F" w:rsidRDefault="0057258F" w:rsidP="0057258F">
      <w:pPr>
        <w:pStyle w:val="Heading3"/>
      </w:pPr>
      <w:bookmarkStart w:id="33" w:name="_Toc194870033"/>
      <w:r>
        <w:t>Platinum:</w:t>
      </w:r>
      <w:bookmarkEnd w:id="33"/>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FF2E8D" w:rsidRPr="00344955" w14:paraId="75C6EC59"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78A1DC3C" w14:textId="77777777" w:rsidR="00FF2E8D" w:rsidRPr="00344955" w:rsidRDefault="00FF2E8D"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48AF14D" w14:textId="77777777" w:rsidR="00FF2E8D" w:rsidRPr="00344955" w:rsidRDefault="00FF2E8D"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1158172E" w14:textId="77777777" w:rsidR="00FF2E8D" w:rsidRPr="00344955" w:rsidRDefault="00FF2E8D"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B7DEB17" w14:textId="77777777" w:rsidR="00FF2E8D" w:rsidRPr="00344955" w:rsidRDefault="00FF2E8D"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28B0D814" w14:textId="77777777" w:rsidR="00FF2E8D" w:rsidRPr="00344955" w:rsidRDefault="00FF2E8D"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235E4186" w14:textId="77777777" w:rsidR="00FF2E8D" w:rsidRPr="00344955" w:rsidRDefault="00FF2E8D"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72046561" w14:textId="77777777" w:rsidR="00FF2E8D" w:rsidRPr="00344955" w:rsidRDefault="00FF2E8D"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2DB220D1" w14:textId="77777777" w:rsidR="00FF2E8D" w:rsidRPr="00344955" w:rsidRDefault="00FF2E8D"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25A1BF07" w14:textId="77777777" w:rsidR="00FF2E8D" w:rsidRPr="00344955" w:rsidRDefault="00FF2E8D"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492A45DC" w14:textId="77777777" w:rsidR="00FF2E8D" w:rsidRPr="00344955" w:rsidRDefault="00FF2E8D" w:rsidP="00045F32">
            <w:pPr>
              <w:rPr>
                <w:b/>
                <w:bCs/>
                <w:lang w:val="en-GB"/>
              </w:rPr>
            </w:pPr>
            <w:r w:rsidRPr="00344955">
              <w:rPr>
                <w:b/>
                <w:bCs/>
                <w:lang w:val="en-GB"/>
              </w:rPr>
              <w:t>Default Value</w:t>
            </w:r>
          </w:p>
        </w:tc>
      </w:tr>
      <w:tr w:rsidR="00FF2E8D" w:rsidRPr="00344955" w14:paraId="4EBB4CCD"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B6613F5" w14:textId="77777777" w:rsidR="00FF2E8D" w:rsidRPr="00344955" w:rsidRDefault="00FF2E8D" w:rsidP="00045F32">
            <w:pPr>
              <w:rPr>
                <w:lang w:val="en-GB"/>
              </w:rPr>
            </w:pPr>
            <w:r>
              <w:rPr>
                <w:b/>
                <w:lang w:val="en-GB"/>
              </w:rPr>
              <w:t>Standard</w:t>
            </w:r>
          </w:p>
        </w:tc>
        <w:tc>
          <w:tcPr>
            <w:tcW w:w="1151" w:type="dxa"/>
            <w:tcBorders>
              <w:top w:val="single" w:sz="4" w:space="0" w:color="auto"/>
              <w:left w:val="single" w:sz="4" w:space="0" w:color="auto"/>
              <w:bottom w:val="single" w:sz="4" w:space="0" w:color="auto"/>
              <w:right w:val="single" w:sz="4" w:space="0" w:color="auto"/>
            </w:tcBorders>
          </w:tcPr>
          <w:p w14:paraId="46188122" w14:textId="77777777" w:rsidR="00FF2E8D" w:rsidRPr="00344955" w:rsidRDefault="00FF2E8D" w:rsidP="00045F32">
            <w:pPr>
              <w:rPr>
                <w:bCs/>
                <w:lang w:val="en-GB"/>
              </w:rPr>
            </w:pPr>
            <w:r>
              <w:rPr>
                <w:bCs/>
                <w:lang w:val="en-GB"/>
              </w:rPr>
              <w:t>MaxHectares</w:t>
            </w:r>
          </w:p>
        </w:tc>
        <w:tc>
          <w:tcPr>
            <w:tcW w:w="1151" w:type="dxa"/>
            <w:tcBorders>
              <w:top w:val="single" w:sz="4" w:space="0" w:color="auto"/>
              <w:left w:val="single" w:sz="4" w:space="0" w:color="auto"/>
              <w:bottom w:val="single" w:sz="4" w:space="0" w:color="auto"/>
              <w:right w:val="single" w:sz="4" w:space="0" w:color="auto"/>
            </w:tcBorders>
          </w:tcPr>
          <w:p w14:paraId="351EDB2E" w14:textId="77777777" w:rsidR="00FF2E8D" w:rsidRPr="00344955" w:rsidRDefault="00FF2E8D" w:rsidP="00045F32">
            <w:pPr>
              <w:rPr>
                <w:bCs/>
                <w:lang w:val="en-GB"/>
              </w:rPr>
            </w:pPr>
            <w:r>
              <w:rPr>
                <w:bCs/>
                <w:lang w:val="en-GB"/>
              </w:rPr>
              <w:t>How many hectares the sub is allowed</w:t>
            </w:r>
          </w:p>
        </w:tc>
        <w:tc>
          <w:tcPr>
            <w:tcW w:w="1151" w:type="dxa"/>
            <w:tcBorders>
              <w:top w:val="single" w:sz="4" w:space="0" w:color="auto"/>
              <w:left w:val="single" w:sz="4" w:space="0" w:color="auto"/>
              <w:bottom w:val="single" w:sz="4" w:space="0" w:color="auto"/>
              <w:right w:val="single" w:sz="4" w:space="0" w:color="auto"/>
            </w:tcBorders>
          </w:tcPr>
          <w:p w14:paraId="7BCB47C7" w14:textId="77777777" w:rsidR="00FF2E8D" w:rsidRPr="00344955"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08D95DA" w14:textId="77777777" w:rsidR="00FF2E8D" w:rsidRPr="00344955" w:rsidRDefault="00FF2E8D" w:rsidP="00045F32">
            <w:pPr>
              <w:rPr>
                <w:bCs/>
                <w:lang w:val="en-GB"/>
              </w:rPr>
            </w:pPr>
            <w:r>
              <w:rPr>
                <w:bCs/>
                <w:lang w:val="en-GB"/>
              </w:rPr>
              <w:t>Area, location</w:t>
            </w:r>
          </w:p>
        </w:tc>
        <w:tc>
          <w:tcPr>
            <w:tcW w:w="857" w:type="dxa"/>
            <w:tcBorders>
              <w:top w:val="single" w:sz="4" w:space="0" w:color="auto"/>
              <w:left w:val="single" w:sz="4" w:space="0" w:color="auto"/>
              <w:bottom w:val="single" w:sz="4" w:space="0" w:color="auto"/>
              <w:right w:val="single" w:sz="4" w:space="0" w:color="auto"/>
            </w:tcBorders>
          </w:tcPr>
          <w:p w14:paraId="12BAB014" w14:textId="77777777" w:rsidR="00FF2E8D" w:rsidRPr="00344955" w:rsidRDefault="00FF2E8D"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F01A79D" w14:textId="77777777" w:rsidR="00FF2E8D" w:rsidRPr="00344955" w:rsidRDefault="00FF2E8D"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D87FC4B" w14:textId="0AB12A0A" w:rsidR="00FF2E8D" w:rsidRPr="00344955"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04E67CF3" w14:textId="77777777" w:rsidR="00FF2E8D" w:rsidRPr="00344955"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954367E" w14:textId="055B8E33" w:rsidR="00FF2E8D" w:rsidRPr="00344955" w:rsidRDefault="00FF2E8D" w:rsidP="00045F32">
            <w:pPr>
              <w:rPr>
                <w:bCs/>
                <w:lang w:val="en-GB"/>
              </w:rPr>
            </w:pPr>
          </w:p>
        </w:tc>
      </w:tr>
      <w:tr w:rsidR="00FF2E8D" w:rsidRPr="00344955" w14:paraId="6B91EC2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027E23D3" w14:textId="77777777" w:rsidR="00FF2E8D" w:rsidRDefault="00FF2E8D"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C3116D7" w14:textId="77777777" w:rsidR="00FF2E8D" w:rsidRDefault="00FF2E8D" w:rsidP="00045F32">
            <w:pPr>
              <w:rPr>
                <w:bCs/>
                <w:lang w:val="en-GB"/>
              </w:rPr>
            </w:pPr>
            <w:r>
              <w:rPr>
                <w:bCs/>
                <w:lang w:val="en-GB"/>
              </w:rPr>
              <w:t>MaxFREDs</w:t>
            </w:r>
          </w:p>
        </w:tc>
        <w:tc>
          <w:tcPr>
            <w:tcW w:w="1151" w:type="dxa"/>
            <w:tcBorders>
              <w:top w:val="single" w:sz="4" w:space="0" w:color="auto"/>
              <w:left w:val="single" w:sz="4" w:space="0" w:color="auto"/>
              <w:bottom w:val="single" w:sz="4" w:space="0" w:color="auto"/>
              <w:right w:val="single" w:sz="4" w:space="0" w:color="auto"/>
            </w:tcBorders>
          </w:tcPr>
          <w:p w14:paraId="424610FF" w14:textId="77777777" w:rsidR="00FF2E8D" w:rsidRDefault="00FF2E8D" w:rsidP="00045F32">
            <w:pPr>
              <w:rPr>
                <w:bCs/>
                <w:lang w:val="en-GB"/>
              </w:rPr>
            </w:pPr>
            <w:r>
              <w:rPr>
                <w:bCs/>
                <w:lang w:val="en-GB"/>
              </w:rPr>
              <w:t>How many freds the sub is allowed</w:t>
            </w:r>
          </w:p>
        </w:tc>
        <w:tc>
          <w:tcPr>
            <w:tcW w:w="1151" w:type="dxa"/>
            <w:tcBorders>
              <w:top w:val="single" w:sz="4" w:space="0" w:color="auto"/>
              <w:left w:val="single" w:sz="4" w:space="0" w:color="auto"/>
              <w:bottom w:val="single" w:sz="4" w:space="0" w:color="auto"/>
              <w:right w:val="single" w:sz="4" w:space="0" w:color="auto"/>
            </w:tcBorders>
          </w:tcPr>
          <w:p w14:paraId="1506DDC8" w14:textId="77777777" w:rsidR="00FF2E8D"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376FEA6" w14:textId="77777777" w:rsidR="00FF2E8D" w:rsidRDefault="00FF2E8D" w:rsidP="00045F32">
            <w:pPr>
              <w:rPr>
                <w:bCs/>
                <w:lang w:val="en-GB"/>
              </w:rPr>
            </w:pPr>
            <w:r>
              <w:rPr>
                <w:bCs/>
                <w:lang w:val="en-GB"/>
              </w:rPr>
              <w:t>Robot, drone</w:t>
            </w:r>
          </w:p>
        </w:tc>
        <w:tc>
          <w:tcPr>
            <w:tcW w:w="857" w:type="dxa"/>
            <w:tcBorders>
              <w:top w:val="single" w:sz="4" w:space="0" w:color="auto"/>
              <w:left w:val="single" w:sz="4" w:space="0" w:color="auto"/>
              <w:bottom w:val="single" w:sz="4" w:space="0" w:color="auto"/>
              <w:right w:val="single" w:sz="4" w:space="0" w:color="auto"/>
            </w:tcBorders>
          </w:tcPr>
          <w:p w14:paraId="4713FA99" w14:textId="1C2F2E7D" w:rsidR="00FF2E8D"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6481A6AE" w14:textId="092038A5" w:rsidR="00FF2E8D"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CE45F04" w14:textId="00D23466" w:rsidR="00FF2E8D"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401DF552" w14:textId="77777777" w:rsidR="00FF2E8D"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58590E99" w14:textId="59F7216E" w:rsidR="00FF2E8D" w:rsidRPr="00344955" w:rsidRDefault="00FF2E8D" w:rsidP="00045F32">
            <w:pPr>
              <w:rPr>
                <w:bCs/>
                <w:lang w:val="en-GB"/>
              </w:rPr>
            </w:pPr>
          </w:p>
        </w:tc>
      </w:tr>
      <w:tr w:rsidR="00FF2E8D" w:rsidRPr="00344955" w14:paraId="53B457F6"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581E906E" w14:textId="77777777" w:rsidR="00FF2E8D" w:rsidRDefault="00FF2E8D"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27979F35" w14:textId="77777777" w:rsidR="00FF2E8D" w:rsidRDefault="00FF2E8D" w:rsidP="00045F32">
            <w:pPr>
              <w:rPr>
                <w:bCs/>
                <w:lang w:val="en-GB"/>
              </w:rPr>
            </w:pPr>
            <w:r>
              <w:rPr>
                <w:bCs/>
                <w:lang w:val="en-GB"/>
              </w:rPr>
              <w:t>MaxZones</w:t>
            </w:r>
          </w:p>
        </w:tc>
        <w:tc>
          <w:tcPr>
            <w:tcW w:w="1151" w:type="dxa"/>
            <w:tcBorders>
              <w:top w:val="single" w:sz="4" w:space="0" w:color="auto"/>
              <w:left w:val="single" w:sz="4" w:space="0" w:color="auto"/>
              <w:bottom w:val="single" w:sz="4" w:space="0" w:color="auto"/>
              <w:right w:val="single" w:sz="4" w:space="0" w:color="auto"/>
            </w:tcBorders>
          </w:tcPr>
          <w:p w14:paraId="7EC38686" w14:textId="77777777" w:rsidR="00FF2E8D" w:rsidRDefault="00FF2E8D" w:rsidP="00045F32">
            <w:pPr>
              <w:rPr>
                <w:bCs/>
                <w:lang w:val="en-GB"/>
              </w:rPr>
            </w:pPr>
            <w:r>
              <w:rPr>
                <w:bCs/>
                <w:lang w:val="en-GB"/>
              </w:rPr>
              <w:t>How many zones the sub is allowed</w:t>
            </w:r>
          </w:p>
        </w:tc>
        <w:tc>
          <w:tcPr>
            <w:tcW w:w="1151" w:type="dxa"/>
            <w:tcBorders>
              <w:top w:val="single" w:sz="4" w:space="0" w:color="auto"/>
              <w:left w:val="single" w:sz="4" w:space="0" w:color="auto"/>
              <w:bottom w:val="single" w:sz="4" w:space="0" w:color="auto"/>
              <w:right w:val="single" w:sz="4" w:space="0" w:color="auto"/>
            </w:tcBorders>
          </w:tcPr>
          <w:p w14:paraId="2E0CAD74" w14:textId="77777777" w:rsidR="00FF2E8D"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7670ED6" w14:textId="77777777" w:rsidR="00FF2E8D" w:rsidRDefault="00FF2E8D" w:rsidP="00045F32">
            <w:pPr>
              <w:rPr>
                <w:bCs/>
                <w:lang w:val="en-GB"/>
              </w:rPr>
            </w:pPr>
            <w:r>
              <w:rPr>
                <w:bCs/>
                <w:lang w:val="en-GB"/>
              </w:rPr>
              <w:t>Region area, location</w:t>
            </w:r>
          </w:p>
        </w:tc>
        <w:tc>
          <w:tcPr>
            <w:tcW w:w="857" w:type="dxa"/>
            <w:tcBorders>
              <w:top w:val="single" w:sz="4" w:space="0" w:color="auto"/>
              <w:left w:val="single" w:sz="4" w:space="0" w:color="auto"/>
              <w:bottom w:val="single" w:sz="4" w:space="0" w:color="auto"/>
              <w:right w:val="single" w:sz="4" w:space="0" w:color="auto"/>
            </w:tcBorders>
          </w:tcPr>
          <w:p w14:paraId="07B0FD77" w14:textId="3CC69E68" w:rsidR="00FF2E8D"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BF869EA" w14:textId="4FA0688D" w:rsidR="00FF2E8D"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74040BDF" w14:textId="1EE6EAC3" w:rsidR="00FF2E8D"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5A48705B" w14:textId="77777777" w:rsidR="00FF2E8D"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280B4720" w14:textId="7DF5CE45" w:rsidR="00FF2E8D" w:rsidRPr="00344955" w:rsidRDefault="00FF2E8D" w:rsidP="00045F32">
            <w:pPr>
              <w:rPr>
                <w:bCs/>
                <w:lang w:val="en-GB"/>
              </w:rPr>
            </w:pPr>
          </w:p>
        </w:tc>
      </w:tr>
      <w:tr w:rsidR="00325B7C" w:rsidRPr="00344955" w14:paraId="16F9900B"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319F456B" w14:textId="77777777" w:rsidR="00325B7C" w:rsidRDefault="00325B7C" w:rsidP="00325B7C">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4636E6AC" w14:textId="57FCE064" w:rsidR="00325B7C" w:rsidRDefault="00325B7C" w:rsidP="00325B7C">
            <w:pPr>
              <w:rPr>
                <w:bCs/>
                <w:lang w:val="en-GB"/>
              </w:rPr>
            </w:pPr>
            <w:r>
              <w:rPr>
                <w:bCs/>
                <w:lang w:val="en-GB"/>
              </w:rPr>
              <w:t>MaxServices</w:t>
            </w:r>
          </w:p>
        </w:tc>
        <w:tc>
          <w:tcPr>
            <w:tcW w:w="1151" w:type="dxa"/>
            <w:tcBorders>
              <w:top w:val="single" w:sz="4" w:space="0" w:color="auto"/>
              <w:left w:val="single" w:sz="4" w:space="0" w:color="auto"/>
              <w:bottom w:val="single" w:sz="4" w:space="0" w:color="auto"/>
              <w:right w:val="single" w:sz="4" w:space="0" w:color="auto"/>
            </w:tcBorders>
          </w:tcPr>
          <w:p w14:paraId="433C354B" w14:textId="1B39412F" w:rsidR="00325B7C" w:rsidRDefault="00325B7C" w:rsidP="00325B7C">
            <w:pPr>
              <w:rPr>
                <w:bCs/>
                <w:lang w:val="en-GB"/>
              </w:rPr>
            </w:pPr>
            <w:r>
              <w:rPr>
                <w:bCs/>
                <w:lang w:val="en-GB"/>
              </w:rPr>
              <w:t>How many allowed services</w:t>
            </w:r>
          </w:p>
        </w:tc>
        <w:tc>
          <w:tcPr>
            <w:tcW w:w="1151" w:type="dxa"/>
            <w:tcBorders>
              <w:top w:val="single" w:sz="4" w:space="0" w:color="auto"/>
              <w:left w:val="single" w:sz="4" w:space="0" w:color="auto"/>
              <w:bottom w:val="single" w:sz="4" w:space="0" w:color="auto"/>
              <w:right w:val="single" w:sz="4" w:space="0" w:color="auto"/>
            </w:tcBorders>
          </w:tcPr>
          <w:p w14:paraId="77D54BCB" w14:textId="7E866E47" w:rsidR="00325B7C" w:rsidRDefault="00325B7C" w:rsidP="00325B7C">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CC9AADF" w14:textId="0641A191" w:rsidR="00325B7C" w:rsidRDefault="00325B7C" w:rsidP="00325B7C">
            <w:pPr>
              <w:rPr>
                <w:bCs/>
                <w:lang w:val="en-GB"/>
              </w:rPr>
            </w:pPr>
            <w:r>
              <w:rPr>
                <w:bCs/>
                <w:lang w:val="en-GB"/>
              </w:rPr>
              <w:t>Service number</w:t>
            </w:r>
          </w:p>
        </w:tc>
        <w:tc>
          <w:tcPr>
            <w:tcW w:w="857" w:type="dxa"/>
            <w:tcBorders>
              <w:top w:val="single" w:sz="4" w:space="0" w:color="auto"/>
              <w:left w:val="single" w:sz="4" w:space="0" w:color="auto"/>
              <w:bottom w:val="single" w:sz="4" w:space="0" w:color="auto"/>
              <w:right w:val="single" w:sz="4" w:space="0" w:color="auto"/>
            </w:tcBorders>
          </w:tcPr>
          <w:p w14:paraId="6FAD1E3A" w14:textId="1EDFF040" w:rsidR="00325B7C" w:rsidRDefault="00325B7C" w:rsidP="00325B7C">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5F6D8284" w14:textId="1010800D" w:rsidR="00325B7C" w:rsidRDefault="00325B7C" w:rsidP="00325B7C">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0734EE14" w14:textId="40DC3153" w:rsidR="00325B7C" w:rsidRDefault="00325B7C" w:rsidP="00325B7C">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149E2CDE" w14:textId="77777777" w:rsidR="00325B7C" w:rsidRDefault="00325B7C" w:rsidP="00325B7C">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132BEB96" w14:textId="6D95095D" w:rsidR="00325B7C" w:rsidRPr="00344955" w:rsidRDefault="00325B7C" w:rsidP="00325B7C">
            <w:pPr>
              <w:rPr>
                <w:bCs/>
                <w:lang w:val="en-GB"/>
              </w:rPr>
            </w:pPr>
          </w:p>
        </w:tc>
      </w:tr>
    </w:tbl>
    <w:p w14:paraId="28023B18" w14:textId="77777777" w:rsidR="00FF2E8D" w:rsidRPr="00FF2E8D" w:rsidRDefault="00FF2E8D" w:rsidP="00FF2E8D"/>
    <w:p w14:paraId="11B1EAF9" w14:textId="2BF1888F" w:rsidR="0057258F" w:rsidRDefault="0057258F" w:rsidP="0057258F">
      <w:pPr>
        <w:pStyle w:val="Heading3"/>
      </w:pPr>
      <w:bookmarkStart w:id="34" w:name="_Toc194870034"/>
      <w:r>
        <w:t>Super Platinum:</w:t>
      </w:r>
      <w:bookmarkEnd w:id="34"/>
    </w:p>
    <w:tbl>
      <w:tblPr>
        <w:tblW w:w="92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874"/>
        <w:gridCol w:w="1151"/>
        <w:gridCol w:w="1151"/>
        <w:gridCol w:w="1151"/>
        <w:gridCol w:w="1035"/>
        <w:gridCol w:w="857"/>
        <w:gridCol w:w="764"/>
        <w:gridCol w:w="521"/>
        <w:gridCol w:w="855"/>
        <w:gridCol w:w="938"/>
      </w:tblGrid>
      <w:tr w:rsidR="00FF2E8D" w:rsidRPr="00344955" w14:paraId="303BBEC2" w14:textId="77777777" w:rsidTr="00045F32">
        <w:trPr>
          <w:trHeight w:val="1211"/>
        </w:trPr>
        <w:tc>
          <w:tcPr>
            <w:tcW w:w="874" w:type="dxa"/>
            <w:tcBorders>
              <w:top w:val="single" w:sz="4" w:space="0" w:color="auto"/>
              <w:left w:val="single" w:sz="4" w:space="0" w:color="auto"/>
              <w:bottom w:val="single" w:sz="4" w:space="0" w:color="auto"/>
              <w:right w:val="single" w:sz="4" w:space="0" w:color="auto"/>
            </w:tcBorders>
            <w:shd w:val="clear" w:color="auto" w:fill="CCCCCC"/>
            <w:hideMark/>
          </w:tcPr>
          <w:p w14:paraId="002AF3A0" w14:textId="77777777" w:rsidR="00FF2E8D" w:rsidRPr="00344955" w:rsidRDefault="00FF2E8D" w:rsidP="00045F32">
            <w:pPr>
              <w:rPr>
                <w:b/>
                <w:bCs/>
                <w:lang w:val="en-GB"/>
              </w:rPr>
            </w:pPr>
            <w:r w:rsidRPr="00344955">
              <w:rPr>
                <w:b/>
                <w:bCs/>
                <w:lang w:val="en-GB"/>
              </w:rPr>
              <w:t>Entity Name</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AD0E731" w14:textId="77777777" w:rsidR="00FF2E8D" w:rsidRPr="00344955" w:rsidRDefault="00FF2E8D" w:rsidP="00045F32">
            <w:pPr>
              <w:rPr>
                <w:b/>
                <w:bCs/>
                <w:lang w:val="en-GB"/>
              </w:rPr>
            </w:pPr>
            <w:r w:rsidRPr="00344955">
              <w:rPr>
                <w:b/>
                <w:bCs/>
                <w:lang w:val="en-GB"/>
              </w:rPr>
              <w:t>Attributes</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0B4200C6" w14:textId="77777777" w:rsidR="00FF2E8D" w:rsidRPr="00344955" w:rsidRDefault="00FF2E8D" w:rsidP="00045F32">
            <w:pPr>
              <w:rPr>
                <w:b/>
                <w:bCs/>
                <w:lang w:val="en-GB"/>
              </w:rPr>
            </w:pPr>
            <w:r w:rsidRPr="00344955">
              <w:rPr>
                <w:b/>
                <w:bCs/>
                <w:lang w:val="en-GB"/>
              </w:rPr>
              <w:t>Description</w:t>
            </w:r>
          </w:p>
        </w:tc>
        <w:tc>
          <w:tcPr>
            <w:tcW w:w="1151" w:type="dxa"/>
            <w:tcBorders>
              <w:top w:val="single" w:sz="4" w:space="0" w:color="auto"/>
              <w:left w:val="single" w:sz="4" w:space="0" w:color="auto"/>
              <w:bottom w:val="single" w:sz="4" w:space="0" w:color="auto"/>
              <w:right w:val="single" w:sz="4" w:space="0" w:color="auto"/>
            </w:tcBorders>
            <w:shd w:val="clear" w:color="auto" w:fill="CCCCCC"/>
            <w:hideMark/>
          </w:tcPr>
          <w:p w14:paraId="7E244FBC" w14:textId="77777777" w:rsidR="00FF2E8D" w:rsidRPr="00344955" w:rsidRDefault="00FF2E8D" w:rsidP="00045F32">
            <w:pPr>
              <w:rPr>
                <w:b/>
                <w:bCs/>
                <w:lang w:val="en-GB"/>
              </w:rPr>
            </w:pPr>
            <w:r w:rsidRPr="00344955">
              <w:rPr>
                <w:b/>
                <w:bCs/>
                <w:lang w:val="en-GB"/>
              </w:rPr>
              <w:t>Domain</w:t>
            </w:r>
          </w:p>
        </w:tc>
        <w:tc>
          <w:tcPr>
            <w:tcW w:w="1035" w:type="dxa"/>
            <w:tcBorders>
              <w:top w:val="single" w:sz="4" w:space="0" w:color="auto"/>
              <w:left w:val="single" w:sz="4" w:space="0" w:color="auto"/>
              <w:bottom w:val="single" w:sz="4" w:space="0" w:color="auto"/>
              <w:right w:val="single" w:sz="4" w:space="0" w:color="auto"/>
            </w:tcBorders>
            <w:shd w:val="clear" w:color="auto" w:fill="CCCCCC"/>
            <w:hideMark/>
          </w:tcPr>
          <w:p w14:paraId="5213C97F" w14:textId="77777777" w:rsidR="00FF2E8D" w:rsidRPr="00344955" w:rsidRDefault="00FF2E8D" w:rsidP="00045F32">
            <w:pPr>
              <w:rPr>
                <w:b/>
                <w:bCs/>
                <w:lang w:val="en-GB"/>
              </w:rPr>
            </w:pPr>
            <w:r w:rsidRPr="00344955">
              <w:rPr>
                <w:b/>
                <w:bCs/>
                <w:lang w:val="en-GB"/>
              </w:rPr>
              <w:t>Aliases</w:t>
            </w:r>
          </w:p>
        </w:tc>
        <w:tc>
          <w:tcPr>
            <w:tcW w:w="857" w:type="dxa"/>
            <w:tcBorders>
              <w:top w:val="single" w:sz="4" w:space="0" w:color="auto"/>
              <w:left w:val="single" w:sz="4" w:space="0" w:color="auto"/>
              <w:bottom w:val="single" w:sz="4" w:space="0" w:color="auto"/>
              <w:right w:val="single" w:sz="4" w:space="0" w:color="auto"/>
            </w:tcBorders>
            <w:shd w:val="clear" w:color="auto" w:fill="CCCCCC"/>
            <w:hideMark/>
          </w:tcPr>
          <w:p w14:paraId="5C25FD27" w14:textId="77777777" w:rsidR="00FF2E8D" w:rsidRPr="00344955" w:rsidRDefault="00FF2E8D" w:rsidP="00045F32">
            <w:pPr>
              <w:rPr>
                <w:b/>
                <w:bCs/>
                <w:lang w:val="en-GB"/>
              </w:rPr>
            </w:pPr>
            <w:r w:rsidRPr="00344955">
              <w:rPr>
                <w:b/>
                <w:bCs/>
                <w:lang w:val="en-GB"/>
              </w:rPr>
              <w:t>Composite</w:t>
            </w:r>
          </w:p>
        </w:tc>
        <w:tc>
          <w:tcPr>
            <w:tcW w:w="764" w:type="dxa"/>
            <w:tcBorders>
              <w:top w:val="single" w:sz="4" w:space="0" w:color="auto"/>
              <w:left w:val="single" w:sz="4" w:space="0" w:color="auto"/>
              <w:bottom w:val="single" w:sz="4" w:space="0" w:color="auto"/>
              <w:right w:val="single" w:sz="4" w:space="0" w:color="auto"/>
            </w:tcBorders>
            <w:shd w:val="clear" w:color="auto" w:fill="CCCCCC"/>
            <w:hideMark/>
          </w:tcPr>
          <w:p w14:paraId="386DB036" w14:textId="77777777" w:rsidR="00FF2E8D" w:rsidRPr="00344955" w:rsidRDefault="00FF2E8D" w:rsidP="00045F32">
            <w:pPr>
              <w:rPr>
                <w:b/>
                <w:bCs/>
                <w:lang w:val="en-GB"/>
              </w:rPr>
            </w:pPr>
            <w:r w:rsidRPr="00344955">
              <w:rPr>
                <w:b/>
                <w:bCs/>
                <w:lang w:val="en-GB"/>
              </w:rPr>
              <w:t>Derived</w:t>
            </w:r>
          </w:p>
        </w:tc>
        <w:tc>
          <w:tcPr>
            <w:tcW w:w="521" w:type="dxa"/>
            <w:tcBorders>
              <w:top w:val="single" w:sz="4" w:space="0" w:color="auto"/>
              <w:left w:val="single" w:sz="4" w:space="0" w:color="auto"/>
              <w:bottom w:val="single" w:sz="4" w:space="0" w:color="auto"/>
              <w:right w:val="single" w:sz="4" w:space="0" w:color="auto"/>
            </w:tcBorders>
            <w:shd w:val="clear" w:color="auto" w:fill="CCCCCC"/>
            <w:hideMark/>
          </w:tcPr>
          <w:p w14:paraId="630DE8CC" w14:textId="77777777" w:rsidR="00FF2E8D" w:rsidRPr="00344955" w:rsidRDefault="00FF2E8D" w:rsidP="00045F32">
            <w:pPr>
              <w:rPr>
                <w:b/>
                <w:bCs/>
                <w:lang w:val="en-GB"/>
              </w:rPr>
            </w:pPr>
            <w:r w:rsidRPr="00344955">
              <w:rPr>
                <w:b/>
                <w:bCs/>
                <w:lang w:val="en-GB"/>
              </w:rPr>
              <w:t>Nulls</w:t>
            </w:r>
          </w:p>
        </w:tc>
        <w:tc>
          <w:tcPr>
            <w:tcW w:w="855" w:type="dxa"/>
            <w:tcBorders>
              <w:top w:val="single" w:sz="4" w:space="0" w:color="auto"/>
              <w:left w:val="single" w:sz="4" w:space="0" w:color="auto"/>
              <w:bottom w:val="single" w:sz="4" w:space="0" w:color="auto"/>
              <w:right w:val="single" w:sz="4" w:space="0" w:color="auto"/>
            </w:tcBorders>
            <w:shd w:val="clear" w:color="auto" w:fill="CCCCCC"/>
            <w:hideMark/>
          </w:tcPr>
          <w:p w14:paraId="27A8CA81" w14:textId="77777777" w:rsidR="00FF2E8D" w:rsidRPr="00344955" w:rsidRDefault="00FF2E8D" w:rsidP="00045F32">
            <w:pPr>
              <w:rPr>
                <w:b/>
                <w:bCs/>
                <w:lang w:val="en-GB"/>
              </w:rPr>
            </w:pPr>
            <w:r w:rsidRPr="00344955">
              <w:rPr>
                <w:b/>
                <w:bCs/>
                <w:lang w:val="en-GB"/>
              </w:rPr>
              <w:t>Key?</w:t>
            </w:r>
          </w:p>
        </w:tc>
        <w:tc>
          <w:tcPr>
            <w:tcW w:w="938" w:type="dxa"/>
            <w:tcBorders>
              <w:top w:val="single" w:sz="4" w:space="0" w:color="auto"/>
              <w:left w:val="single" w:sz="4" w:space="0" w:color="auto"/>
              <w:bottom w:val="single" w:sz="4" w:space="0" w:color="auto"/>
              <w:right w:val="single" w:sz="4" w:space="0" w:color="auto"/>
            </w:tcBorders>
            <w:shd w:val="clear" w:color="auto" w:fill="CCCCCC"/>
            <w:hideMark/>
          </w:tcPr>
          <w:p w14:paraId="116D7C06" w14:textId="77777777" w:rsidR="00FF2E8D" w:rsidRPr="00344955" w:rsidRDefault="00FF2E8D" w:rsidP="00045F32">
            <w:pPr>
              <w:rPr>
                <w:b/>
                <w:bCs/>
                <w:lang w:val="en-GB"/>
              </w:rPr>
            </w:pPr>
            <w:r w:rsidRPr="00344955">
              <w:rPr>
                <w:b/>
                <w:bCs/>
                <w:lang w:val="en-GB"/>
              </w:rPr>
              <w:t>Default Value</w:t>
            </w:r>
          </w:p>
        </w:tc>
      </w:tr>
      <w:tr w:rsidR="00FF2E8D" w:rsidRPr="00344955" w14:paraId="2BA818A8"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7F11E460" w14:textId="77777777" w:rsidR="00FF2E8D" w:rsidRPr="00344955" w:rsidRDefault="00FF2E8D" w:rsidP="00045F32">
            <w:pPr>
              <w:rPr>
                <w:lang w:val="en-GB"/>
              </w:rPr>
            </w:pPr>
            <w:r>
              <w:rPr>
                <w:b/>
                <w:lang w:val="en-GB"/>
              </w:rPr>
              <w:t>Standard</w:t>
            </w:r>
          </w:p>
        </w:tc>
        <w:tc>
          <w:tcPr>
            <w:tcW w:w="1151" w:type="dxa"/>
            <w:tcBorders>
              <w:top w:val="single" w:sz="4" w:space="0" w:color="auto"/>
              <w:left w:val="single" w:sz="4" w:space="0" w:color="auto"/>
              <w:bottom w:val="single" w:sz="4" w:space="0" w:color="auto"/>
              <w:right w:val="single" w:sz="4" w:space="0" w:color="auto"/>
            </w:tcBorders>
          </w:tcPr>
          <w:p w14:paraId="6C733726" w14:textId="77777777" w:rsidR="00FF2E8D" w:rsidRPr="00344955" w:rsidRDefault="00FF2E8D" w:rsidP="00045F32">
            <w:pPr>
              <w:rPr>
                <w:bCs/>
                <w:lang w:val="en-GB"/>
              </w:rPr>
            </w:pPr>
            <w:r>
              <w:rPr>
                <w:bCs/>
                <w:lang w:val="en-GB"/>
              </w:rPr>
              <w:t>MaxHectares</w:t>
            </w:r>
          </w:p>
        </w:tc>
        <w:tc>
          <w:tcPr>
            <w:tcW w:w="1151" w:type="dxa"/>
            <w:tcBorders>
              <w:top w:val="single" w:sz="4" w:space="0" w:color="auto"/>
              <w:left w:val="single" w:sz="4" w:space="0" w:color="auto"/>
              <w:bottom w:val="single" w:sz="4" w:space="0" w:color="auto"/>
              <w:right w:val="single" w:sz="4" w:space="0" w:color="auto"/>
            </w:tcBorders>
          </w:tcPr>
          <w:p w14:paraId="1B17ABD0" w14:textId="77777777" w:rsidR="00FF2E8D" w:rsidRPr="00344955" w:rsidRDefault="00FF2E8D" w:rsidP="00045F32">
            <w:pPr>
              <w:rPr>
                <w:bCs/>
                <w:lang w:val="en-GB"/>
              </w:rPr>
            </w:pPr>
            <w:r>
              <w:rPr>
                <w:bCs/>
                <w:lang w:val="en-GB"/>
              </w:rPr>
              <w:t>How many hectares the sub is allowed</w:t>
            </w:r>
          </w:p>
        </w:tc>
        <w:tc>
          <w:tcPr>
            <w:tcW w:w="1151" w:type="dxa"/>
            <w:tcBorders>
              <w:top w:val="single" w:sz="4" w:space="0" w:color="auto"/>
              <w:left w:val="single" w:sz="4" w:space="0" w:color="auto"/>
              <w:bottom w:val="single" w:sz="4" w:space="0" w:color="auto"/>
              <w:right w:val="single" w:sz="4" w:space="0" w:color="auto"/>
            </w:tcBorders>
          </w:tcPr>
          <w:p w14:paraId="7626F98A" w14:textId="77777777" w:rsidR="00FF2E8D" w:rsidRPr="00344955"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0401F10" w14:textId="77777777" w:rsidR="00FF2E8D" w:rsidRPr="00344955" w:rsidRDefault="00FF2E8D" w:rsidP="00045F32">
            <w:pPr>
              <w:rPr>
                <w:bCs/>
                <w:lang w:val="en-GB"/>
              </w:rPr>
            </w:pPr>
            <w:r>
              <w:rPr>
                <w:bCs/>
                <w:lang w:val="en-GB"/>
              </w:rPr>
              <w:t>Area, location</w:t>
            </w:r>
          </w:p>
        </w:tc>
        <w:tc>
          <w:tcPr>
            <w:tcW w:w="857" w:type="dxa"/>
            <w:tcBorders>
              <w:top w:val="single" w:sz="4" w:space="0" w:color="auto"/>
              <w:left w:val="single" w:sz="4" w:space="0" w:color="auto"/>
              <w:bottom w:val="single" w:sz="4" w:space="0" w:color="auto"/>
              <w:right w:val="single" w:sz="4" w:space="0" w:color="auto"/>
            </w:tcBorders>
          </w:tcPr>
          <w:p w14:paraId="46F4936F" w14:textId="77777777" w:rsidR="00FF2E8D" w:rsidRPr="00344955" w:rsidRDefault="00FF2E8D"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FC8F55F" w14:textId="77777777" w:rsidR="00FF2E8D" w:rsidRPr="00344955" w:rsidRDefault="00FF2E8D"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4B7A1481" w14:textId="1BD9F304" w:rsidR="00FF2E8D" w:rsidRPr="00344955"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25716E49" w14:textId="77777777" w:rsidR="00FF2E8D" w:rsidRPr="00344955"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0BA09CB2" w14:textId="5BC02462" w:rsidR="00FF2E8D" w:rsidRPr="00344955" w:rsidRDefault="00FF2E8D" w:rsidP="00045F32">
            <w:pPr>
              <w:rPr>
                <w:bCs/>
                <w:lang w:val="en-GB"/>
              </w:rPr>
            </w:pPr>
          </w:p>
        </w:tc>
      </w:tr>
      <w:tr w:rsidR="00FF2E8D" w:rsidRPr="00344955" w14:paraId="247ACC8A"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6AC69D26" w14:textId="77777777" w:rsidR="00FF2E8D" w:rsidRDefault="00FF2E8D"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087BCE1" w14:textId="77777777" w:rsidR="00FF2E8D" w:rsidRDefault="00FF2E8D" w:rsidP="00045F32">
            <w:pPr>
              <w:rPr>
                <w:bCs/>
                <w:lang w:val="en-GB"/>
              </w:rPr>
            </w:pPr>
            <w:r>
              <w:rPr>
                <w:bCs/>
                <w:lang w:val="en-GB"/>
              </w:rPr>
              <w:t>MaxFREDs</w:t>
            </w:r>
          </w:p>
        </w:tc>
        <w:tc>
          <w:tcPr>
            <w:tcW w:w="1151" w:type="dxa"/>
            <w:tcBorders>
              <w:top w:val="single" w:sz="4" w:space="0" w:color="auto"/>
              <w:left w:val="single" w:sz="4" w:space="0" w:color="auto"/>
              <w:bottom w:val="single" w:sz="4" w:space="0" w:color="auto"/>
              <w:right w:val="single" w:sz="4" w:space="0" w:color="auto"/>
            </w:tcBorders>
          </w:tcPr>
          <w:p w14:paraId="5265EA2A" w14:textId="77777777" w:rsidR="00FF2E8D" w:rsidRDefault="00FF2E8D" w:rsidP="00045F32">
            <w:pPr>
              <w:rPr>
                <w:bCs/>
                <w:lang w:val="en-GB"/>
              </w:rPr>
            </w:pPr>
            <w:r>
              <w:rPr>
                <w:bCs/>
                <w:lang w:val="en-GB"/>
              </w:rPr>
              <w:t>How many freds the sub is allowed</w:t>
            </w:r>
          </w:p>
        </w:tc>
        <w:tc>
          <w:tcPr>
            <w:tcW w:w="1151" w:type="dxa"/>
            <w:tcBorders>
              <w:top w:val="single" w:sz="4" w:space="0" w:color="auto"/>
              <w:left w:val="single" w:sz="4" w:space="0" w:color="auto"/>
              <w:bottom w:val="single" w:sz="4" w:space="0" w:color="auto"/>
              <w:right w:val="single" w:sz="4" w:space="0" w:color="auto"/>
            </w:tcBorders>
          </w:tcPr>
          <w:p w14:paraId="2AD532B6" w14:textId="77777777" w:rsidR="00FF2E8D"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500747B5" w14:textId="77777777" w:rsidR="00FF2E8D" w:rsidRDefault="00FF2E8D" w:rsidP="00045F32">
            <w:pPr>
              <w:rPr>
                <w:bCs/>
                <w:lang w:val="en-GB"/>
              </w:rPr>
            </w:pPr>
            <w:r>
              <w:rPr>
                <w:bCs/>
                <w:lang w:val="en-GB"/>
              </w:rPr>
              <w:t>Robot, drone</w:t>
            </w:r>
          </w:p>
        </w:tc>
        <w:tc>
          <w:tcPr>
            <w:tcW w:w="857" w:type="dxa"/>
            <w:tcBorders>
              <w:top w:val="single" w:sz="4" w:space="0" w:color="auto"/>
              <w:left w:val="single" w:sz="4" w:space="0" w:color="auto"/>
              <w:bottom w:val="single" w:sz="4" w:space="0" w:color="auto"/>
              <w:right w:val="single" w:sz="4" w:space="0" w:color="auto"/>
            </w:tcBorders>
          </w:tcPr>
          <w:p w14:paraId="4256D18E" w14:textId="51F5F971" w:rsidR="00FF2E8D"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7B21685" w14:textId="4C719EDC" w:rsidR="00FF2E8D"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2616AF4E" w14:textId="6157AA37" w:rsidR="00FF2E8D"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4F5005A6" w14:textId="77777777" w:rsidR="00FF2E8D"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BF581A1" w14:textId="6A2B1856" w:rsidR="00FF2E8D" w:rsidRPr="00344955" w:rsidRDefault="00FF2E8D" w:rsidP="00045F32">
            <w:pPr>
              <w:rPr>
                <w:bCs/>
                <w:lang w:val="en-GB"/>
              </w:rPr>
            </w:pPr>
          </w:p>
        </w:tc>
      </w:tr>
      <w:tr w:rsidR="00FF2E8D" w:rsidRPr="00344955" w14:paraId="298830CE"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160595D0" w14:textId="77777777" w:rsidR="00FF2E8D" w:rsidRDefault="00FF2E8D" w:rsidP="00045F32">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6F511192" w14:textId="77777777" w:rsidR="00FF2E8D" w:rsidRDefault="00FF2E8D" w:rsidP="00045F32">
            <w:pPr>
              <w:rPr>
                <w:bCs/>
                <w:lang w:val="en-GB"/>
              </w:rPr>
            </w:pPr>
            <w:r>
              <w:rPr>
                <w:bCs/>
                <w:lang w:val="en-GB"/>
              </w:rPr>
              <w:t>MaxZones</w:t>
            </w:r>
          </w:p>
        </w:tc>
        <w:tc>
          <w:tcPr>
            <w:tcW w:w="1151" w:type="dxa"/>
            <w:tcBorders>
              <w:top w:val="single" w:sz="4" w:space="0" w:color="auto"/>
              <w:left w:val="single" w:sz="4" w:space="0" w:color="auto"/>
              <w:bottom w:val="single" w:sz="4" w:space="0" w:color="auto"/>
              <w:right w:val="single" w:sz="4" w:space="0" w:color="auto"/>
            </w:tcBorders>
          </w:tcPr>
          <w:p w14:paraId="141BF30C" w14:textId="77777777" w:rsidR="00FF2E8D" w:rsidRDefault="00FF2E8D" w:rsidP="00045F32">
            <w:pPr>
              <w:rPr>
                <w:bCs/>
                <w:lang w:val="en-GB"/>
              </w:rPr>
            </w:pPr>
            <w:r>
              <w:rPr>
                <w:bCs/>
                <w:lang w:val="en-GB"/>
              </w:rPr>
              <w:t>How many zones the sub is allowed</w:t>
            </w:r>
          </w:p>
        </w:tc>
        <w:tc>
          <w:tcPr>
            <w:tcW w:w="1151" w:type="dxa"/>
            <w:tcBorders>
              <w:top w:val="single" w:sz="4" w:space="0" w:color="auto"/>
              <w:left w:val="single" w:sz="4" w:space="0" w:color="auto"/>
              <w:bottom w:val="single" w:sz="4" w:space="0" w:color="auto"/>
              <w:right w:val="single" w:sz="4" w:space="0" w:color="auto"/>
            </w:tcBorders>
          </w:tcPr>
          <w:p w14:paraId="0F47C125" w14:textId="77777777" w:rsidR="00FF2E8D" w:rsidRDefault="00FF2E8D" w:rsidP="00045F32">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4EC95B3E" w14:textId="77777777" w:rsidR="00FF2E8D" w:rsidRDefault="00FF2E8D" w:rsidP="00045F32">
            <w:pPr>
              <w:rPr>
                <w:bCs/>
                <w:lang w:val="en-GB"/>
              </w:rPr>
            </w:pPr>
            <w:r>
              <w:rPr>
                <w:bCs/>
                <w:lang w:val="en-GB"/>
              </w:rPr>
              <w:t>Region area, location</w:t>
            </w:r>
          </w:p>
        </w:tc>
        <w:tc>
          <w:tcPr>
            <w:tcW w:w="857" w:type="dxa"/>
            <w:tcBorders>
              <w:top w:val="single" w:sz="4" w:space="0" w:color="auto"/>
              <w:left w:val="single" w:sz="4" w:space="0" w:color="auto"/>
              <w:bottom w:val="single" w:sz="4" w:space="0" w:color="auto"/>
              <w:right w:val="single" w:sz="4" w:space="0" w:color="auto"/>
            </w:tcBorders>
          </w:tcPr>
          <w:p w14:paraId="1DBE3936" w14:textId="63E4F4FF" w:rsidR="00FF2E8D" w:rsidRDefault="00325B7C" w:rsidP="00045F32">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25A57E5F" w14:textId="1EA27811" w:rsidR="00FF2E8D" w:rsidRDefault="00325B7C" w:rsidP="00045F32">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58EDCD5D" w14:textId="3AA42093" w:rsidR="00FF2E8D" w:rsidRDefault="00325B7C" w:rsidP="00045F32">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35EC543C" w14:textId="77777777" w:rsidR="00FF2E8D" w:rsidRDefault="00FF2E8D" w:rsidP="00045F32">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46684768" w14:textId="0E9AF80F" w:rsidR="00FF2E8D" w:rsidRPr="00344955" w:rsidRDefault="00FF2E8D" w:rsidP="00045F32">
            <w:pPr>
              <w:rPr>
                <w:bCs/>
                <w:lang w:val="en-GB"/>
              </w:rPr>
            </w:pPr>
          </w:p>
        </w:tc>
      </w:tr>
      <w:tr w:rsidR="00325B7C" w:rsidRPr="00344955" w14:paraId="7D11E32C" w14:textId="77777777" w:rsidTr="00045F32">
        <w:trPr>
          <w:trHeight w:val="739"/>
        </w:trPr>
        <w:tc>
          <w:tcPr>
            <w:tcW w:w="874" w:type="dxa"/>
            <w:tcBorders>
              <w:top w:val="single" w:sz="4" w:space="0" w:color="auto"/>
              <w:left w:val="single" w:sz="4" w:space="0" w:color="auto"/>
              <w:bottom w:val="single" w:sz="4" w:space="0" w:color="auto"/>
              <w:right w:val="single" w:sz="4" w:space="0" w:color="auto"/>
            </w:tcBorders>
          </w:tcPr>
          <w:p w14:paraId="4233196F" w14:textId="77777777" w:rsidR="00325B7C" w:rsidRDefault="00325B7C" w:rsidP="00325B7C">
            <w:pPr>
              <w:rPr>
                <w:b/>
                <w:lang w:val="en-GB"/>
              </w:rPr>
            </w:pPr>
          </w:p>
        </w:tc>
        <w:tc>
          <w:tcPr>
            <w:tcW w:w="1151" w:type="dxa"/>
            <w:tcBorders>
              <w:top w:val="single" w:sz="4" w:space="0" w:color="auto"/>
              <w:left w:val="single" w:sz="4" w:space="0" w:color="auto"/>
              <w:bottom w:val="single" w:sz="4" w:space="0" w:color="auto"/>
              <w:right w:val="single" w:sz="4" w:space="0" w:color="auto"/>
            </w:tcBorders>
          </w:tcPr>
          <w:p w14:paraId="3D63846D" w14:textId="393E6415" w:rsidR="00325B7C" w:rsidRDefault="00325B7C" w:rsidP="00325B7C">
            <w:pPr>
              <w:rPr>
                <w:bCs/>
                <w:lang w:val="en-GB"/>
              </w:rPr>
            </w:pPr>
            <w:r>
              <w:rPr>
                <w:bCs/>
                <w:lang w:val="en-GB"/>
              </w:rPr>
              <w:t>MaxServices</w:t>
            </w:r>
          </w:p>
        </w:tc>
        <w:tc>
          <w:tcPr>
            <w:tcW w:w="1151" w:type="dxa"/>
            <w:tcBorders>
              <w:top w:val="single" w:sz="4" w:space="0" w:color="auto"/>
              <w:left w:val="single" w:sz="4" w:space="0" w:color="auto"/>
              <w:bottom w:val="single" w:sz="4" w:space="0" w:color="auto"/>
              <w:right w:val="single" w:sz="4" w:space="0" w:color="auto"/>
            </w:tcBorders>
          </w:tcPr>
          <w:p w14:paraId="2DDC1FEB" w14:textId="299243E2" w:rsidR="00325B7C" w:rsidRDefault="00325B7C" w:rsidP="00325B7C">
            <w:pPr>
              <w:rPr>
                <w:bCs/>
                <w:lang w:val="en-GB"/>
              </w:rPr>
            </w:pPr>
            <w:r>
              <w:rPr>
                <w:bCs/>
                <w:lang w:val="en-GB"/>
              </w:rPr>
              <w:t>How many allowed services</w:t>
            </w:r>
          </w:p>
        </w:tc>
        <w:tc>
          <w:tcPr>
            <w:tcW w:w="1151" w:type="dxa"/>
            <w:tcBorders>
              <w:top w:val="single" w:sz="4" w:space="0" w:color="auto"/>
              <w:left w:val="single" w:sz="4" w:space="0" w:color="auto"/>
              <w:bottom w:val="single" w:sz="4" w:space="0" w:color="auto"/>
              <w:right w:val="single" w:sz="4" w:space="0" w:color="auto"/>
            </w:tcBorders>
          </w:tcPr>
          <w:p w14:paraId="70C1376F" w14:textId="6B430F2A" w:rsidR="00325B7C" w:rsidRDefault="00325B7C" w:rsidP="00325B7C">
            <w:pPr>
              <w:rPr>
                <w:bCs/>
                <w:lang w:val="en-GB"/>
              </w:rPr>
            </w:pPr>
            <w:r>
              <w:rPr>
                <w:bCs/>
                <w:lang w:val="en-GB"/>
              </w:rPr>
              <w:t>INT</w:t>
            </w:r>
          </w:p>
        </w:tc>
        <w:tc>
          <w:tcPr>
            <w:tcW w:w="1035" w:type="dxa"/>
            <w:tcBorders>
              <w:top w:val="single" w:sz="4" w:space="0" w:color="auto"/>
              <w:left w:val="single" w:sz="4" w:space="0" w:color="auto"/>
              <w:bottom w:val="single" w:sz="4" w:space="0" w:color="auto"/>
              <w:right w:val="single" w:sz="4" w:space="0" w:color="auto"/>
            </w:tcBorders>
          </w:tcPr>
          <w:p w14:paraId="3F789EF3" w14:textId="06A9A4D7" w:rsidR="00325B7C" w:rsidRDefault="00325B7C" w:rsidP="00325B7C">
            <w:pPr>
              <w:rPr>
                <w:bCs/>
                <w:lang w:val="en-GB"/>
              </w:rPr>
            </w:pPr>
            <w:r>
              <w:rPr>
                <w:bCs/>
                <w:lang w:val="en-GB"/>
              </w:rPr>
              <w:t>Service number</w:t>
            </w:r>
          </w:p>
        </w:tc>
        <w:tc>
          <w:tcPr>
            <w:tcW w:w="857" w:type="dxa"/>
            <w:tcBorders>
              <w:top w:val="single" w:sz="4" w:space="0" w:color="auto"/>
              <w:left w:val="single" w:sz="4" w:space="0" w:color="auto"/>
              <w:bottom w:val="single" w:sz="4" w:space="0" w:color="auto"/>
              <w:right w:val="single" w:sz="4" w:space="0" w:color="auto"/>
            </w:tcBorders>
          </w:tcPr>
          <w:p w14:paraId="1176B369" w14:textId="352572D8" w:rsidR="00325B7C" w:rsidRDefault="00325B7C" w:rsidP="00325B7C">
            <w:pPr>
              <w:rPr>
                <w:lang w:val="en-GB"/>
              </w:rPr>
            </w:pPr>
            <w:r>
              <w:rPr>
                <w:lang w:val="en-GB"/>
              </w:rPr>
              <w:t>No</w:t>
            </w:r>
          </w:p>
        </w:tc>
        <w:tc>
          <w:tcPr>
            <w:tcW w:w="764" w:type="dxa"/>
            <w:tcBorders>
              <w:top w:val="single" w:sz="4" w:space="0" w:color="auto"/>
              <w:left w:val="single" w:sz="4" w:space="0" w:color="auto"/>
              <w:bottom w:val="single" w:sz="4" w:space="0" w:color="auto"/>
              <w:right w:val="single" w:sz="4" w:space="0" w:color="auto"/>
            </w:tcBorders>
          </w:tcPr>
          <w:p w14:paraId="11CD8289" w14:textId="78B39EC8" w:rsidR="00325B7C" w:rsidRDefault="00325B7C" w:rsidP="00325B7C">
            <w:pPr>
              <w:rPr>
                <w:bCs/>
                <w:lang w:val="en-GB"/>
              </w:rPr>
            </w:pPr>
            <w:r>
              <w:rPr>
                <w:bCs/>
                <w:lang w:val="en-GB"/>
              </w:rPr>
              <w:t>No</w:t>
            </w:r>
          </w:p>
        </w:tc>
        <w:tc>
          <w:tcPr>
            <w:tcW w:w="521" w:type="dxa"/>
            <w:tcBorders>
              <w:top w:val="single" w:sz="4" w:space="0" w:color="auto"/>
              <w:left w:val="single" w:sz="4" w:space="0" w:color="auto"/>
              <w:bottom w:val="single" w:sz="4" w:space="0" w:color="auto"/>
              <w:right w:val="single" w:sz="4" w:space="0" w:color="auto"/>
            </w:tcBorders>
          </w:tcPr>
          <w:p w14:paraId="14158EE0" w14:textId="726FB86C" w:rsidR="00325B7C" w:rsidRDefault="00325B7C" w:rsidP="00325B7C">
            <w:pPr>
              <w:rPr>
                <w:bCs/>
                <w:lang w:val="en-GB"/>
              </w:rPr>
            </w:pPr>
            <w:r>
              <w:rPr>
                <w:bCs/>
                <w:lang w:val="en-GB"/>
              </w:rPr>
              <w:t>yes</w:t>
            </w:r>
          </w:p>
        </w:tc>
        <w:tc>
          <w:tcPr>
            <w:tcW w:w="855" w:type="dxa"/>
            <w:tcBorders>
              <w:top w:val="single" w:sz="4" w:space="0" w:color="auto"/>
              <w:left w:val="single" w:sz="4" w:space="0" w:color="auto"/>
              <w:bottom w:val="single" w:sz="4" w:space="0" w:color="auto"/>
              <w:right w:val="single" w:sz="4" w:space="0" w:color="auto"/>
            </w:tcBorders>
          </w:tcPr>
          <w:p w14:paraId="1A16D755" w14:textId="77777777" w:rsidR="00325B7C" w:rsidRDefault="00325B7C" w:rsidP="00325B7C">
            <w:pPr>
              <w:rPr>
                <w:bCs/>
                <w:lang w:val="en-GB"/>
              </w:rPr>
            </w:pPr>
          </w:p>
        </w:tc>
        <w:tc>
          <w:tcPr>
            <w:tcW w:w="938" w:type="dxa"/>
            <w:tcBorders>
              <w:top w:val="single" w:sz="4" w:space="0" w:color="auto"/>
              <w:left w:val="single" w:sz="4" w:space="0" w:color="auto"/>
              <w:bottom w:val="single" w:sz="4" w:space="0" w:color="auto"/>
              <w:right w:val="single" w:sz="4" w:space="0" w:color="auto"/>
            </w:tcBorders>
          </w:tcPr>
          <w:p w14:paraId="794F94F1" w14:textId="399E727D" w:rsidR="00325B7C" w:rsidRDefault="00325B7C" w:rsidP="00325B7C">
            <w:pPr>
              <w:rPr>
                <w:bCs/>
                <w:lang w:val="en-GB"/>
              </w:rPr>
            </w:pPr>
          </w:p>
        </w:tc>
      </w:tr>
    </w:tbl>
    <w:p w14:paraId="25607310" w14:textId="7B42DDAE" w:rsidR="00FF2E8D" w:rsidRDefault="001667A5" w:rsidP="001667A5">
      <w:pPr>
        <w:pStyle w:val="Heading2"/>
      </w:pPr>
      <w:r>
        <w:t>Rationale on data dictionary:</w:t>
      </w:r>
    </w:p>
    <w:p w14:paraId="4B9E8395" w14:textId="7BE413D4" w:rsidR="00AD5273" w:rsidRDefault="006E5C16" w:rsidP="00AD5273">
      <w:r>
        <w:t>Primar</w:t>
      </w:r>
      <w:r w:rsidR="00D528C0">
        <w:t>y Key Entities:</w:t>
      </w:r>
    </w:p>
    <w:p w14:paraId="01A0E6B5" w14:textId="77777777" w:rsidR="007C7266" w:rsidRDefault="00D528C0" w:rsidP="00AD5273">
      <w:pPr>
        <w:pStyle w:val="ListParagraph"/>
        <w:numPr>
          <w:ilvl w:val="0"/>
          <w:numId w:val="1"/>
        </w:numPr>
      </w:pPr>
      <w:r>
        <w:t>Subscription</w:t>
      </w:r>
    </w:p>
    <w:p w14:paraId="7482BCF9" w14:textId="77777777" w:rsidR="007C7266" w:rsidRDefault="00D103B0" w:rsidP="00AD5273">
      <w:pPr>
        <w:pStyle w:val="ListParagraph"/>
        <w:numPr>
          <w:ilvl w:val="0"/>
          <w:numId w:val="1"/>
        </w:numPr>
      </w:pPr>
      <w:r>
        <w:t>Parts</w:t>
      </w:r>
    </w:p>
    <w:p w14:paraId="1C861A6D" w14:textId="36123B89" w:rsidR="007C7266" w:rsidRDefault="007C7266" w:rsidP="00AD5273">
      <w:pPr>
        <w:pStyle w:val="ListParagraph"/>
        <w:numPr>
          <w:ilvl w:val="0"/>
          <w:numId w:val="1"/>
        </w:numPr>
      </w:pPr>
      <w:r>
        <w:t>PartsSupplier</w:t>
      </w:r>
    </w:p>
    <w:p w14:paraId="38E12401" w14:textId="0920A865" w:rsidR="007C7266" w:rsidRDefault="007C7266" w:rsidP="00AD5273">
      <w:pPr>
        <w:pStyle w:val="ListParagraph"/>
        <w:numPr>
          <w:ilvl w:val="0"/>
          <w:numId w:val="1"/>
        </w:numPr>
      </w:pPr>
      <w:r>
        <w:t>Maintainer</w:t>
      </w:r>
    </w:p>
    <w:p w14:paraId="372C6BF0" w14:textId="4CD065D5" w:rsidR="007C7266" w:rsidRDefault="007C7266" w:rsidP="00AD5273">
      <w:pPr>
        <w:pStyle w:val="ListParagraph"/>
        <w:numPr>
          <w:ilvl w:val="0"/>
          <w:numId w:val="1"/>
        </w:numPr>
      </w:pPr>
      <w:r>
        <w:t>Maintenance</w:t>
      </w:r>
    </w:p>
    <w:p w14:paraId="2506512C" w14:textId="30C72CC3" w:rsidR="007C7266" w:rsidRDefault="007C7266" w:rsidP="00AD5273">
      <w:pPr>
        <w:pStyle w:val="ListParagraph"/>
        <w:numPr>
          <w:ilvl w:val="0"/>
          <w:numId w:val="1"/>
        </w:numPr>
      </w:pPr>
      <w:r>
        <w:lastRenderedPageBreak/>
        <w:t>MaintenanceSchedule</w:t>
      </w:r>
    </w:p>
    <w:p w14:paraId="61F951E7" w14:textId="5A7EE939" w:rsidR="007C7266" w:rsidRDefault="007C7266" w:rsidP="00AD5273">
      <w:pPr>
        <w:pStyle w:val="ListParagraph"/>
        <w:numPr>
          <w:ilvl w:val="0"/>
          <w:numId w:val="1"/>
        </w:numPr>
      </w:pPr>
      <w:r>
        <w:t>MaintainerCompany</w:t>
      </w:r>
    </w:p>
    <w:p w14:paraId="384BD04C" w14:textId="4A9CDD76" w:rsidR="007C7266" w:rsidRDefault="007C7266" w:rsidP="00AD5273">
      <w:pPr>
        <w:pStyle w:val="ListParagraph"/>
        <w:numPr>
          <w:ilvl w:val="0"/>
          <w:numId w:val="1"/>
        </w:numPr>
      </w:pPr>
      <w:r>
        <w:t>Service</w:t>
      </w:r>
    </w:p>
    <w:p w14:paraId="468AE9DD" w14:textId="5A68A5AC" w:rsidR="007C7266" w:rsidRDefault="007C7266" w:rsidP="00AD5273">
      <w:pPr>
        <w:pStyle w:val="ListParagraph"/>
        <w:numPr>
          <w:ilvl w:val="0"/>
          <w:numId w:val="1"/>
        </w:numPr>
      </w:pPr>
      <w:r>
        <w:t>FRED</w:t>
      </w:r>
    </w:p>
    <w:p w14:paraId="11037EFA" w14:textId="1CC43EA1" w:rsidR="007C7266" w:rsidRDefault="007C7266" w:rsidP="00AD5273">
      <w:pPr>
        <w:pStyle w:val="ListParagraph"/>
        <w:numPr>
          <w:ilvl w:val="0"/>
          <w:numId w:val="1"/>
        </w:numPr>
      </w:pPr>
      <w:r>
        <w:t>Zone</w:t>
      </w:r>
    </w:p>
    <w:p w14:paraId="2B4BAD0C" w14:textId="448028C0" w:rsidR="007C7266" w:rsidRDefault="007C7266" w:rsidP="00AD5273">
      <w:pPr>
        <w:pStyle w:val="ListParagraph"/>
        <w:numPr>
          <w:ilvl w:val="0"/>
          <w:numId w:val="1"/>
        </w:numPr>
      </w:pPr>
      <w:r>
        <w:t>Region</w:t>
      </w:r>
    </w:p>
    <w:p w14:paraId="666AED5C" w14:textId="086D45D6" w:rsidR="007C7266" w:rsidRDefault="007C7266" w:rsidP="00AD5273">
      <w:pPr>
        <w:pStyle w:val="ListParagraph"/>
        <w:numPr>
          <w:ilvl w:val="0"/>
          <w:numId w:val="1"/>
        </w:numPr>
      </w:pPr>
      <w:r>
        <w:t>Contract</w:t>
      </w:r>
    </w:p>
    <w:p w14:paraId="4ED0EA44" w14:textId="46E41F3D" w:rsidR="008B4F2F" w:rsidRDefault="008B4F2F" w:rsidP="008B4F2F">
      <w:pPr>
        <w:pStyle w:val="ListParagraph"/>
        <w:numPr>
          <w:ilvl w:val="0"/>
          <w:numId w:val="1"/>
        </w:numPr>
      </w:pPr>
      <w:r>
        <w:t>Person</w:t>
      </w:r>
    </w:p>
    <w:p w14:paraId="6A27F565" w14:textId="1D038908" w:rsidR="008B4F2F" w:rsidRDefault="008B4F2F" w:rsidP="008B4F2F">
      <w:pPr>
        <w:pStyle w:val="ListParagraph"/>
        <w:numPr>
          <w:ilvl w:val="0"/>
          <w:numId w:val="1"/>
        </w:numPr>
      </w:pPr>
      <w:r>
        <w:t>Employee</w:t>
      </w:r>
    </w:p>
    <w:p w14:paraId="1D371DBF" w14:textId="7D134654" w:rsidR="008B4F2F" w:rsidRDefault="00CD35B2" w:rsidP="008B4F2F">
      <w:pPr>
        <w:pStyle w:val="ListParagraph"/>
        <w:numPr>
          <w:ilvl w:val="0"/>
          <w:numId w:val="1"/>
        </w:numPr>
      </w:pPr>
      <w:r>
        <w:t>Data</w:t>
      </w:r>
    </w:p>
    <w:p w14:paraId="65F59647" w14:textId="38721E16" w:rsidR="00CD35B2" w:rsidRDefault="00CD35B2" w:rsidP="008B4F2F">
      <w:pPr>
        <w:pStyle w:val="ListParagraph"/>
        <w:numPr>
          <w:ilvl w:val="0"/>
          <w:numId w:val="1"/>
        </w:numPr>
      </w:pPr>
      <w:r>
        <w:t>Invoice</w:t>
      </w:r>
    </w:p>
    <w:p w14:paraId="40E56F25" w14:textId="466696A1" w:rsidR="00CD35B2" w:rsidRDefault="00CD35B2" w:rsidP="00CD35B2">
      <w:pPr>
        <w:pStyle w:val="ListParagraph"/>
        <w:numPr>
          <w:ilvl w:val="0"/>
          <w:numId w:val="1"/>
        </w:numPr>
      </w:pPr>
      <w:r>
        <w:t>Customer</w:t>
      </w:r>
    </w:p>
    <w:p w14:paraId="60C30DA3" w14:textId="7B92F428" w:rsidR="00CD35B2" w:rsidRDefault="00CD35B2" w:rsidP="00CD35B2">
      <w:r>
        <w:t>Weak Entities:</w:t>
      </w:r>
    </w:p>
    <w:p w14:paraId="51630DF9" w14:textId="7B602005" w:rsidR="00CD35B2" w:rsidRDefault="00CD35B2" w:rsidP="00CD35B2">
      <w:pPr>
        <w:pStyle w:val="ListParagraph"/>
        <w:numPr>
          <w:ilvl w:val="0"/>
          <w:numId w:val="1"/>
        </w:numPr>
      </w:pPr>
      <w:r>
        <w:t>Invoice</w:t>
      </w:r>
    </w:p>
    <w:p w14:paraId="2DD0E692" w14:textId="1BC741A9" w:rsidR="00CD35B2" w:rsidRDefault="00B203B9" w:rsidP="00CD35B2">
      <w:pPr>
        <w:pStyle w:val="ListParagraph"/>
        <w:numPr>
          <w:ilvl w:val="0"/>
          <w:numId w:val="1"/>
        </w:numPr>
      </w:pPr>
      <w:r>
        <w:t>Contract</w:t>
      </w:r>
    </w:p>
    <w:p w14:paraId="071AAAA2" w14:textId="0E91D186" w:rsidR="00B203B9" w:rsidRDefault="00B203B9" w:rsidP="00CD35B2">
      <w:pPr>
        <w:pStyle w:val="ListParagraph"/>
        <w:numPr>
          <w:ilvl w:val="0"/>
          <w:numId w:val="1"/>
        </w:numPr>
      </w:pPr>
      <w:r>
        <w:t>Service</w:t>
      </w:r>
    </w:p>
    <w:p w14:paraId="58C384BB" w14:textId="309263A4" w:rsidR="00B203B9" w:rsidRDefault="000F194E" w:rsidP="00CD35B2">
      <w:pPr>
        <w:pStyle w:val="ListParagraph"/>
        <w:numPr>
          <w:ilvl w:val="0"/>
          <w:numId w:val="1"/>
        </w:numPr>
      </w:pPr>
      <w:r>
        <w:t>Zone</w:t>
      </w:r>
    </w:p>
    <w:p w14:paraId="16100F65" w14:textId="4D5C2971" w:rsidR="000F194E" w:rsidRDefault="000F194E" w:rsidP="00CD35B2">
      <w:pPr>
        <w:pStyle w:val="ListParagraph"/>
        <w:numPr>
          <w:ilvl w:val="0"/>
          <w:numId w:val="1"/>
        </w:numPr>
      </w:pPr>
      <w:r>
        <w:t>Data</w:t>
      </w:r>
    </w:p>
    <w:p w14:paraId="3EF5D9A4" w14:textId="75F60413" w:rsidR="000F194E" w:rsidRDefault="000F194E" w:rsidP="00CD35B2">
      <w:pPr>
        <w:pStyle w:val="ListParagraph"/>
        <w:numPr>
          <w:ilvl w:val="0"/>
          <w:numId w:val="1"/>
        </w:numPr>
      </w:pPr>
      <w:r>
        <w:t>Part</w:t>
      </w:r>
    </w:p>
    <w:p w14:paraId="02F82FA6" w14:textId="3894A7FE" w:rsidR="000F194E" w:rsidRDefault="000F194E" w:rsidP="00CD35B2">
      <w:pPr>
        <w:pStyle w:val="ListParagraph"/>
        <w:numPr>
          <w:ilvl w:val="0"/>
          <w:numId w:val="1"/>
        </w:numPr>
      </w:pPr>
      <w:r>
        <w:t>MaintenanceSchedule</w:t>
      </w:r>
    </w:p>
    <w:p w14:paraId="4CEFF201" w14:textId="006A3B9B" w:rsidR="000F194E" w:rsidRDefault="005B0A84" w:rsidP="000F194E">
      <w:r>
        <w:t>Listed above are all my entities</w:t>
      </w:r>
      <w:r w:rsidR="00722DB3">
        <w:t xml:space="preserve">, They are all there as I have been making the conceptual model I have been filling in the gaps and rearranging things, like how Person wasn’t an entity till later on </w:t>
      </w:r>
      <w:r w:rsidR="00147A3A">
        <w:t>in the model creation process.</w:t>
      </w:r>
      <w:r w:rsidR="00E30F83">
        <w:br/>
      </w:r>
      <w:r w:rsidR="00E30F83">
        <w:br/>
        <w:t>The relationships are all mentioned in the analysis of the diagram itself so there Is no need for repetition.</w:t>
      </w:r>
    </w:p>
    <w:p w14:paraId="149C42D5" w14:textId="77777777" w:rsidR="00E30F83" w:rsidRDefault="00E30F83" w:rsidP="000F194E"/>
    <w:p w14:paraId="621FCA3D" w14:textId="5F004252" w:rsidR="00E30F83" w:rsidRDefault="00E30F83" w:rsidP="000F194E">
      <w:r>
        <w:t>Attributes:</w:t>
      </w:r>
    </w:p>
    <w:p w14:paraId="4D754C60" w14:textId="5982F985" w:rsidR="007C7266" w:rsidRDefault="00E30F83" w:rsidP="00AD5273">
      <w:r>
        <w:t>Director:</w:t>
      </w:r>
    </w:p>
    <w:p w14:paraId="13C91F8B" w14:textId="5148426A" w:rsidR="0010298C" w:rsidRDefault="00A51696" w:rsidP="00AD5273">
      <w:r>
        <w:t xml:space="preserve">For the director I gave him all basic attribute to identify them, Phone, address, name, </w:t>
      </w:r>
      <w:r w:rsidR="00075D2C">
        <w:t>ID all to keep track of each director and their details</w:t>
      </w:r>
      <w:r w:rsidR="005032B7">
        <w:t>.</w:t>
      </w:r>
      <w:r w:rsidR="005032B7">
        <w:br/>
      </w:r>
      <w:r w:rsidR="005032B7">
        <w:br/>
        <w:t>Executive administrator:</w:t>
      </w:r>
    </w:p>
    <w:p w14:paraId="24943BB7" w14:textId="5E4198BE" w:rsidR="005032B7" w:rsidRDefault="005032B7" w:rsidP="00AD5273">
      <w:r>
        <w:t xml:space="preserve">The executive administrator has ID in it </w:t>
      </w:r>
      <w:r w:rsidR="00270BCF">
        <w:t xml:space="preserve">which ins’t much but that’s because the only difference is that they can hire employees, negotiate higher level contracts and </w:t>
      </w:r>
      <w:r w:rsidR="00003F60">
        <w:t>change subscription prices.</w:t>
      </w:r>
    </w:p>
    <w:p w14:paraId="74CCB2A8" w14:textId="40C8491A" w:rsidR="00003F60" w:rsidRDefault="00003F60" w:rsidP="00AD5273">
      <w:r>
        <w:t xml:space="preserve">Person: </w:t>
      </w:r>
    </w:p>
    <w:p w14:paraId="2C4DDCD6" w14:textId="62DD5581" w:rsidR="00003F60" w:rsidRDefault="00003F60" w:rsidP="00AD5273">
      <w:r>
        <w:t xml:space="preserve">In Person I have an Id to identify the person, and also a two type system to determine what </w:t>
      </w:r>
      <w:r w:rsidR="00A443B7">
        <w:t>kind of person it is.</w:t>
      </w:r>
    </w:p>
    <w:p w14:paraId="1EE6F39B" w14:textId="2FED121D" w:rsidR="00003F60" w:rsidRDefault="00003F60" w:rsidP="00AD5273">
      <w:r>
        <w:t>IsDirector and IsExec</w:t>
      </w:r>
      <w:r w:rsidR="00A443B7">
        <w:t xml:space="preserve"> are the options here because they determine how I know whether a person is an employee that isn’t a </w:t>
      </w:r>
      <w:r w:rsidR="00DD7865">
        <w:t>executive or a director or neither.</w:t>
      </w:r>
    </w:p>
    <w:p w14:paraId="0F598CE9" w14:textId="52892653" w:rsidR="00DD7865" w:rsidRDefault="00DD7865" w:rsidP="00AD5273">
      <w:r>
        <w:lastRenderedPageBreak/>
        <w:t xml:space="preserve">Employee: </w:t>
      </w:r>
    </w:p>
    <w:p w14:paraId="07BE7F2C" w14:textId="77777777" w:rsidR="008C75DE" w:rsidRDefault="00DD7865" w:rsidP="00AD5273">
      <w:r>
        <w:t xml:space="preserve">Same as above with director </w:t>
      </w:r>
      <w:r w:rsidR="008C75DE">
        <w:t>exactly as I have an ID, name, email, phone, and an address, all are required as various ways are required to contact employees and personell.</w:t>
      </w:r>
    </w:p>
    <w:p w14:paraId="45F98929" w14:textId="77777777" w:rsidR="008C75DE" w:rsidRDefault="008C75DE" w:rsidP="00AD5273"/>
    <w:p w14:paraId="09CFC381" w14:textId="77777777" w:rsidR="002D205B" w:rsidRDefault="008C75DE" w:rsidP="00AD5273">
      <w:r>
        <w:t>Salesman:</w:t>
      </w:r>
      <w:r>
        <w:br/>
        <w:t xml:space="preserve">These employees get the discountpercent attribute determining the percentages that they are allowed to give, this attribute exists to show whether a salesman has </w:t>
      </w:r>
      <w:r w:rsidR="00691065">
        <w:t>the authorization to give a discount or whether they</w:t>
      </w:r>
      <w:r w:rsidR="002D205B">
        <w:t xml:space="preserve"> could only be allowed to give a lower percent than other salesman.</w:t>
      </w:r>
    </w:p>
    <w:p w14:paraId="0B5BFF75" w14:textId="77777777" w:rsidR="002D205B" w:rsidRDefault="002D205B" w:rsidP="00AD5273">
      <w:r>
        <w:t>Engineer:</w:t>
      </w:r>
    </w:p>
    <w:p w14:paraId="2E8D87FB" w14:textId="77777777" w:rsidR="00E74D2D" w:rsidRDefault="002D205B" w:rsidP="00AD5273">
      <w:r>
        <w:t xml:space="preserve">Engineer just has degree as </w:t>
      </w:r>
      <w:r w:rsidR="00E74D2D">
        <w:t>it will show what area of expertise the engineer is at building freds, and in future we could create more entities that would help partner engineers to work together to create drones better and more efficiently.</w:t>
      </w:r>
    </w:p>
    <w:p w14:paraId="634E953B" w14:textId="77777777" w:rsidR="00E74D2D" w:rsidRDefault="00E74D2D" w:rsidP="00AD5273">
      <w:r>
        <w:t>Subscription:</w:t>
      </w:r>
    </w:p>
    <w:p w14:paraId="33CA6659" w14:textId="77777777" w:rsidR="00EA33BF" w:rsidRDefault="00E74D2D" w:rsidP="00AD5273">
      <w:r>
        <w:t xml:space="preserve">This only has an ID and prices, as most of the </w:t>
      </w:r>
      <w:r w:rsidR="00EA33BF">
        <w:t>fine details about the subscription are in what type you choose and even more refined details can be found after a contract has been made.</w:t>
      </w:r>
    </w:p>
    <w:p w14:paraId="2B499E2E" w14:textId="77777777" w:rsidR="00EA33BF" w:rsidRDefault="00EA33BF" w:rsidP="00AD5273">
      <w:r>
        <w:t>Customer:</w:t>
      </w:r>
    </w:p>
    <w:p w14:paraId="3D2511CC" w14:textId="77777777" w:rsidR="003840AE" w:rsidRDefault="00EA33BF" w:rsidP="00AD5273">
      <w:r>
        <w:t>This one has ID as we need to know what customer is linked to what contract/subscription/salesman</w:t>
      </w:r>
      <w:r w:rsidR="00AB638D">
        <w:t xml:space="preserve">, we also need to know the contact details like the company name(accountname), and the name of customer(main contact we deal with), </w:t>
      </w:r>
      <w:r w:rsidR="003840AE">
        <w:t>phone number and their email.</w:t>
      </w:r>
      <w:r w:rsidR="003840AE">
        <w:br/>
        <w:t>It is vital to have all of your customers contact info in cases of emergency and if contact is needed for queries.</w:t>
      </w:r>
    </w:p>
    <w:p w14:paraId="1F2E71BA" w14:textId="021BDB56" w:rsidR="00DD7865" w:rsidRDefault="008C75DE" w:rsidP="00AD5273">
      <w:r>
        <w:br/>
      </w:r>
      <w:r w:rsidR="003840AE">
        <w:t>Contract:</w:t>
      </w:r>
    </w:p>
    <w:p w14:paraId="515443A6" w14:textId="0375009B" w:rsidR="005A4974" w:rsidRDefault="003840AE" w:rsidP="00AD5273">
      <w:r>
        <w:t xml:space="preserve">For this I have StartDate, EndDate and ID. ID is so that we can identify what ID </w:t>
      </w:r>
      <w:r w:rsidR="002055E1">
        <w:t xml:space="preserve">will be linked to what </w:t>
      </w:r>
      <w:r w:rsidR="005A4974">
        <w:t xml:space="preserve">customer and what subscription is hooked up to set the limitations for the freds. Start and end date are for the contract </w:t>
      </w:r>
      <w:r w:rsidR="00E05C8B">
        <w:t>duration for the freds.</w:t>
      </w:r>
    </w:p>
    <w:p w14:paraId="64BBC442" w14:textId="6F4853DC" w:rsidR="00E05C8B" w:rsidRDefault="00E05C8B" w:rsidP="00AD5273">
      <w:r>
        <w:t>Invoice:</w:t>
      </w:r>
    </w:p>
    <w:p w14:paraId="7E7FAD8F" w14:textId="5388B909" w:rsidR="00E05C8B" w:rsidRDefault="00E05C8B" w:rsidP="00AD5273">
      <w:r>
        <w:t xml:space="preserve">This has its own ID as many customer can have many contracts and Invoices so it may get difficult to </w:t>
      </w:r>
      <w:r w:rsidR="004A2E97">
        <w:t>keep track without an indentifier. In the brief it states that we should have total price with and excluding GST</w:t>
      </w:r>
      <w:r w:rsidR="00634318">
        <w:t>, we also have a Due Date for when the payment is required to be received by. We also keep track of issue date just in case</w:t>
      </w:r>
      <w:r w:rsidR="00E6242B">
        <w:t>.</w:t>
      </w:r>
    </w:p>
    <w:p w14:paraId="1932866A" w14:textId="77777777" w:rsidR="00E6242B" w:rsidRDefault="00E6242B" w:rsidP="00AD5273"/>
    <w:p w14:paraId="17A95373" w14:textId="3FAF717D" w:rsidR="0010298C" w:rsidRDefault="00E6242B" w:rsidP="00AD5273">
      <w:r>
        <w:t>Region:</w:t>
      </w:r>
    </w:p>
    <w:p w14:paraId="5AEDB58F" w14:textId="3907B865" w:rsidR="00E6242B" w:rsidRDefault="00E6242B" w:rsidP="00AD5273">
      <w:r>
        <w:t>This one has an ID, and the size, this is measured in hectares</w:t>
      </w:r>
      <w:r w:rsidR="00A648EE">
        <w:t>. The region name and isMaintained must also be listed to show the name of the place, what country its in, and whether we currently are performing services in the region.</w:t>
      </w:r>
    </w:p>
    <w:p w14:paraId="7B86E6AB" w14:textId="730DE83A" w:rsidR="00E6242B" w:rsidRDefault="00E6242B" w:rsidP="00AD5273">
      <w:r>
        <w:t>Zone:</w:t>
      </w:r>
    </w:p>
    <w:p w14:paraId="7E415E76" w14:textId="494F537C" w:rsidR="00E6242B" w:rsidRDefault="00A648EE" w:rsidP="00AD5273">
      <w:r>
        <w:lastRenderedPageBreak/>
        <w:t>Zone has an ID, and also has a IsMaintained as some zones may not be active</w:t>
      </w:r>
      <w:r w:rsidR="002C013A">
        <w:t>, zones may overlap each other from the same regions.</w:t>
      </w:r>
    </w:p>
    <w:p w14:paraId="0874EA76" w14:textId="20F1B3CF" w:rsidR="00E6242B" w:rsidRDefault="00E6242B" w:rsidP="00AD5273">
      <w:r>
        <w:t>Data:</w:t>
      </w:r>
    </w:p>
    <w:p w14:paraId="55DD23A5" w14:textId="3AD91F70" w:rsidR="00E6242B" w:rsidRDefault="004B1712" w:rsidP="00AD5273">
      <w:r>
        <w:t>Data contains a lot of attributes</w:t>
      </w:r>
      <w:r w:rsidR="005A1F21">
        <w:t xml:space="preserve">, all required by the fred to upload in records. To start each piece of data uploaded must have its own identifier (id), and then we need to know the location of the datas origin so we need its latitude and longitude, after this we will then go into the </w:t>
      </w:r>
      <w:r w:rsidR="00497044">
        <w:t xml:space="preserve">data  the fred has collected like Temperature, Humidity, Ambient Light Strength, </w:t>
      </w:r>
      <w:r w:rsidR="00333E52">
        <w:t>organic spectral data from 1L of air and then finally we have the views and owns attribute which are limited to the platinum and super platinum subscribers.</w:t>
      </w:r>
    </w:p>
    <w:p w14:paraId="571D60B0" w14:textId="1F571205" w:rsidR="00E6242B" w:rsidRDefault="00E6242B" w:rsidP="00AD5273">
      <w:r>
        <w:t>FRED:</w:t>
      </w:r>
    </w:p>
    <w:p w14:paraId="5675FE7C" w14:textId="017E9E7C" w:rsidR="0010298C" w:rsidRDefault="00333E52" w:rsidP="00AD5273">
      <w:r>
        <w:t>Each fred has its own id, Each FRED is required to get regular maintenance so I have given it an attribute LastMaintained which is the datetime of its last maintenance</w:t>
      </w:r>
      <w:r w:rsidR="00582540">
        <w:t>. I also have a made to represent when the fred was made for first maintenanceschedule</w:t>
      </w:r>
      <w:r w:rsidR="006E40E0">
        <w:t xml:space="preserve"> dates. Each FRED will complete a service and then upload the data </w:t>
      </w:r>
      <w:r w:rsidR="005B709A">
        <w:t>from the previous entity into it, it will also upload its current location to the scheduleMaintenance class so that maintainers can find it</w:t>
      </w:r>
      <w:r w:rsidR="009113D4">
        <w:t xml:space="preserve">. The last attribute there is called FREDConfig, which basically is whats the FREDs specific </w:t>
      </w:r>
      <w:r w:rsidR="00BC0F14">
        <w:t>service it can do is based on what equipment it has, or based on the size of the drone.</w:t>
      </w:r>
    </w:p>
    <w:p w14:paraId="2529A63D" w14:textId="5E7C1166" w:rsidR="00BC0F14" w:rsidRDefault="00F7180F" w:rsidP="00AD5273">
      <w:r>
        <w:t>Service:</w:t>
      </w:r>
    </w:p>
    <w:p w14:paraId="341B5E31" w14:textId="5866E159" w:rsidR="00191188" w:rsidRDefault="00F7180F" w:rsidP="00AD5273">
      <w:r>
        <w:t xml:space="preserve">In service I have included </w:t>
      </w:r>
      <w:r w:rsidR="0030743A">
        <w:t xml:space="preserve">an ID, Startdate, enddate and the FREDConfig of the drone </w:t>
      </w:r>
      <w:r w:rsidR="00191188">
        <w:t>so that we ensure that the drone trying to do the task can do it. The dates are the timeframe of the service to start and end.</w:t>
      </w:r>
    </w:p>
    <w:p w14:paraId="6F614DEA" w14:textId="6993FA09" w:rsidR="00191188" w:rsidRDefault="00191188" w:rsidP="00AD5273">
      <w:r>
        <w:t>MaintainerCompany:</w:t>
      </w:r>
    </w:p>
    <w:p w14:paraId="70B622CF" w14:textId="0019777C" w:rsidR="00C1689C" w:rsidRDefault="00C1689C" w:rsidP="00AD5273">
      <w:r>
        <w:t xml:space="preserve">In this entity I have assigned the attributes, id, Name, and Contact number, contact number in case we need to report or get a new maintainer, </w:t>
      </w:r>
      <w:r w:rsidR="00063095">
        <w:t>name for generic storage means of their data, and id to keep track of different maint</w:t>
      </w:r>
      <w:r w:rsidR="00BE4492">
        <w:t>ainer companies.</w:t>
      </w:r>
    </w:p>
    <w:p w14:paraId="44917725" w14:textId="5E9B438E" w:rsidR="00BE4492" w:rsidRDefault="00BE4492" w:rsidP="00AD5273">
      <w:r>
        <w:t>Maintainer:</w:t>
      </w:r>
    </w:p>
    <w:p w14:paraId="6F1AC47F" w14:textId="58BB32EF" w:rsidR="00BE4492" w:rsidRDefault="00BE4492" w:rsidP="00AD5273">
      <w:r>
        <w:t>In this entity I have ID, name and contact number so that I can contact them if they need to do anything and name for matching a name to a phone number.</w:t>
      </w:r>
    </w:p>
    <w:p w14:paraId="6102DA4B" w14:textId="35C43E7E" w:rsidR="00BE4492" w:rsidRDefault="00A67B63" w:rsidP="00AD5273">
      <w:r>
        <w:t>MaintenanceSchedule:</w:t>
      </w:r>
    </w:p>
    <w:p w14:paraId="05733F48" w14:textId="0C2B8675" w:rsidR="00A67B63" w:rsidRDefault="00A67B63" w:rsidP="00AD5273">
      <w:r>
        <w:t>In this Entity I have given these attributes ID, DueDate and Description. Description is t</w:t>
      </w:r>
      <w:r w:rsidR="00326903">
        <w:t xml:space="preserve">o change if its not a standard checkup and a fred needs more than the usual work, duedate is when the maintainer should </w:t>
      </w:r>
      <w:r w:rsidR="00BB70CD">
        <w:t>get to the fred, and ID to keep track of maintenance ever done just in case we need to hold records.</w:t>
      </w:r>
    </w:p>
    <w:p w14:paraId="1AFBE004" w14:textId="4505B514" w:rsidR="00BB70CD" w:rsidRDefault="00BB70CD" w:rsidP="00AD5273">
      <w:r>
        <w:t>Part:</w:t>
      </w:r>
    </w:p>
    <w:p w14:paraId="45D55438" w14:textId="733F0DCE" w:rsidR="00B257F5" w:rsidRDefault="00B257F5" w:rsidP="00AD5273">
      <w:r>
        <w:t>For this I have an id for all parts supplied, a price for each part, and a quick description of what the part actually is and its purpose.</w:t>
      </w:r>
    </w:p>
    <w:p w14:paraId="3E94BEED" w14:textId="27FF4EB0" w:rsidR="00BB70CD" w:rsidRDefault="00BB70CD" w:rsidP="00AD5273">
      <w:r>
        <w:t>PartSupplier:</w:t>
      </w:r>
    </w:p>
    <w:p w14:paraId="5FD98340" w14:textId="73A111A9" w:rsidR="00BB70CD" w:rsidRDefault="0047289B" w:rsidP="00AD5273">
      <w:r>
        <w:t>For this I have got an ID to track all companies supplying parts to us, and also keeping their names and contact numbers on record if we need to order more parts from them later on.</w:t>
      </w:r>
    </w:p>
    <w:p w14:paraId="4A64EDFC" w14:textId="59FCE26B" w:rsidR="009510D3" w:rsidRDefault="009510D3" w:rsidP="00AD5273">
      <w:r>
        <w:lastRenderedPageBreak/>
        <w:t>Standard:</w:t>
      </w:r>
    </w:p>
    <w:p w14:paraId="3989DB18" w14:textId="3A751D44" w:rsidR="009510D3" w:rsidRDefault="008B0B61" w:rsidP="00AD5273">
      <w:r>
        <w:t>The standard subscription has Max Hectares of 10</w:t>
      </w:r>
      <w:r w:rsidR="004E4F8D">
        <w:t xml:space="preserve"> default, Max Zone of 1 default and a Max </w:t>
      </w:r>
      <w:r w:rsidR="00C82246">
        <w:t>FRED of 1. This is the default provided to us by the company brief.</w:t>
      </w:r>
    </w:p>
    <w:p w14:paraId="3A91B582" w14:textId="1934BA1D" w:rsidR="009510D3" w:rsidRDefault="0091624A" w:rsidP="00AD5273">
      <w:r>
        <w:t>Gold/</w:t>
      </w:r>
      <w:r w:rsidR="009510D3">
        <w:t>Platinum/Super Platinum:</w:t>
      </w:r>
    </w:p>
    <w:p w14:paraId="44E27E9B" w14:textId="04D51017" w:rsidR="0034765E" w:rsidRDefault="0091624A" w:rsidP="00AD5273">
      <w:r>
        <w:t xml:space="preserve">All of these subscription have similar attributes like Max Hectares, Max </w:t>
      </w:r>
      <w:r w:rsidR="006860A8">
        <w:t>FRED</w:t>
      </w:r>
      <w:r>
        <w:t xml:space="preserve">, </w:t>
      </w:r>
      <w:r w:rsidR="006860A8">
        <w:t xml:space="preserve">Max Services, Max Zones for gold these are 3 fred, </w:t>
      </w:r>
      <w:r w:rsidR="008B0B61">
        <w:t>3 services, 3 zones and 100Hectares, but for the other 2 subscription the numbers are all upto negotiation of the contract with the customers assigned executive administrator.</w:t>
      </w:r>
      <w:r w:rsidR="00EF39DE">
        <w:br/>
      </w:r>
      <w:r w:rsidR="00EF39DE">
        <w:br/>
        <w:t xml:space="preserve">The Data dictionary is a support line that reinforces the conceptual model by </w:t>
      </w:r>
      <w:r w:rsidR="00CE4338">
        <w:t>dictating all of the data into entities, their relationships and their attributes</w:t>
      </w:r>
      <w:r w:rsidR="00353426">
        <w:t>. This allows for less redundancy of work in future as less time will be spent working on documenting attributes and their types.</w:t>
      </w:r>
    </w:p>
    <w:p w14:paraId="42B85316" w14:textId="77777777" w:rsidR="00BE0EDD" w:rsidRDefault="0034765E" w:rsidP="00AD5273">
      <w:r>
        <w:t>Another reason why data dictionaries help the model is because it can help other project managers and developers understand certain entities and attributes by reading the dictionary</w:t>
      </w:r>
      <w:r w:rsidR="00B14A80">
        <w:t xml:space="preserve"> and seeing the reasons behind certain relationships and datatypes.</w:t>
      </w:r>
      <w:r w:rsidR="00D451A8">
        <w:t xml:space="preserve"> In this data dictionary we were told that we didn’t have to add foreign keys, but we did add primary keys</w:t>
      </w:r>
      <w:r w:rsidR="00F97CA7">
        <w:t>, nullable options, and added Boolean options for certain attributes.</w:t>
      </w:r>
    </w:p>
    <w:p w14:paraId="0F6B717F" w14:textId="34F7DC04" w:rsidR="00862286" w:rsidRPr="00AD5273" w:rsidRDefault="00BE0EDD" w:rsidP="00AD5273">
      <w:r>
        <w:t>Basically the Data Dictionary helps with data management, consistency</w:t>
      </w:r>
      <w:r w:rsidR="00916071">
        <w:t xml:space="preserve"> and data integrity by plotting out the possible data to prevent errors and </w:t>
      </w:r>
      <w:r w:rsidR="00620A85">
        <w:t>showing clarity to the setup of the system in its entirety.</w:t>
      </w:r>
      <w:r w:rsidR="000F227A">
        <w:t xml:space="preserve">                 </w:t>
      </w:r>
    </w:p>
    <w:p w14:paraId="7996954D" w14:textId="5501A1FB" w:rsidR="00644429" w:rsidRDefault="00644429" w:rsidP="00AA40B8">
      <w:pPr>
        <w:pStyle w:val="Heading1"/>
      </w:pPr>
      <w:bookmarkStart w:id="35" w:name="_Toc194870035"/>
      <w:r>
        <w:t>Assumed Business rules with reasoning:</w:t>
      </w:r>
      <w:bookmarkEnd w:id="35"/>
    </w:p>
    <w:p w14:paraId="2567AF1D" w14:textId="4CC0B520" w:rsidR="00AA40B8" w:rsidRDefault="00901F77" w:rsidP="00AA40B8">
      <w:r>
        <w:t xml:space="preserve">That Directors can’t hire </w:t>
      </w:r>
      <w:r w:rsidR="003210FE">
        <w:t>employees, because it only says that they can hire executive administrators.</w:t>
      </w:r>
      <w:r w:rsidR="003210FE">
        <w:br/>
      </w:r>
      <w:r w:rsidR="003210FE">
        <w:br/>
        <w:t xml:space="preserve">Executive administrators can only hire employees that aren’t executive administrators. This is because it </w:t>
      </w:r>
      <w:r w:rsidR="00864C19">
        <w:t>wasn’t mentioned that they could in the brief</w:t>
      </w:r>
    </w:p>
    <w:p w14:paraId="24AC811E" w14:textId="77777777" w:rsidR="00864C19" w:rsidRDefault="00864C19" w:rsidP="00AA40B8"/>
    <w:p w14:paraId="66A222F2" w14:textId="0118B176" w:rsidR="00864C19" w:rsidRDefault="00864C19" w:rsidP="00AA40B8">
      <w:r>
        <w:t>I assume that when a subscription is purchased that a contract is made reflecting that subscription</w:t>
      </w:r>
      <w:r w:rsidR="00034C62">
        <w:t>, and more contracts of the same subscription can be added later on. This is however unless they want to upgrade their subscription to get better features like more drones/zones.</w:t>
      </w:r>
    </w:p>
    <w:p w14:paraId="1E57EDCA" w14:textId="77777777" w:rsidR="00034C62" w:rsidRDefault="00034C62" w:rsidP="00AA40B8"/>
    <w:p w14:paraId="6E073F36" w14:textId="7B70E807" w:rsidR="00034C62" w:rsidRDefault="00E834A9" w:rsidP="00AA40B8">
      <w:r>
        <w:t>I assume that Not all maintenance requires the use of parts to complete the checkups/maintenance.</w:t>
      </w:r>
    </w:p>
    <w:p w14:paraId="64787DD4" w14:textId="339A222C" w:rsidR="00E834A9" w:rsidRDefault="00E834A9" w:rsidP="00AA40B8">
      <w:r>
        <w:t>I assume that the maintainer is hired by a third party maintenance company.</w:t>
      </w:r>
    </w:p>
    <w:p w14:paraId="01354E6C" w14:textId="669614C6" w:rsidR="00E834A9" w:rsidRDefault="00942B6F" w:rsidP="00AA40B8">
      <w:r>
        <w:t xml:space="preserve">I assume that </w:t>
      </w:r>
      <w:r w:rsidR="00992B3A">
        <w:t>a customer can also be classified as a company.</w:t>
      </w:r>
      <w:r w:rsidR="00992B3A">
        <w:br/>
      </w:r>
      <w:r w:rsidR="00992B3A">
        <w:br/>
        <w:t>I assume that</w:t>
      </w:r>
      <w:r w:rsidR="00031C2C">
        <w:t xml:space="preserve"> one customer can have 1 subscription but multiple contracts.</w:t>
      </w:r>
    </w:p>
    <w:p w14:paraId="0C6790E8" w14:textId="275D38AB" w:rsidR="00DA7659" w:rsidRDefault="001815C1" w:rsidP="00AA40B8">
      <w:r>
        <w:t>I assume that</w:t>
      </w:r>
      <w:r w:rsidR="00DA7659">
        <w:t xml:space="preserve"> all contracts have assigned zones in them, and all of the zones are in regions</w:t>
      </w:r>
    </w:p>
    <w:p w14:paraId="78ACB732" w14:textId="061CD5B4" w:rsidR="00B94AE6" w:rsidRDefault="00B94AE6" w:rsidP="00AA40B8">
      <w:r>
        <w:lastRenderedPageBreak/>
        <w:t>I assume that an invoice is created timely depending on the agreement made on the contract which can either be monthly or annually.</w:t>
      </w:r>
    </w:p>
    <w:p w14:paraId="5B5D4254" w14:textId="6CB02D67" w:rsidR="003635A9" w:rsidRDefault="003635A9" w:rsidP="00AA40B8">
      <w:r>
        <w:t>I assume that Maintenance wont be done without a schedule and that a schedule can’t be done</w:t>
      </w:r>
      <w:r w:rsidR="00774A37">
        <w:t xml:space="preserve"> without a drone having it</w:t>
      </w:r>
      <w:r w:rsidR="00003FF8">
        <w:t>s first problem.</w:t>
      </w:r>
    </w:p>
    <w:p w14:paraId="274B8FD7" w14:textId="244A2BF7" w:rsidR="00003FF8" w:rsidRDefault="00003FF8" w:rsidP="00AA40B8">
      <w:r>
        <w:t>I assume that there will be some part suppliers that wont have supplied parts as they may not have been ordered yet, or we have just added them to the system so far.</w:t>
      </w:r>
    </w:p>
    <w:p w14:paraId="597327D9" w14:textId="10C9B278" w:rsidR="00486755" w:rsidRDefault="00486755" w:rsidP="00AA40B8">
      <w:r>
        <w:t>I assume that FREDs perform maintenance in a zone based of off the contract.</w:t>
      </w:r>
    </w:p>
    <w:p w14:paraId="69B93BE8" w14:textId="00BDFFEB" w:rsidR="00486755" w:rsidRDefault="00486755" w:rsidP="00AA40B8">
      <w:r>
        <w:t>I assume that freds can work in multiple zones and aren’t limited to one contract</w:t>
      </w:r>
      <w:r w:rsidR="006E637E">
        <w:t>, this is because they might have finished that drones task in a zone and can move onto another seamlessly.</w:t>
      </w:r>
    </w:p>
    <w:p w14:paraId="356DDC3D" w14:textId="62197E42" w:rsidR="006E637E" w:rsidRDefault="006E637E" w:rsidP="00AA40B8">
      <w:r>
        <w:t>I assume that all FREDs have one configuration setting at a time, meaning that they can either be trimming trees OR moving the grass etc.</w:t>
      </w:r>
    </w:p>
    <w:p w14:paraId="2B723557" w14:textId="596B7C67" w:rsidR="00FA66D8" w:rsidRDefault="00FA66D8" w:rsidP="00AA40B8">
      <w:r>
        <w:t>I assume that everytime a fred completes a service it collects and uploads its location and da</w:t>
      </w:r>
      <w:r w:rsidR="00DC74F0">
        <w:t>ta.</w:t>
      </w:r>
      <w:r w:rsidR="00DC74F0">
        <w:br/>
      </w:r>
    </w:p>
    <w:p w14:paraId="3F7EE478" w14:textId="311A4AE2" w:rsidR="00DC74F0" w:rsidRDefault="00DC74F0" w:rsidP="00AA40B8">
      <w:r>
        <w:t xml:space="preserve">I assume that a salesman and executive Administrator can have many customers </w:t>
      </w:r>
      <w:r w:rsidR="006A68F9">
        <w:t>this is so they aren’t limited to only having one customer which would make no sense.</w:t>
      </w:r>
    </w:p>
    <w:p w14:paraId="1232B6EC" w14:textId="41BC05B3" w:rsidR="006A68F9" w:rsidRDefault="008B4363" w:rsidP="00AA40B8">
      <w:r>
        <w:t>I assume that everytime maintenance is done, a schedule is made for a fred and the most recent location upload will help the maintainer find the drone to maintain it.</w:t>
      </w:r>
    </w:p>
    <w:p w14:paraId="15008C52" w14:textId="6B1F21B9" w:rsidR="00B4655D" w:rsidRDefault="00B4655D" w:rsidP="00AA40B8">
      <w:r>
        <w:t>I assume that Maintainers can change the configurations of the FREDs, this is so if they have a shortage of some tasks in many regions that can switch some drones that are inactive and make them more useful.</w:t>
      </w:r>
    </w:p>
    <w:p w14:paraId="0EE2F182" w14:textId="77777777" w:rsidR="00031C2C" w:rsidRDefault="00031C2C" w:rsidP="00AA40B8"/>
    <w:p w14:paraId="744BA021" w14:textId="7A3CE8EF" w:rsidR="00AA40B8" w:rsidRDefault="00AA40B8" w:rsidP="00AA40B8">
      <w:pPr>
        <w:pStyle w:val="Heading1"/>
      </w:pPr>
      <w:bookmarkStart w:id="36" w:name="_Toc194870036"/>
      <w:r>
        <w:t>REFERENCES</w:t>
      </w:r>
      <w:bookmarkEnd w:id="36"/>
    </w:p>
    <w:p w14:paraId="76A9D8A8" w14:textId="77777777" w:rsidR="00AE090D" w:rsidRPr="00AE090D" w:rsidRDefault="00C81574" w:rsidP="00AE090D">
      <w:pPr>
        <w:pStyle w:val="Bibliography"/>
        <w:rPr>
          <w:rFonts w:ascii="Aptos" w:hAnsi="Aptos"/>
        </w:rPr>
      </w:pPr>
      <w:r>
        <w:fldChar w:fldCharType="begin"/>
      </w:r>
      <w:r>
        <w:instrText xml:space="preserve"> ADDIN ZOTERO_BIBL {"uncited":[],"omitted":[],"custom":[]} CSL_BIBLIOGRAPHY </w:instrText>
      </w:r>
      <w:r>
        <w:fldChar w:fldCharType="separate"/>
      </w:r>
      <w:r w:rsidR="00AE090D" w:rsidRPr="00AE090D">
        <w:rPr>
          <w:rFonts w:ascii="Aptos" w:hAnsi="Aptos"/>
          <w:i/>
          <w:iCs/>
        </w:rPr>
        <w:t>7 Best Practices for Successful Data Management | Tableau</w:t>
      </w:r>
      <w:r w:rsidR="00AE090D" w:rsidRPr="00AE090D">
        <w:rPr>
          <w:rFonts w:ascii="Aptos" w:hAnsi="Aptos"/>
        </w:rPr>
        <w:t>. (n.d.). Retrieved 6 April 2025, from https://www.tableau.com/learn/articles/data-management-best-practices</w:t>
      </w:r>
    </w:p>
    <w:p w14:paraId="6CE98CA8" w14:textId="77777777" w:rsidR="00AE090D" w:rsidRPr="00AE090D" w:rsidRDefault="00AE090D" w:rsidP="00AE090D">
      <w:pPr>
        <w:pStyle w:val="Bibliography"/>
        <w:rPr>
          <w:rFonts w:ascii="Aptos" w:hAnsi="Aptos"/>
        </w:rPr>
      </w:pPr>
      <w:r w:rsidRPr="00AE090D">
        <w:rPr>
          <w:rFonts w:ascii="Aptos" w:hAnsi="Aptos"/>
          <w:i/>
          <w:iCs/>
        </w:rPr>
        <w:t>Multivalued Attribute—An overview | ScienceDirect Topics</w:t>
      </w:r>
      <w:r w:rsidRPr="00AE090D">
        <w:rPr>
          <w:rFonts w:ascii="Aptos" w:hAnsi="Aptos"/>
        </w:rPr>
        <w:t>. (n.d.). Retrieved 8 April 2025, from https://www.sciencedirect.com/topics/computer-science/multivalued-attribute</w:t>
      </w:r>
    </w:p>
    <w:p w14:paraId="56C5EAF6" w14:textId="77777777" w:rsidR="00AE090D" w:rsidRPr="00AE090D" w:rsidRDefault="00AE090D" w:rsidP="00AE090D">
      <w:pPr>
        <w:pStyle w:val="Bibliography"/>
        <w:rPr>
          <w:rFonts w:ascii="Aptos" w:hAnsi="Aptos"/>
        </w:rPr>
      </w:pPr>
      <w:r w:rsidRPr="00AE090D">
        <w:rPr>
          <w:rFonts w:ascii="Aptos" w:hAnsi="Aptos"/>
        </w:rPr>
        <w:t xml:space="preserve">Team, J. E. (n.d.). </w:t>
      </w:r>
      <w:r w:rsidRPr="00AE090D">
        <w:rPr>
          <w:rFonts w:ascii="Aptos" w:hAnsi="Aptos"/>
          <w:i/>
          <w:iCs/>
        </w:rPr>
        <w:t>6 key data management principles | The Jotform Blog</w:t>
      </w:r>
      <w:r w:rsidRPr="00AE090D">
        <w:rPr>
          <w:rFonts w:ascii="Aptos" w:hAnsi="Aptos"/>
        </w:rPr>
        <w:t>. Jotform. Retrieved 6 April 2025, from https://www.jotform.com/blog/data-management-principles/</w:t>
      </w:r>
    </w:p>
    <w:p w14:paraId="01D3C8CC" w14:textId="77777777" w:rsidR="00AE090D" w:rsidRPr="00AE090D" w:rsidRDefault="00AE090D" w:rsidP="00AE090D">
      <w:pPr>
        <w:pStyle w:val="Bibliography"/>
        <w:rPr>
          <w:rFonts w:ascii="Aptos" w:hAnsi="Aptos"/>
        </w:rPr>
      </w:pPr>
      <w:r w:rsidRPr="00AE090D">
        <w:rPr>
          <w:rFonts w:ascii="Aptos" w:hAnsi="Aptos"/>
        </w:rPr>
        <w:t xml:space="preserve">Weak entity. (2024). In </w:t>
      </w:r>
      <w:r w:rsidRPr="00AE090D">
        <w:rPr>
          <w:rFonts w:ascii="Aptos" w:hAnsi="Aptos"/>
          <w:i/>
          <w:iCs/>
        </w:rPr>
        <w:t>Wikipedia</w:t>
      </w:r>
      <w:r w:rsidRPr="00AE090D">
        <w:rPr>
          <w:rFonts w:ascii="Aptos" w:hAnsi="Aptos"/>
        </w:rPr>
        <w:t>. https://en.wikipedia.org/w/index.php?title=Weak_entity&amp;oldid=1221372225</w:t>
      </w:r>
    </w:p>
    <w:p w14:paraId="1508CA0F" w14:textId="18B182D1" w:rsidR="00C81574" w:rsidRPr="00C81574" w:rsidRDefault="00C81574" w:rsidP="00C81574">
      <w:r>
        <w:fldChar w:fldCharType="end"/>
      </w:r>
    </w:p>
    <w:sectPr w:rsidR="00C81574" w:rsidRPr="00C81574" w:rsidSect="00BE3DC0">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8117AE"/>
    <w:multiLevelType w:val="hybridMultilevel"/>
    <w:tmpl w:val="472AABA2"/>
    <w:lvl w:ilvl="0" w:tplc="A53A224C">
      <w:numFmt w:val="bullet"/>
      <w:lvlText w:val="-"/>
      <w:lvlJc w:val="left"/>
      <w:pPr>
        <w:ind w:left="720" w:hanging="360"/>
      </w:pPr>
      <w:rPr>
        <w:rFonts w:ascii="Aptos" w:eastAsiaTheme="minorHAnsi" w:hAnsi="Aptos"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5036188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8C1"/>
    <w:rsid w:val="00002EEE"/>
    <w:rsid w:val="00003D42"/>
    <w:rsid w:val="00003F60"/>
    <w:rsid w:val="00003FF8"/>
    <w:rsid w:val="0002641A"/>
    <w:rsid w:val="0002723A"/>
    <w:rsid w:val="00031105"/>
    <w:rsid w:val="00031C2C"/>
    <w:rsid w:val="00033245"/>
    <w:rsid w:val="000337E7"/>
    <w:rsid w:val="00034C62"/>
    <w:rsid w:val="00035875"/>
    <w:rsid w:val="0004105E"/>
    <w:rsid w:val="000468BE"/>
    <w:rsid w:val="00046DCF"/>
    <w:rsid w:val="00050A35"/>
    <w:rsid w:val="00051DC7"/>
    <w:rsid w:val="0005239F"/>
    <w:rsid w:val="000608E9"/>
    <w:rsid w:val="000617F9"/>
    <w:rsid w:val="0006241B"/>
    <w:rsid w:val="000627E9"/>
    <w:rsid w:val="00063095"/>
    <w:rsid w:val="00064FCA"/>
    <w:rsid w:val="0006619C"/>
    <w:rsid w:val="00070DB6"/>
    <w:rsid w:val="00071D46"/>
    <w:rsid w:val="00074504"/>
    <w:rsid w:val="00074EEF"/>
    <w:rsid w:val="00075CF0"/>
    <w:rsid w:val="00075D2C"/>
    <w:rsid w:val="00076940"/>
    <w:rsid w:val="00077F64"/>
    <w:rsid w:val="0008771F"/>
    <w:rsid w:val="000946B1"/>
    <w:rsid w:val="00097D30"/>
    <w:rsid w:val="000A3DFE"/>
    <w:rsid w:val="000B1068"/>
    <w:rsid w:val="000B305D"/>
    <w:rsid w:val="000B342A"/>
    <w:rsid w:val="000B54C4"/>
    <w:rsid w:val="000B6181"/>
    <w:rsid w:val="000B6E59"/>
    <w:rsid w:val="000B7BB9"/>
    <w:rsid w:val="000C06FE"/>
    <w:rsid w:val="000C4F08"/>
    <w:rsid w:val="000D3F27"/>
    <w:rsid w:val="000D58A1"/>
    <w:rsid w:val="000E2FF2"/>
    <w:rsid w:val="000E5F2F"/>
    <w:rsid w:val="000F194E"/>
    <w:rsid w:val="000F1B7A"/>
    <w:rsid w:val="000F1D13"/>
    <w:rsid w:val="000F227A"/>
    <w:rsid w:val="000F5063"/>
    <w:rsid w:val="00102237"/>
    <w:rsid w:val="0010298C"/>
    <w:rsid w:val="00102EB9"/>
    <w:rsid w:val="001125F0"/>
    <w:rsid w:val="001129AA"/>
    <w:rsid w:val="00113CF5"/>
    <w:rsid w:val="00122C43"/>
    <w:rsid w:val="001256E7"/>
    <w:rsid w:val="00126CE8"/>
    <w:rsid w:val="001401B2"/>
    <w:rsid w:val="00141AEF"/>
    <w:rsid w:val="00142348"/>
    <w:rsid w:val="001449BB"/>
    <w:rsid w:val="001465E6"/>
    <w:rsid w:val="00147446"/>
    <w:rsid w:val="00147A3A"/>
    <w:rsid w:val="00152646"/>
    <w:rsid w:val="00155432"/>
    <w:rsid w:val="00160E7A"/>
    <w:rsid w:val="00163201"/>
    <w:rsid w:val="00165A96"/>
    <w:rsid w:val="001667A5"/>
    <w:rsid w:val="001703FB"/>
    <w:rsid w:val="00173509"/>
    <w:rsid w:val="00174BE5"/>
    <w:rsid w:val="00175F26"/>
    <w:rsid w:val="00176590"/>
    <w:rsid w:val="001765C9"/>
    <w:rsid w:val="00176A6B"/>
    <w:rsid w:val="00177E80"/>
    <w:rsid w:val="001815C1"/>
    <w:rsid w:val="00181A60"/>
    <w:rsid w:val="00184829"/>
    <w:rsid w:val="0018644A"/>
    <w:rsid w:val="001903D2"/>
    <w:rsid w:val="00191188"/>
    <w:rsid w:val="00197279"/>
    <w:rsid w:val="001A0F28"/>
    <w:rsid w:val="001B3589"/>
    <w:rsid w:val="001B36B7"/>
    <w:rsid w:val="001B72D2"/>
    <w:rsid w:val="001C3542"/>
    <w:rsid w:val="001C4AB5"/>
    <w:rsid w:val="001D1C33"/>
    <w:rsid w:val="001E0CA4"/>
    <w:rsid w:val="001E1485"/>
    <w:rsid w:val="001F0089"/>
    <w:rsid w:val="001F1515"/>
    <w:rsid w:val="001F1719"/>
    <w:rsid w:val="001F5953"/>
    <w:rsid w:val="001F78C7"/>
    <w:rsid w:val="002022D8"/>
    <w:rsid w:val="00203A42"/>
    <w:rsid w:val="00205204"/>
    <w:rsid w:val="002055E1"/>
    <w:rsid w:val="00210288"/>
    <w:rsid w:val="00212325"/>
    <w:rsid w:val="00233435"/>
    <w:rsid w:val="00233999"/>
    <w:rsid w:val="00235343"/>
    <w:rsid w:val="002359A9"/>
    <w:rsid w:val="00236703"/>
    <w:rsid w:val="00242B99"/>
    <w:rsid w:val="00246750"/>
    <w:rsid w:val="00246D2C"/>
    <w:rsid w:val="002520B1"/>
    <w:rsid w:val="00252AA4"/>
    <w:rsid w:val="00256E30"/>
    <w:rsid w:val="0025789C"/>
    <w:rsid w:val="0026189B"/>
    <w:rsid w:val="002618CB"/>
    <w:rsid w:val="00264FC2"/>
    <w:rsid w:val="00270BCF"/>
    <w:rsid w:val="00271C04"/>
    <w:rsid w:val="00275127"/>
    <w:rsid w:val="0027712C"/>
    <w:rsid w:val="00284064"/>
    <w:rsid w:val="0028471A"/>
    <w:rsid w:val="00284CE7"/>
    <w:rsid w:val="00286B48"/>
    <w:rsid w:val="0029082F"/>
    <w:rsid w:val="002965A5"/>
    <w:rsid w:val="002A1F88"/>
    <w:rsid w:val="002A4671"/>
    <w:rsid w:val="002B3DC4"/>
    <w:rsid w:val="002B7914"/>
    <w:rsid w:val="002C013A"/>
    <w:rsid w:val="002C1A14"/>
    <w:rsid w:val="002C5B45"/>
    <w:rsid w:val="002D205B"/>
    <w:rsid w:val="002D3E8C"/>
    <w:rsid w:val="002D486E"/>
    <w:rsid w:val="002E06D1"/>
    <w:rsid w:val="002E0A7D"/>
    <w:rsid w:val="002E2271"/>
    <w:rsid w:val="002E4732"/>
    <w:rsid w:val="002E512D"/>
    <w:rsid w:val="002F1D02"/>
    <w:rsid w:val="002F2304"/>
    <w:rsid w:val="002F2C15"/>
    <w:rsid w:val="002F4BAB"/>
    <w:rsid w:val="002F68B5"/>
    <w:rsid w:val="002F7BE8"/>
    <w:rsid w:val="0030377C"/>
    <w:rsid w:val="0030743A"/>
    <w:rsid w:val="00312926"/>
    <w:rsid w:val="00314421"/>
    <w:rsid w:val="003210FE"/>
    <w:rsid w:val="00325B7C"/>
    <w:rsid w:val="00326903"/>
    <w:rsid w:val="00326ACF"/>
    <w:rsid w:val="00333E52"/>
    <w:rsid w:val="0033459F"/>
    <w:rsid w:val="003355F0"/>
    <w:rsid w:val="00340B42"/>
    <w:rsid w:val="0034174F"/>
    <w:rsid w:val="00342ACE"/>
    <w:rsid w:val="0034322F"/>
    <w:rsid w:val="00344955"/>
    <w:rsid w:val="00344C82"/>
    <w:rsid w:val="00344CF2"/>
    <w:rsid w:val="0034765E"/>
    <w:rsid w:val="003515BB"/>
    <w:rsid w:val="00353426"/>
    <w:rsid w:val="003545CF"/>
    <w:rsid w:val="00356DBF"/>
    <w:rsid w:val="003635A9"/>
    <w:rsid w:val="00372C5E"/>
    <w:rsid w:val="00375956"/>
    <w:rsid w:val="003840AE"/>
    <w:rsid w:val="00394984"/>
    <w:rsid w:val="00395CDB"/>
    <w:rsid w:val="00397096"/>
    <w:rsid w:val="003A4383"/>
    <w:rsid w:val="003A7BCF"/>
    <w:rsid w:val="003B0027"/>
    <w:rsid w:val="003B4E18"/>
    <w:rsid w:val="003C2F65"/>
    <w:rsid w:val="003E16B5"/>
    <w:rsid w:val="003F1EDF"/>
    <w:rsid w:val="003F508B"/>
    <w:rsid w:val="003F7155"/>
    <w:rsid w:val="00404C38"/>
    <w:rsid w:val="00411CE5"/>
    <w:rsid w:val="00411FDC"/>
    <w:rsid w:val="00413334"/>
    <w:rsid w:val="0041421D"/>
    <w:rsid w:val="00414DD9"/>
    <w:rsid w:val="004213CA"/>
    <w:rsid w:val="0042226F"/>
    <w:rsid w:val="00425CED"/>
    <w:rsid w:val="00427083"/>
    <w:rsid w:val="004315E4"/>
    <w:rsid w:val="00436262"/>
    <w:rsid w:val="00446C04"/>
    <w:rsid w:val="0045011B"/>
    <w:rsid w:val="00450628"/>
    <w:rsid w:val="00450CA2"/>
    <w:rsid w:val="004519E7"/>
    <w:rsid w:val="00454774"/>
    <w:rsid w:val="00463AE1"/>
    <w:rsid w:val="00465E7B"/>
    <w:rsid w:val="00470E31"/>
    <w:rsid w:val="00470E48"/>
    <w:rsid w:val="0047289B"/>
    <w:rsid w:val="00474327"/>
    <w:rsid w:val="004778E6"/>
    <w:rsid w:val="00483ED3"/>
    <w:rsid w:val="00484EC6"/>
    <w:rsid w:val="00486755"/>
    <w:rsid w:val="0049622A"/>
    <w:rsid w:val="00497044"/>
    <w:rsid w:val="004A2E97"/>
    <w:rsid w:val="004B1712"/>
    <w:rsid w:val="004C6035"/>
    <w:rsid w:val="004C6041"/>
    <w:rsid w:val="004D2C59"/>
    <w:rsid w:val="004D3308"/>
    <w:rsid w:val="004D4687"/>
    <w:rsid w:val="004D5690"/>
    <w:rsid w:val="004D5B2D"/>
    <w:rsid w:val="004D72DB"/>
    <w:rsid w:val="004E0053"/>
    <w:rsid w:val="004E26AE"/>
    <w:rsid w:val="004E43FC"/>
    <w:rsid w:val="004E4F8D"/>
    <w:rsid w:val="004E7DAE"/>
    <w:rsid w:val="00501275"/>
    <w:rsid w:val="005032B7"/>
    <w:rsid w:val="005100AF"/>
    <w:rsid w:val="00513054"/>
    <w:rsid w:val="00515217"/>
    <w:rsid w:val="005168BC"/>
    <w:rsid w:val="00517714"/>
    <w:rsid w:val="00521199"/>
    <w:rsid w:val="00521AE9"/>
    <w:rsid w:val="00523FE1"/>
    <w:rsid w:val="00524050"/>
    <w:rsid w:val="0052664A"/>
    <w:rsid w:val="0053029C"/>
    <w:rsid w:val="00533DD8"/>
    <w:rsid w:val="00534E51"/>
    <w:rsid w:val="0053553E"/>
    <w:rsid w:val="00536715"/>
    <w:rsid w:val="00536780"/>
    <w:rsid w:val="00544031"/>
    <w:rsid w:val="00546061"/>
    <w:rsid w:val="0054787E"/>
    <w:rsid w:val="0055561B"/>
    <w:rsid w:val="00555FAA"/>
    <w:rsid w:val="005572AA"/>
    <w:rsid w:val="00566F2E"/>
    <w:rsid w:val="00570512"/>
    <w:rsid w:val="005718B4"/>
    <w:rsid w:val="0057258F"/>
    <w:rsid w:val="005755FE"/>
    <w:rsid w:val="00582540"/>
    <w:rsid w:val="005A17AC"/>
    <w:rsid w:val="005A1F21"/>
    <w:rsid w:val="005A3659"/>
    <w:rsid w:val="005A4155"/>
    <w:rsid w:val="005A42B2"/>
    <w:rsid w:val="005A43A0"/>
    <w:rsid w:val="005A4974"/>
    <w:rsid w:val="005B024F"/>
    <w:rsid w:val="005B0A84"/>
    <w:rsid w:val="005B352F"/>
    <w:rsid w:val="005B3DF5"/>
    <w:rsid w:val="005B709A"/>
    <w:rsid w:val="005C1148"/>
    <w:rsid w:val="005C213A"/>
    <w:rsid w:val="005C61AD"/>
    <w:rsid w:val="005D4833"/>
    <w:rsid w:val="005E065E"/>
    <w:rsid w:val="005E2D6D"/>
    <w:rsid w:val="005E383C"/>
    <w:rsid w:val="005E44BE"/>
    <w:rsid w:val="005E672D"/>
    <w:rsid w:val="005F0FE2"/>
    <w:rsid w:val="005F51F2"/>
    <w:rsid w:val="00606BD7"/>
    <w:rsid w:val="00611E9B"/>
    <w:rsid w:val="00613AAC"/>
    <w:rsid w:val="00613D1E"/>
    <w:rsid w:val="00616716"/>
    <w:rsid w:val="00616784"/>
    <w:rsid w:val="00620A6E"/>
    <w:rsid w:val="00620A85"/>
    <w:rsid w:val="00623259"/>
    <w:rsid w:val="00623E7A"/>
    <w:rsid w:val="00624153"/>
    <w:rsid w:val="00627B16"/>
    <w:rsid w:val="0063347C"/>
    <w:rsid w:val="00634318"/>
    <w:rsid w:val="00644429"/>
    <w:rsid w:val="00651520"/>
    <w:rsid w:val="006638BF"/>
    <w:rsid w:val="006640D1"/>
    <w:rsid w:val="006659D2"/>
    <w:rsid w:val="00667DAF"/>
    <w:rsid w:val="00670446"/>
    <w:rsid w:val="00675211"/>
    <w:rsid w:val="00677492"/>
    <w:rsid w:val="006823D4"/>
    <w:rsid w:val="00684916"/>
    <w:rsid w:val="00684FDF"/>
    <w:rsid w:val="006860A8"/>
    <w:rsid w:val="00690012"/>
    <w:rsid w:val="00691065"/>
    <w:rsid w:val="00692980"/>
    <w:rsid w:val="00695EDC"/>
    <w:rsid w:val="006960A3"/>
    <w:rsid w:val="00696A32"/>
    <w:rsid w:val="00697954"/>
    <w:rsid w:val="006A0235"/>
    <w:rsid w:val="006A43C0"/>
    <w:rsid w:val="006A68F9"/>
    <w:rsid w:val="006B64F3"/>
    <w:rsid w:val="006C03E4"/>
    <w:rsid w:val="006C31F2"/>
    <w:rsid w:val="006C4930"/>
    <w:rsid w:val="006C71C8"/>
    <w:rsid w:val="006D1376"/>
    <w:rsid w:val="006D3A3D"/>
    <w:rsid w:val="006E01E5"/>
    <w:rsid w:val="006E1A47"/>
    <w:rsid w:val="006E2A77"/>
    <w:rsid w:val="006E40E0"/>
    <w:rsid w:val="006E5C16"/>
    <w:rsid w:val="006E637E"/>
    <w:rsid w:val="006F213C"/>
    <w:rsid w:val="006F3D53"/>
    <w:rsid w:val="006F4E04"/>
    <w:rsid w:val="006F571D"/>
    <w:rsid w:val="00700EB4"/>
    <w:rsid w:val="00702045"/>
    <w:rsid w:val="00703401"/>
    <w:rsid w:val="007045C0"/>
    <w:rsid w:val="00710953"/>
    <w:rsid w:val="00712E1A"/>
    <w:rsid w:val="00715C79"/>
    <w:rsid w:val="0072185E"/>
    <w:rsid w:val="007221FA"/>
    <w:rsid w:val="00722DB3"/>
    <w:rsid w:val="007235BE"/>
    <w:rsid w:val="00723DE3"/>
    <w:rsid w:val="0072428A"/>
    <w:rsid w:val="0072710E"/>
    <w:rsid w:val="00734ABA"/>
    <w:rsid w:val="00735D0F"/>
    <w:rsid w:val="00741021"/>
    <w:rsid w:val="0074192C"/>
    <w:rsid w:val="00741D3C"/>
    <w:rsid w:val="007455FF"/>
    <w:rsid w:val="00750457"/>
    <w:rsid w:val="00751431"/>
    <w:rsid w:val="007663DA"/>
    <w:rsid w:val="007670B7"/>
    <w:rsid w:val="00772CB7"/>
    <w:rsid w:val="007730CC"/>
    <w:rsid w:val="007741CF"/>
    <w:rsid w:val="007747EF"/>
    <w:rsid w:val="00774A37"/>
    <w:rsid w:val="00776612"/>
    <w:rsid w:val="00790ACD"/>
    <w:rsid w:val="00795BB7"/>
    <w:rsid w:val="007A0AA4"/>
    <w:rsid w:val="007A47D1"/>
    <w:rsid w:val="007A7F78"/>
    <w:rsid w:val="007B3E75"/>
    <w:rsid w:val="007B4A0A"/>
    <w:rsid w:val="007B56D9"/>
    <w:rsid w:val="007B79AA"/>
    <w:rsid w:val="007C4136"/>
    <w:rsid w:val="007C685D"/>
    <w:rsid w:val="007C6901"/>
    <w:rsid w:val="007C7266"/>
    <w:rsid w:val="007C759F"/>
    <w:rsid w:val="007D014B"/>
    <w:rsid w:val="007D1CFD"/>
    <w:rsid w:val="007D50F3"/>
    <w:rsid w:val="007E69D6"/>
    <w:rsid w:val="007F1A3E"/>
    <w:rsid w:val="007F4E24"/>
    <w:rsid w:val="007F6ADC"/>
    <w:rsid w:val="00806E95"/>
    <w:rsid w:val="00812071"/>
    <w:rsid w:val="00816B70"/>
    <w:rsid w:val="00823CE3"/>
    <w:rsid w:val="008253FE"/>
    <w:rsid w:val="008269DC"/>
    <w:rsid w:val="008419F6"/>
    <w:rsid w:val="00843E4F"/>
    <w:rsid w:val="0085749B"/>
    <w:rsid w:val="00862286"/>
    <w:rsid w:val="008643C2"/>
    <w:rsid w:val="00864C19"/>
    <w:rsid w:val="0086513F"/>
    <w:rsid w:val="0086725A"/>
    <w:rsid w:val="008674B4"/>
    <w:rsid w:val="0087561F"/>
    <w:rsid w:val="008767D4"/>
    <w:rsid w:val="008774A1"/>
    <w:rsid w:val="00880551"/>
    <w:rsid w:val="00884F09"/>
    <w:rsid w:val="008854C0"/>
    <w:rsid w:val="008A495E"/>
    <w:rsid w:val="008B0B61"/>
    <w:rsid w:val="008B4363"/>
    <w:rsid w:val="008B4F2F"/>
    <w:rsid w:val="008C75DE"/>
    <w:rsid w:val="008D1695"/>
    <w:rsid w:val="008D2B40"/>
    <w:rsid w:val="008D4540"/>
    <w:rsid w:val="008D4B3B"/>
    <w:rsid w:val="008E27BB"/>
    <w:rsid w:val="008E324B"/>
    <w:rsid w:val="008E4EBA"/>
    <w:rsid w:val="008E597A"/>
    <w:rsid w:val="008F0EF3"/>
    <w:rsid w:val="008F6141"/>
    <w:rsid w:val="00900978"/>
    <w:rsid w:val="00900B8D"/>
    <w:rsid w:val="00901F77"/>
    <w:rsid w:val="009072A0"/>
    <w:rsid w:val="009113D4"/>
    <w:rsid w:val="00916071"/>
    <w:rsid w:val="0091624A"/>
    <w:rsid w:val="00916892"/>
    <w:rsid w:val="009230BF"/>
    <w:rsid w:val="009303B9"/>
    <w:rsid w:val="00934F1A"/>
    <w:rsid w:val="0093597A"/>
    <w:rsid w:val="00940E94"/>
    <w:rsid w:val="00942B6F"/>
    <w:rsid w:val="00944005"/>
    <w:rsid w:val="009441B3"/>
    <w:rsid w:val="009449CE"/>
    <w:rsid w:val="00950DBC"/>
    <w:rsid w:val="009510D3"/>
    <w:rsid w:val="00952E76"/>
    <w:rsid w:val="00953636"/>
    <w:rsid w:val="00954A8B"/>
    <w:rsid w:val="00954DC8"/>
    <w:rsid w:val="00977F24"/>
    <w:rsid w:val="00980EFB"/>
    <w:rsid w:val="00987B09"/>
    <w:rsid w:val="00991AFA"/>
    <w:rsid w:val="00992B3A"/>
    <w:rsid w:val="009A2CCC"/>
    <w:rsid w:val="009A32CA"/>
    <w:rsid w:val="009B64AF"/>
    <w:rsid w:val="009B736A"/>
    <w:rsid w:val="009C03A6"/>
    <w:rsid w:val="009D0916"/>
    <w:rsid w:val="009D0A86"/>
    <w:rsid w:val="009D2608"/>
    <w:rsid w:val="009D3F36"/>
    <w:rsid w:val="009E107B"/>
    <w:rsid w:val="009E329B"/>
    <w:rsid w:val="009E4584"/>
    <w:rsid w:val="009F01FF"/>
    <w:rsid w:val="009F1929"/>
    <w:rsid w:val="00A00D13"/>
    <w:rsid w:val="00A0135D"/>
    <w:rsid w:val="00A02057"/>
    <w:rsid w:val="00A02DAC"/>
    <w:rsid w:val="00A079B3"/>
    <w:rsid w:val="00A1196A"/>
    <w:rsid w:val="00A126F0"/>
    <w:rsid w:val="00A164F1"/>
    <w:rsid w:val="00A21EFD"/>
    <w:rsid w:val="00A323AF"/>
    <w:rsid w:val="00A42305"/>
    <w:rsid w:val="00A427AB"/>
    <w:rsid w:val="00A443B7"/>
    <w:rsid w:val="00A44EF3"/>
    <w:rsid w:val="00A51696"/>
    <w:rsid w:val="00A60461"/>
    <w:rsid w:val="00A648EE"/>
    <w:rsid w:val="00A669E4"/>
    <w:rsid w:val="00A67B63"/>
    <w:rsid w:val="00A84BB5"/>
    <w:rsid w:val="00A85CBF"/>
    <w:rsid w:val="00A867ED"/>
    <w:rsid w:val="00A86A93"/>
    <w:rsid w:val="00A86C62"/>
    <w:rsid w:val="00A94377"/>
    <w:rsid w:val="00A95C5D"/>
    <w:rsid w:val="00AA02C8"/>
    <w:rsid w:val="00AA1593"/>
    <w:rsid w:val="00AA1E63"/>
    <w:rsid w:val="00AA40B8"/>
    <w:rsid w:val="00AA687A"/>
    <w:rsid w:val="00AA70C8"/>
    <w:rsid w:val="00AB545E"/>
    <w:rsid w:val="00AB638D"/>
    <w:rsid w:val="00AC2370"/>
    <w:rsid w:val="00AD27C0"/>
    <w:rsid w:val="00AD2EAE"/>
    <w:rsid w:val="00AD5273"/>
    <w:rsid w:val="00AE090D"/>
    <w:rsid w:val="00AE2F86"/>
    <w:rsid w:val="00AE30FC"/>
    <w:rsid w:val="00AE3274"/>
    <w:rsid w:val="00AF138F"/>
    <w:rsid w:val="00AF3877"/>
    <w:rsid w:val="00B053F2"/>
    <w:rsid w:val="00B07EC9"/>
    <w:rsid w:val="00B14A80"/>
    <w:rsid w:val="00B15949"/>
    <w:rsid w:val="00B16516"/>
    <w:rsid w:val="00B203B9"/>
    <w:rsid w:val="00B21FE1"/>
    <w:rsid w:val="00B22F3F"/>
    <w:rsid w:val="00B2491F"/>
    <w:rsid w:val="00B25217"/>
    <w:rsid w:val="00B257F5"/>
    <w:rsid w:val="00B30CA3"/>
    <w:rsid w:val="00B30DCA"/>
    <w:rsid w:val="00B32F5B"/>
    <w:rsid w:val="00B34EAF"/>
    <w:rsid w:val="00B35E99"/>
    <w:rsid w:val="00B43CE5"/>
    <w:rsid w:val="00B44261"/>
    <w:rsid w:val="00B45356"/>
    <w:rsid w:val="00B4655D"/>
    <w:rsid w:val="00B46BC9"/>
    <w:rsid w:val="00B54B37"/>
    <w:rsid w:val="00B560D9"/>
    <w:rsid w:val="00B5641C"/>
    <w:rsid w:val="00B57036"/>
    <w:rsid w:val="00B634EC"/>
    <w:rsid w:val="00B7057A"/>
    <w:rsid w:val="00B77D18"/>
    <w:rsid w:val="00B82A27"/>
    <w:rsid w:val="00B86329"/>
    <w:rsid w:val="00B86B64"/>
    <w:rsid w:val="00B94AE6"/>
    <w:rsid w:val="00BA2AFA"/>
    <w:rsid w:val="00BA5A43"/>
    <w:rsid w:val="00BA5B0F"/>
    <w:rsid w:val="00BA5E15"/>
    <w:rsid w:val="00BA6C30"/>
    <w:rsid w:val="00BB2F60"/>
    <w:rsid w:val="00BB70CD"/>
    <w:rsid w:val="00BC0F14"/>
    <w:rsid w:val="00BC54E0"/>
    <w:rsid w:val="00BC5B34"/>
    <w:rsid w:val="00BD43B6"/>
    <w:rsid w:val="00BE0EDD"/>
    <w:rsid w:val="00BE3DC0"/>
    <w:rsid w:val="00BE4492"/>
    <w:rsid w:val="00BE4926"/>
    <w:rsid w:val="00BE4941"/>
    <w:rsid w:val="00BE543E"/>
    <w:rsid w:val="00BF18DE"/>
    <w:rsid w:val="00BF70E9"/>
    <w:rsid w:val="00C0674D"/>
    <w:rsid w:val="00C111AB"/>
    <w:rsid w:val="00C1689C"/>
    <w:rsid w:val="00C168E7"/>
    <w:rsid w:val="00C2034C"/>
    <w:rsid w:val="00C26057"/>
    <w:rsid w:val="00C30AD0"/>
    <w:rsid w:val="00C32086"/>
    <w:rsid w:val="00C415FF"/>
    <w:rsid w:val="00C41D9E"/>
    <w:rsid w:val="00C425E6"/>
    <w:rsid w:val="00C43904"/>
    <w:rsid w:val="00C45A08"/>
    <w:rsid w:val="00C5463C"/>
    <w:rsid w:val="00C57939"/>
    <w:rsid w:val="00C6573F"/>
    <w:rsid w:val="00C727BF"/>
    <w:rsid w:val="00C80736"/>
    <w:rsid w:val="00C81574"/>
    <w:rsid w:val="00C81A54"/>
    <w:rsid w:val="00C81D8E"/>
    <w:rsid w:val="00C82246"/>
    <w:rsid w:val="00C825E6"/>
    <w:rsid w:val="00C83F7D"/>
    <w:rsid w:val="00C91339"/>
    <w:rsid w:val="00C94BE9"/>
    <w:rsid w:val="00C9742F"/>
    <w:rsid w:val="00CA02BE"/>
    <w:rsid w:val="00CA0517"/>
    <w:rsid w:val="00CA62AC"/>
    <w:rsid w:val="00CA64FA"/>
    <w:rsid w:val="00CA6E6F"/>
    <w:rsid w:val="00CB1034"/>
    <w:rsid w:val="00CB4515"/>
    <w:rsid w:val="00CC05CA"/>
    <w:rsid w:val="00CC3E67"/>
    <w:rsid w:val="00CC587E"/>
    <w:rsid w:val="00CC5BE9"/>
    <w:rsid w:val="00CD02D5"/>
    <w:rsid w:val="00CD0C72"/>
    <w:rsid w:val="00CD1B11"/>
    <w:rsid w:val="00CD35B2"/>
    <w:rsid w:val="00CE37BA"/>
    <w:rsid w:val="00CE4338"/>
    <w:rsid w:val="00CE73D5"/>
    <w:rsid w:val="00CE79AE"/>
    <w:rsid w:val="00CF0F8C"/>
    <w:rsid w:val="00CF647B"/>
    <w:rsid w:val="00CF7B70"/>
    <w:rsid w:val="00D0224E"/>
    <w:rsid w:val="00D04939"/>
    <w:rsid w:val="00D049FB"/>
    <w:rsid w:val="00D103B0"/>
    <w:rsid w:val="00D1142F"/>
    <w:rsid w:val="00D12822"/>
    <w:rsid w:val="00D170FD"/>
    <w:rsid w:val="00D2455F"/>
    <w:rsid w:val="00D30C5E"/>
    <w:rsid w:val="00D345FE"/>
    <w:rsid w:val="00D36F1A"/>
    <w:rsid w:val="00D36F48"/>
    <w:rsid w:val="00D40D92"/>
    <w:rsid w:val="00D43ED9"/>
    <w:rsid w:val="00D451A8"/>
    <w:rsid w:val="00D50002"/>
    <w:rsid w:val="00D504AC"/>
    <w:rsid w:val="00D50A1B"/>
    <w:rsid w:val="00D51170"/>
    <w:rsid w:val="00D528C0"/>
    <w:rsid w:val="00D70E40"/>
    <w:rsid w:val="00D7429F"/>
    <w:rsid w:val="00D74376"/>
    <w:rsid w:val="00D81F57"/>
    <w:rsid w:val="00D82A62"/>
    <w:rsid w:val="00D8587A"/>
    <w:rsid w:val="00D90CBE"/>
    <w:rsid w:val="00D9284D"/>
    <w:rsid w:val="00DA5776"/>
    <w:rsid w:val="00DA7659"/>
    <w:rsid w:val="00DB2616"/>
    <w:rsid w:val="00DB3C3D"/>
    <w:rsid w:val="00DB5519"/>
    <w:rsid w:val="00DB58C1"/>
    <w:rsid w:val="00DC14FD"/>
    <w:rsid w:val="00DC194B"/>
    <w:rsid w:val="00DC63B1"/>
    <w:rsid w:val="00DC70CD"/>
    <w:rsid w:val="00DC74F0"/>
    <w:rsid w:val="00DD0E7D"/>
    <w:rsid w:val="00DD5AF2"/>
    <w:rsid w:val="00DD63D1"/>
    <w:rsid w:val="00DD6867"/>
    <w:rsid w:val="00DD7865"/>
    <w:rsid w:val="00DE153D"/>
    <w:rsid w:val="00DE4090"/>
    <w:rsid w:val="00DE6AEA"/>
    <w:rsid w:val="00E05C8B"/>
    <w:rsid w:val="00E06E3D"/>
    <w:rsid w:val="00E073AB"/>
    <w:rsid w:val="00E07453"/>
    <w:rsid w:val="00E12BA0"/>
    <w:rsid w:val="00E13670"/>
    <w:rsid w:val="00E14840"/>
    <w:rsid w:val="00E15EF9"/>
    <w:rsid w:val="00E22D49"/>
    <w:rsid w:val="00E26AC4"/>
    <w:rsid w:val="00E26D86"/>
    <w:rsid w:val="00E30F83"/>
    <w:rsid w:val="00E363B3"/>
    <w:rsid w:val="00E3784A"/>
    <w:rsid w:val="00E40586"/>
    <w:rsid w:val="00E40A8C"/>
    <w:rsid w:val="00E41171"/>
    <w:rsid w:val="00E504AC"/>
    <w:rsid w:val="00E506A6"/>
    <w:rsid w:val="00E55B6B"/>
    <w:rsid w:val="00E57E99"/>
    <w:rsid w:val="00E6091E"/>
    <w:rsid w:val="00E6140C"/>
    <w:rsid w:val="00E6242B"/>
    <w:rsid w:val="00E6257A"/>
    <w:rsid w:val="00E64924"/>
    <w:rsid w:val="00E657CB"/>
    <w:rsid w:val="00E6791E"/>
    <w:rsid w:val="00E67BA3"/>
    <w:rsid w:val="00E70700"/>
    <w:rsid w:val="00E72713"/>
    <w:rsid w:val="00E73887"/>
    <w:rsid w:val="00E74D2D"/>
    <w:rsid w:val="00E7667E"/>
    <w:rsid w:val="00E834A9"/>
    <w:rsid w:val="00E907EA"/>
    <w:rsid w:val="00E94578"/>
    <w:rsid w:val="00E973FC"/>
    <w:rsid w:val="00E97A2D"/>
    <w:rsid w:val="00E97DC3"/>
    <w:rsid w:val="00EA33BF"/>
    <w:rsid w:val="00EB278C"/>
    <w:rsid w:val="00EB51E4"/>
    <w:rsid w:val="00EC0AAF"/>
    <w:rsid w:val="00EC7E97"/>
    <w:rsid w:val="00ED5C35"/>
    <w:rsid w:val="00EE0C35"/>
    <w:rsid w:val="00EE385A"/>
    <w:rsid w:val="00EE44AD"/>
    <w:rsid w:val="00EE7A0D"/>
    <w:rsid w:val="00EF39DE"/>
    <w:rsid w:val="00EF5477"/>
    <w:rsid w:val="00EF6928"/>
    <w:rsid w:val="00F014AA"/>
    <w:rsid w:val="00F21725"/>
    <w:rsid w:val="00F239B6"/>
    <w:rsid w:val="00F244CA"/>
    <w:rsid w:val="00F309C9"/>
    <w:rsid w:val="00F32425"/>
    <w:rsid w:val="00F357F4"/>
    <w:rsid w:val="00F40D17"/>
    <w:rsid w:val="00F42F0C"/>
    <w:rsid w:val="00F43A32"/>
    <w:rsid w:val="00F57550"/>
    <w:rsid w:val="00F61422"/>
    <w:rsid w:val="00F65AEA"/>
    <w:rsid w:val="00F7052E"/>
    <w:rsid w:val="00F71476"/>
    <w:rsid w:val="00F7180F"/>
    <w:rsid w:val="00F80DD4"/>
    <w:rsid w:val="00F81BC5"/>
    <w:rsid w:val="00F846BB"/>
    <w:rsid w:val="00F920FC"/>
    <w:rsid w:val="00F93D07"/>
    <w:rsid w:val="00F969DC"/>
    <w:rsid w:val="00F97CA7"/>
    <w:rsid w:val="00FA189F"/>
    <w:rsid w:val="00FA3CE8"/>
    <w:rsid w:val="00FA66D8"/>
    <w:rsid w:val="00FB094F"/>
    <w:rsid w:val="00FB4619"/>
    <w:rsid w:val="00FB4784"/>
    <w:rsid w:val="00FB52B6"/>
    <w:rsid w:val="00FC7A9C"/>
    <w:rsid w:val="00FD05EA"/>
    <w:rsid w:val="00FD2BE0"/>
    <w:rsid w:val="00FD4D7B"/>
    <w:rsid w:val="00FD613B"/>
    <w:rsid w:val="00FE227F"/>
    <w:rsid w:val="00FE2A0B"/>
    <w:rsid w:val="00FF0CEA"/>
    <w:rsid w:val="00FF2D7F"/>
    <w:rsid w:val="00FF2E8D"/>
    <w:rsid w:val="00FF4764"/>
    <w:rsid w:val="00FF4FF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6B8D84"/>
  <w15:chartTrackingRefBased/>
  <w15:docId w15:val="{7D26703B-C31D-4C68-B18E-6C3E992B6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46B1"/>
  </w:style>
  <w:style w:type="paragraph" w:styleId="Heading1">
    <w:name w:val="heading 1"/>
    <w:basedOn w:val="Normal"/>
    <w:next w:val="Normal"/>
    <w:link w:val="Heading1Char"/>
    <w:uiPriority w:val="9"/>
    <w:qFormat/>
    <w:rsid w:val="00DB58C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B58C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B58C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B58C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B58C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B58C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B58C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B58C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B58C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8C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B58C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B58C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B58C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B58C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B58C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B58C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B58C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B58C1"/>
    <w:rPr>
      <w:rFonts w:eastAsiaTheme="majorEastAsia" w:cstheme="majorBidi"/>
      <w:color w:val="272727" w:themeColor="text1" w:themeTint="D8"/>
    </w:rPr>
  </w:style>
  <w:style w:type="paragraph" w:styleId="Title">
    <w:name w:val="Title"/>
    <w:basedOn w:val="Normal"/>
    <w:next w:val="Normal"/>
    <w:link w:val="TitleChar"/>
    <w:uiPriority w:val="10"/>
    <w:qFormat/>
    <w:rsid w:val="00DB58C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58C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B58C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B58C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B58C1"/>
    <w:pPr>
      <w:spacing w:before="160"/>
      <w:jc w:val="center"/>
    </w:pPr>
    <w:rPr>
      <w:i/>
      <w:iCs/>
      <w:color w:val="404040" w:themeColor="text1" w:themeTint="BF"/>
    </w:rPr>
  </w:style>
  <w:style w:type="character" w:customStyle="1" w:styleId="QuoteChar">
    <w:name w:val="Quote Char"/>
    <w:basedOn w:val="DefaultParagraphFont"/>
    <w:link w:val="Quote"/>
    <w:uiPriority w:val="29"/>
    <w:rsid w:val="00DB58C1"/>
    <w:rPr>
      <w:i/>
      <w:iCs/>
      <w:color w:val="404040" w:themeColor="text1" w:themeTint="BF"/>
    </w:rPr>
  </w:style>
  <w:style w:type="paragraph" w:styleId="ListParagraph">
    <w:name w:val="List Paragraph"/>
    <w:basedOn w:val="Normal"/>
    <w:uiPriority w:val="34"/>
    <w:qFormat/>
    <w:rsid w:val="00DB58C1"/>
    <w:pPr>
      <w:ind w:left="720"/>
      <w:contextualSpacing/>
    </w:pPr>
  </w:style>
  <w:style w:type="character" w:styleId="IntenseEmphasis">
    <w:name w:val="Intense Emphasis"/>
    <w:basedOn w:val="DefaultParagraphFont"/>
    <w:uiPriority w:val="21"/>
    <w:qFormat/>
    <w:rsid w:val="00DB58C1"/>
    <w:rPr>
      <w:i/>
      <w:iCs/>
      <w:color w:val="0F4761" w:themeColor="accent1" w:themeShade="BF"/>
    </w:rPr>
  </w:style>
  <w:style w:type="paragraph" w:styleId="IntenseQuote">
    <w:name w:val="Intense Quote"/>
    <w:basedOn w:val="Normal"/>
    <w:next w:val="Normal"/>
    <w:link w:val="IntenseQuoteChar"/>
    <w:uiPriority w:val="30"/>
    <w:qFormat/>
    <w:rsid w:val="00DB58C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B58C1"/>
    <w:rPr>
      <w:i/>
      <w:iCs/>
      <w:color w:val="0F4761" w:themeColor="accent1" w:themeShade="BF"/>
    </w:rPr>
  </w:style>
  <w:style w:type="character" w:styleId="IntenseReference">
    <w:name w:val="Intense Reference"/>
    <w:basedOn w:val="DefaultParagraphFont"/>
    <w:uiPriority w:val="32"/>
    <w:qFormat/>
    <w:rsid w:val="00DB58C1"/>
    <w:rPr>
      <w:b/>
      <w:bCs/>
      <w:smallCaps/>
      <w:color w:val="0F4761" w:themeColor="accent1" w:themeShade="BF"/>
      <w:spacing w:val="5"/>
    </w:rPr>
  </w:style>
  <w:style w:type="paragraph" w:styleId="NoSpacing">
    <w:name w:val="No Spacing"/>
    <w:link w:val="NoSpacingChar"/>
    <w:uiPriority w:val="1"/>
    <w:qFormat/>
    <w:rsid w:val="00BE3DC0"/>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BE3DC0"/>
    <w:rPr>
      <w:rFonts w:eastAsiaTheme="minorEastAsia"/>
      <w:kern w:val="0"/>
      <w:lang w:val="en-US"/>
      <w14:ligatures w14:val="none"/>
    </w:rPr>
  </w:style>
  <w:style w:type="paragraph" w:styleId="TOCHeading">
    <w:name w:val="TOC Heading"/>
    <w:basedOn w:val="Heading1"/>
    <w:next w:val="Normal"/>
    <w:uiPriority w:val="39"/>
    <w:unhideWhenUsed/>
    <w:qFormat/>
    <w:rsid w:val="00BE3DC0"/>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E227F"/>
    <w:pPr>
      <w:spacing w:after="100"/>
    </w:pPr>
  </w:style>
  <w:style w:type="paragraph" w:styleId="TOC2">
    <w:name w:val="toc 2"/>
    <w:basedOn w:val="Normal"/>
    <w:next w:val="Normal"/>
    <w:autoRedefine/>
    <w:uiPriority w:val="39"/>
    <w:unhideWhenUsed/>
    <w:rsid w:val="00FE227F"/>
    <w:pPr>
      <w:spacing w:after="100"/>
      <w:ind w:left="220"/>
    </w:pPr>
  </w:style>
  <w:style w:type="character" w:styleId="Hyperlink">
    <w:name w:val="Hyperlink"/>
    <w:basedOn w:val="DefaultParagraphFont"/>
    <w:uiPriority w:val="99"/>
    <w:unhideWhenUsed/>
    <w:rsid w:val="00FE227F"/>
    <w:rPr>
      <w:color w:val="467886" w:themeColor="hyperlink"/>
      <w:u w:val="single"/>
    </w:rPr>
  </w:style>
  <w:style w:type="paragraph" w:styleId="TOC3">
    <w:name w:val="toc 3"/>
    <w:basedOn w:val="Normal"/>
    <w:next w:val="Normal"/>
    <w:autoRedefine/>
    <w:uiPriority w:val="39"/>
    <w:unhideWhenUsed/>
    <w:rsid w:val="00B21FE1"/>
    <w:pPr>
      <w:spacing w:after="100"/>
      <w:ind w:left="440"/>
    </w:pPr>
  </w:style>
  <w:style w:type="paragraph" w:styleId="Bibliography">
    <w:name w:val="Bibliography"/>
    <w:basedOn w:val="Normal"/>
    <w:next w:val="Normal"/>
    <w:uiPriority w:val="37"/>
    <w:unhideWhenUsed/>
    <w:rsid w:val="00C815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957106">
      <w:bodyDiv w:val="1"/>
      <w:marLeft w:val="0"/>
      <w:marRight w:val="0"/>
      <w:marTop w:val="0"/>
      <w:marBottom w:val="0"/>
      <w:divBdr>
        <w:top w:val="none" w:sz="0" w:space="0" w:color="auto"/>
        <w:left w:val="none" w:sz="0" w:space="0" w:color="auto"/>
        <w:bottom w:val="none" w:sz="0" w:space="0" w:color="auto"/>
        <w:right w:val="none" w:sz="0" w:space="0" w:color="auto"/>
      </w:divBdr>
    </w:div>
    <w:div w:id="97794817">
      <w:bodyDiv w:val="1"/>
      <w:marLeft w:val="0"/>
      <w:marRight w:val="0"/>
      <w:marTop w:val="0"/>
      <w:marBottom w:val="0"/>
      <w:divBdr>
        <w:top w:val="none" w:sz="0" w:space="0" w:color="auto"/>
        <w:left w:val="none" w:sz="0" w:space="0" w:color="auto"/>
        <w:bottom w:val="none" w:sz="0" w:space="0" w:color="auto"/>
        <w:right w:val="none" w:sz="0" w:space="0" w:color="auto"/>
      </w:divBdr>
    </w:div>
    <w:div w:id="188757335">
      <w:bodyDiv w:val="1"/>
      <w:marLeft w:val="0"/>
      <w:marRight w:val="0"/>
      <w:marTop w:val="0"/>
      <w:marBottom w:val="0"/>
      <w:divBdr>
        <w:top w:val="none" w:sz="0" w:space="0" w:color="auto"/>
        <w:left w:val="none" w:sz="0" w:space="0" w:color="auto"/>
        <w:bottom w:val="none" w:sz="0" w:space="0" w:color="auto"/>
        <w:right w:val="none" w:sz="0" w:space="0" w:color="auto"/>
      </w:divBdr>
    </w:div>
    <w:div w:id="346250701">
      <w:bodyDiv w:val="1"/>
      <w:marLeft w:val="0"/>
      <w:marRight w:val="0"/>
      <w:marTop w:val="0"/>
      <w:marBottom w:val="0"/>
      <w:divBdr>
        <w:top w:val="none" w:sz="0" w:space="0" w:color="auto"/>
        <w:left w:val="none" w:sz="0" w:space="0" w:color="auto"/>
        <w:bottom w:val="none" w:sz="0" w:space="0" w:color="auto"/>
        <w:right w:val="none" w:sz="0" w:space="0" w:color="auto"/>
      </w:divBdr>
    </w:div>
    <w:div w:id="423691699">
      <w:bodyDiv w:val="1"/>
      <w:marLeft w:val="0"/>
      <w:marRight w:val="0"/>
      <w:marTop w:val="0"/>
      <w:marBottom w:val="0"/>
      <w:divBdr>
        <w:top w:val="none" w:sz="0" w:space="0" w:color="auto"/>
        <w:left w:val="none" w:sz="0" w:space="0" w:color="auto"/>
        <w:bottom w:val="none" w:sz="0" w:space="0" w:color="auto"/>
        <w:right w:val="none" w:sz="0" w:space="0" w:color="auto"/>
      </w:divBdr>
    </w:div>
    <w:div w:id="676540420">
      <w:bodyDiv w:val="1"/>
      <w:marLeft w:val="0"/>
      <w:marRight w:val="0"/>
      <w:marTop w:val="0"/>
      <w:marBottom w:val="0"/>
      <w:divBdr>
        <w:top w:val="none" w:sz="0" w:space="0" w:color="auto"/>
        <w:left w:val="none" w:sz="0" w:space="0" w:color="auto"/>
        <w:bottom w:val="none" w:sz="0" w:space="0" w:color="auto"/>
        <w:right w:val="none" w:sz="0" w:space="0" w:color="auto"/>
      </w:divBdr>
    </w:div>
    <w:div w:id="826752030">
      <w:bodyDiv w:val="1"/>
      <w:marLeft w:val="0"/>
      <w:marRight w:val="0"/>
      <w:marTop w:val="0"/>
      <w:marBottom w:val="0"/>
      <w:divBdr>
        <w:top w:val="none" w:sz="0" w:space="0" w:color="auto"/>
        <w:left w:val="none" w:sz="0" w:space="0" w:color="auto"/>
        <w:bottom w:val="none" w:sz="0" w:space="0" w:color="auto"/>
        <w:right w:val="none" w:sz="0" w:space="0" w:color="auto"/>
      </w:divBdr>
    </w:div>
    <w:div w:id="962157804">
      <w:bodyDiv w:val="1"/>
      <w:marLeft w:val="0"/>
      <w:marRight w:val="0"/>
      <w:marTop w:val="0"/>
      <w:marBottom w:val="0"/>
      <w:divBdr>
        <w:top w:val="none" w:sz="0" w:space="0" w:color="auto"/>
        <w:left w:val="none" w:sz="0" w:space="0" w:color="auto"/>
        <w:bottom w:val="none" w:sz="0" w:space="0" w:color="auto"/>
        <w:right w:val="none" w:sz="0" w:space="0" w:color="auto"/>
      </w:divBdr>
    </w:div>
    <w:div w:id="1021736817">
      <w:bodyDiv w:val="1"/>
      <w:marLeft w:val="0"/>
      <w:marRight w:val="0"/>
      <w:marTop w:val="0"/>
      <w:marBottom w:val="0"/>
      <w:divBdr>
        <w:top w:val="none" w:sz="0" w:space="0" w:color="auto"/>
        <w:left w:val="none" w:sz="0" w:space="0" w:color="auto"/>
        <w:bottom w:val="none" w:sz="0" w:space="0" w:color="auto"/>
        <w:right w:val="none" w:sz="0" w:space="0" w:color="auto"/>
      </w:divBdr>
    </w:div>
    <w:div w:id="1095973960">
      <w:bodyDiv w:val="1"/>
      <w:marLeft w:val="0"/>
      <w:marRight w:val="0"/>
      <w:marTop w:val="0"/>
      <w:marBottom w:val="0"/>
      <w:divBdr>
        <w:top w:val="none" w:sz="0" w:space="0" w:color="auto"/>
        <w:left w:val="none" w:sz="0" w:space="0" w:color="auto"/>
        <w:bottom w:val="none" w:sz="0" w:space="0" w:color="auto"/>
        <w:right w:val="none" w:sz="0" w:space="0" w:color="auto"/>
      </w:divBdr>
    </w:div>
    <w:div w:id="1139301300">
      <w:bodyDiv w:val="1"/>
      <w:marLeft w:val="0"/>
      <w:marRight w:val="0"/>
      <w:marTop w:val="0"/>
      <w:marBottom w:val="0"/>
      <w:divBdr>
        <w:top w:val="none" w:sz="0" w:space="0" w:color="auto"/>
        <w:left w:val="none" w:sz="0" w:space="0" w:color="auto"/>
        <w:bottom w:val="none" w:sz="0" w:space="0" w:color="auto"/>
        <w:right w:val="none" w:sz="0" w:space="0" w:color="auto"/>
      </w:divBdr>
    </w:div>
    <w:div w:id="1184905441">
      <w:bodyDiv w:val="1"/>
      <w:marLeft w:val="0"/>
      <w:marRight w:val="0"/>
      <w:marTop w:val="0"/>
      <w:marBottom w:val="0"/>
      <w:divBdr>
        <w:top w:val="none" w:sz="0" w:space="0" w:color="auto"/>
        <w:left w:val="none" w:sz="0" w:space="0" w:color="auto"/>
        <w:bottom w:val="none" w:sz="0" w:space="0" w:color="auto"/>
        <w:right w:val="none" w:sz="0" w:space="0" w:color="auto"/>
      </w:divBdr>
    </w:div>
    <w:div w:id="1290865826">
      <w:bodyDiv w:val="1"/>
      <w:marLeft w:val="0"/>
      <w:marRight w:val="0"/>
      <w:marTop w:val="0"/>
      <w:marBottom w:val="0"/>
      <w:divBdr>
        <w:top w:val="none" w:sz="0" w:space="0" w:color="auto"/>
        <w:left w:val="none" w:sz="0" w:space="0" w:color="auto"/>
        <w:bottom w:val="none" w:sz="0" w:space="0" w:color="auto"/>
        <w:right w:val="none" w:sz="0" w:space="0" w:color="auto"/>
      </w:divBdr>
    </w:div>
    <w:div w:id="1407914711">
      <w:bodyDiv w:val="1"/>
      <w:marLeft w:val="0"/>
      <w:marRight w:val="0"/>
      <w:marTop w:val="0"/>
      <w:marBottom w:val="0"/>
      <w:divBdr>
        <w:top w:val="none" w:sz="0" w:space="0" w:color="auto"/>
        <w:left w:val="none" w:sz="0" w:space="0" w:color="auto"/>
        <w:bottom w:val="none" w:sz="0" w:space="0" w:color="auto"/>
        <w:right w:val="none" w:sz="0" w:space="0" w:color="auto"/>
      </w:divBdr>
    </w:div>
    <w:div w:id="1753316240">
      <w:bodyDiv w:val="1"/>
      <w:marLeft w:val="0"/>
      <w:marRight w:val="0"/>
      <w:marTop w:val="0"/>
      <w:marBottom w:val="0"/>
      <w:divBdr>
        <w:top w:val="none" w:sz="0" w:space="0" w:color="auto"/>
        <w:left w:val="none" w:sz="0" w:space="0" w:color="auto"/>
        <w:bottom w:val="none" w:sz="0" w:space="0" w:color="auto"/>
        <w:right w:val="none" w:sz="0" w:space="0" w:color="auto"/>
      </w:divBdr>
    </w:div>
    <w:div w:id="1818761827">
      <w:bodyDiv w:val="1"/>
      <w:marLeft w:val="0"/>
      <w:marRight w:val="0"/>
      <w:marTop w:val="0"/>
      <w:marBottom w:val="0"/>
      <w:divBdr>
        <w:top w:val="none" w:sz="0" w:space="0" w:color="auto"/>
        <w:left w:val="none" w:sz="0" w:space="0" w:color="auto"/>
        <w:bottom w:val="none" w:sz="0" w:space="0" w:color="auto"/>
        <w:right w:val="none" w:sz="0" w:space="0" w:color="auto"/>
      </w:divBdr>
    </w:div>
    <w:div w:id="1828745996">
      <w:bodyDiv w:val="1"/>
      <w:marLeft w:val="0"/>
      <w:marRight w:val="0"/>
      <w:marTop w:val="0"/>
      <w:marBottom w:val="0"/>
      <w:divBdr>
        <w:top w:val="none" w:sz="0" w:space="0" w:color="auto"/>
        <w:left w:val="none" w:sz="0" w:space="0" w:color="auto"/>
        <w:bottom w:val="none" w:sz="0" w:space="0" w:color="auto"/>
        <w:right w:val="none" w:sz="0" w:space="0" w:color="auto"/>
      </w:divBdr>
    </w:div>
    <w:div w:id="1841653355">
      <w:bodyDiv w:val="1"/>
      <w:marLeft w:val="0"/>
      <w:marRight w:val="0"/>
      <w:marTop w:val="0"/>
      <w:marBottom w:val="0"/>
      <w:divBdr>
        <w:top w:val="none" w:sz="0" w:space="0" w:color="auto"/>
        <w:left w:val="none" w:sz="0" w:space="0" w:color="auto"/>
        <w:bottom w:val="none" w:sz="0" w:space="0" w:color="auto"/>
        <w:right w:val="none" w:sz="0" w:space="0" w:color="auto"/>
      </w:divBdr>
    </w:div>
    <w:div w:id="1876842621">
      <w:bodyDiv w:val="1"/>
      <w:marLeft w:val="0"/>
      <w:marRight w:val="0"/>
      <w:marTop w:val="0"/>
      <w:marBottom w:val="0"/>
      <w:divBdr>
        <w:top w:val="none" w:sz="0" w:space="0" w:color="auto"/>
        <w:left w:val="none" w:sz="0" w:space="0" w:color="auto"/>
        <w:bottom w:val="none" w:sz="0" w:space="0" w:color="auto"/>
        <w:right w:val="none" w:sz="0" w:space="0" w:color="auto"/>
      </w:divBdr>
    </w:div>
    <w:div w:id="1988439380">
      <w:bodyDiv w:val="1"/>
      <w:marLeft w:val="0"/>
      <w:marRight w:val="0"/>
      <w:marTop w:val="0"/>
      <w:marBottom w:val="0"/>
      <w:divBdr>
        <w:top w:val="none" w:sz="0" w:space="0" w:color="auto"/>
        <w:left w:val="none" w:sz="0" w:space="0" w:color="auto"/>
        <w:bottom w:val="none" w:sz="0" w:space="0" w:color="auto"/>
        <w:right w:val="none" w:sz="0" w:space="0" w:color="auto"/>
      </w:divBdr>
    </w:div>
    <w:div w:id="2006782194">
      <w:bodyDiv w:val="1"/>
      <w:marLeft w:val="0"/>
      <w:marRight w:val="0"/>
      <w:marTop w:val="0"/>
      <w:marBottom w:val="0"/>
      <w:divBdr>
        <w:top w:val="none" w:sz="0" w:space="0" w:color="auto"/>
        <w:left w:val="none" w:sz="0" w:space="0" w:color="auto"/>
        <w:bottom w:val="none" w:sz="0" w:space="0" w:color="auto"/>
        <w:right w:val="none" w:sz="0" w:space="0" w:color="auto"/>
      </w:divBdr>
    </w:div>
    <w:div w:id="2117749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322 Hardy St Nelson</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activity xmlns="0e7bb812-243c-4ac6-a78c-fbf77b414356"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122DA3592B0EA428FC0C97327A51027" ma:contentTypeVersion="15" ma:contentTypeDescription="Create a new document." ma:contentTypeScope="" ma:versionID="99a746c7a2a4524b797883a3af68d6a7">
  <xsd:schema xmlns:xsd="http://www.w3.org/2001/XMLSchema" xmlns:xs="http://www.w3.org/2001/XMLSchema" xmlns:p="http://schemas.microsoft.com/office/2006/metadata/properties" xmlns:ns3="0e7bb812-243c-4ac6-a78c-fbf77b414356" xmlns:ns4="2c04092c-bdc3-48f3-a248-10cca55bffe7" targetNamespace="http://schemas.microsoft.com/office/2006/metadata/properties" ma:root="true" ma:fieldsID="bd36e702b47b050d002bd8d005fdd782" ns3:_="" ns4:_="">
    <xsd:import namespace="0e7bb812-243c-4ac6-a78c-fbf77b414356"/>
    <xsd:import namespace="2c04092c-bdc3-48f3-a248-10cca55bffe7"/>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ObjectDetectorVersions" minOccurs="0"/>
                <xsd:element ref="ns3:MediaServiceSearchPropertie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e7bb812-243c-4ac6-a78c-fbf77b41435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element name="MediaServiceSearchProperties" ma:index="21" nillable="true" ma:displayName="MediaServiceSearchProperties" ma:hidden="true" ma:internalName="MediaServiceSearchProperties" ma:readOnly="true">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c04092c-bdc3-48f3-a248-10cca55bffe7"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E6C1C1D-6D18-46BB-B073-55FF27D97835}">
  <ds:schemaRefs>
    <ds:schemaRef ds:uri="http://schemas.microsoft.com/office/2006/metadata/properties"/>
    <ds:schemaRef ds:uri="http://www.w3.org/XML/1998/namespace"/>
    <ds:schemaRef ds:uri="http://purl.org/dc/dcmitype/"/>
    <ds:schemaRef ds:uri="http://purl.org/dc/elements/1.1/"/>
    <ds:schemaRef ds:uri="http://schemas.microsoft.com/office/infopath/2007/PartnerControls"/>
    <ds:schemaRef ds:uri="http://schemas.openxmlformats.org/package/2006/metadata/core-properties"/>
    <ds:schemaRef ds:uri="http://schemas.microsoft.com/office/2006/documentManagement/types"/>
    <ds:schemaRef ds:uri="2c04092c-bdc3-48f3-a248-10cca55bffe7"/>
    <ds:schemaRef ds:uri="0e7bb812-243c-4ac6-a78c-fbf77b414356"/>
    <ds:schemaRef ds:uri="http://purl.org/dc/terms/"/>
  </ds:schemaRefs>
</ds:datastoreItem>
</file>

<file path=customXml/itemProps3.xml><?xml version="1.0" encoding="utf-8"?>
<ds:datastoreItem xmlns:ds="http://schemas.openxmlformats.org/officeDocument/2006/customXml" ds:itemID="{A494A4DA-EA6A-48DD-899B-3697F4D886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e7bb812-243c-4ac6-a78c-fbf77b414356"/>
    <ds:schemaRef ds:uri="2c04092c-bdc3-48f3-a248-10cca55bff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ADF320B-1C77-4935-955C-6F3744BB7F3C}">
  <ds:schemaRefs>
    <ds:schemaRef ds:uri="http://schemas.microsoft.com/sharepoint/v3/contenttype/forms"/>
  </ds:schemaRefs>
</ds:datastoreItem>
</file>

<file path=customXml/itemProps5.xml><?xml version="1.0" encoding="utf-8"?>
<ds:datastoreItem xmlns:ds="http://schemas.openxmlformats.org/officeDocument/2006/customXml" ds:itemID="{DD15BB87-92D6-49B4-9E3D-73F7C62CE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3</TotalTime>
  <Pages>29</Pages>
  <Words>7409</Words>
  <Characters>42236</Characters>
  <Application>Microsoft Office Word</Application>
  <DocSecurity>0</DocSecurity>
  <Lines>351</Lines>
  <Paragraphs>99</Paragraphs>
  <ScaleCrop>false</ScaleCrop>
  <Company>NMIT</Company>
  <LinksUpToDate>false</LinksUpToDate>
  <CharactersWithSpaces>4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601 – milstone 1</dc:title>
  <dc:subject/>
  <dc:creator>Aiden Inglis</dc:creator>
  <cp:keywords/>
  <dc:description/>
  <cp:lastModifiedBy>Aiden Inglis</cp:lastModifiedBy>
  <cp:revision>760</cp:revision>
  <dcterms:created xsi:type="dcterms:W3CDTF">2025-04-05T11:47:00Z</dcterms:created>
  <dcterms:modified xsi:type="dcterms:W3CDTF">2025-04-08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122DA3592B0EA428FC0C97327A51027</vt:lpwstr>
  </property>
  <property fmtid="{D5CDD505-2E9C-101B-9397-08002B2CF9AE}" pid="3" name="ZOTERO_PREF_1">
    <vt:lpwstr>&lt;data data-version="3" zotero-version="6.0.36"&gt;&lt;session id="9gCSJkHD"/&gt;&lt;style id="http://www.zotero.org/styles/apa" locale="en-GB" hasBibliography="1" bibliographyStyleHasBeenSet="1"/&gt;&lt;prefs&gt;&lt;pref name="fieldType" value="Field"/&gt;&lt;/prefs&gt;&lt;/data&gt;</vt:lpwstr>
  </property>
</Properties>
</file>